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A7D8A" w:rsidRDefault="004A7D8A" w:rsidP="00CA31F6"/>
                          <w:p w14:paraId="0074EEEE" w14:textId="77777777" w:rsidR="004A7D8A" w:rsidRDefault="004A7D8A" w:rsidP="00CA31F6"/>
                          <w:p w14:paraId="20FED896" w14:textId="77777777" w:rsidR="004A7D8A" w:rsidRDefault="004A7D8A" w:rsidP="00CA31F6"/>
                          <w:p w14:paraId="6BC7A7D7" w14:textId="77777777" w:rsidR="004A7D8A" w:rsidRDefault="004A7D8A" w:rsidP="00CA31F6"/>
                          <w:p w14:paraId="657ED508" w14:textId="77777777" w:rsidR="004A7D8A" w:rsidRDefault="004A7D8A" w:rsidP="00CA31F6"/>
                          <w:p w14:paraId="4DBF881F" w14:textId="77777777" w:rsidR="004A7D8A" w:rsidRDefault="004A7D8A" w:rsidP="00CA31F6"/>
                          <w:p w14:paraId="47D5DC89" w14:textId="77777777" w:rsidR="004A7D8A" w:rsidRDefault="004A7D8A"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A7D8A" w:rsidRDefault="004A7D8A" w:rsidP="00CA31F6"/>
                    <w:p w14:paraId="0074EEEE" w14:textId="77777777" w:rsidR="004A7D8A" w:rsidRDefault="004A7D8A" w:rsidP="00CA31F6"/>
                    <w:p w14:paraId="20FED896" w14:textId="77777777" w:rsidR="004A7D8A" w:rsidRDefault="004A7D8A" w:rsidP="00CA31F6"/>
                    <w:p w14:paraId="6BC7A7D7" w14:textId="77777777" w:rsidR="004A7D8A" w:rsidRDefault="004A7D8A" w:rsidP="00CA31F6"/>
                    <w:p w14:paraId="657ED508" w14:textId="77777777" w:rsidR="004A7D8A" w:rsidRDefault="004A7D8A" w:rsidP="00CA31F6"/>
                    <w:p w14:paraId="4DBF881F" w14:textId="77777777" w:rsidR="004A7D8A" w:rsidRDefault="004A7D8A" w:rsidP="00CA31F6"/>
                    <w:p w14:paraId="47D5DC89" w14:textId="77777777" w:rsidR="004A7D8A" w:rsidRDefault="004A7D8A"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497CA55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ins w:id="3" w:author="Tatiane Schwanck Schardosim" w:date="2020-07-01T20:06:00Z">
        <w:r w:rsidR="000E3E85">
          <w:t>Sistemas de Recomendações (</w:t>
        </w:r>
      </w:ins>
      <w:r w:rsidRPr="000E3E85">
        <w:rPr>
          <w:i/>
          <w:rPrChange w:id="4" w:author="Tatiane Schwanck Schardosim" w:date="2020-07-01T20:06:00Z">
            <w:rPr/>
          </w:rPrChange>
        </w:rPr>
        <w:t>RecSys</w:t>
      </w:r>
      <w:ins w:id="5" w:author="Tatiane Schwanck Schardosim" w:date="2020-07-01T20:06:00Z">
        <w:r w:rsidR="000E3E85">
          <w:t>)</w:t>
        </w:r>
      </w:ins>
      <w:r w:rsidRPr="003409B7">
        <w:t>. Esses sistemas são utilizados em diversos tipos de aplicações</w:t>
      </w:r>
      <w:ins w:id="6" w:author="Tatiane Schwanck Schardosim" w:date="2020-07-01T20:07:00Z">
        <w:r w:rsidR="000E3E85">
          <w:t>,</w:t>
        </w:r>
      </w:ins>
      <w:r w:rsidRPr="003409B7">
        <w:t xml:space="preserve"> como </w:t>
      </w:r>
      <w:ins w:id="7" w:author="Tatiane Schwanck Schardosim" w:date="2020-07-01T20:07:00Z">
        <w:r w:rsidR="000E3E85">
          <w:t xml:space="preserve">por exemplo: </w:t>
        </w:r>
      </w:ins>
      <w:r w:rsidRPr="003409B7">
        <w:t>vendas, seleção de um filme</w:t>
      </w:r>
      <w:ins w:id="8" w:author="Tatiane Schwanck Schardosim" w:date="2020-07-01T20:07:00Z">
        <w:r w:rsidR="000E3E85">
          <w:t>,</w:t>
        </w:r>
      </w:ins>
      <w:del w:id="9" w:author="Tatiane Schwanck Schardosim" w:date="2020-07-01T20:07:00Z">
        <w:r w:rsidRPr="003409B7" w:rsidDel="000E3E85">
          <w:delText xml:space="preserve"> </w:delText>
        </w:r>
        <w:r w:rsidR="00700ED6" w:rsidRPr="003409B7" w:rsidDel="000E3E85">
          <w:delText>e</w:delText>
        </w:r>
      </w:del>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del w:id="10" w:author="Tatiane Schwanck Schardosim" w:date="2020-07-01T20:09:00Z">
        <w:r w:rsidRPr="003409B7" w:rsidDel="000E3E85">
          <w:delText>. O</w:delText>
        </w:r>
      </w:del>
      <w:ins w:id="11" w:author="Tatiane Schwanck Schardosim" w:date="2020-07-01T20:09:00Z">
        <w:r w:rsidR="000E3E85">
          <w:t>, onde</w:t>
        </w:r>
      </w:ins>
      <w:r w:rsidRPr="003409B7">
        <w:t xml:space="preserve"> objetivo desse sistema </w:t>
      </w:r>
      <w:ins w:id="12" w:author="Tatiane Schwanck Schardosim" w:date="2020-07-01T20:09:00Z">
        <w:r w:rsidR="000E3E85">
          <w:t>será</w:t>
        </w:r>
      </w:ins>
      <w:del w:id="13" w:author="Tatiane Schwanck Schardosim" w:date="2020-07-01T20:09:00Z">
        <w:r w:rsidRPr="003409B7" w:rsidDel="000E3E85">
          <w:delText>é</w:delText>
        </w:r>
      </w:del>
      <w:r w:rsidRPr="003409B7">
        <w:t xml:space="preserve"> coletar informações sobre o comportamento e tendência do usuário, possibilitando o aperfeiçoamento das recomendações musicais de acordo com o contexto </w:t>
      </w:r>
      <w:commentRangeStart w:id="14"/>
      <w:r w:rsidRPr="003409B7">
        <w:t xml:space="preserve">vivenciado </w:t>
      </w:r>
      <w:r w:rsidR="004372BD">
        <w:t>por ele</w:t>
      </w:r>
      <w:commentRangeEnd w:id="14"/>
      <w:r w:rsidR="000E3E85">
        <w:rPr>
          <w:rStyle w:val="Refdecomentrio"/>
        </w:rPr>
        <w:commentReference w:id="14"/>
      </w:r>
      <w:r w:rsidRPr="003409B7">
        <w:t>.</w:t>
      </w:r>
    </w:p>
    <w:p w14:paraId="5A554FBE" w14:textId="77777777" w:rsidR="008F2AE9" w:rsidRDefault="008F2AE9" w:rsidP="00CA31F6"/>
    <w:p w14:paraId="15E10890" w14:textId="77777777" w:rsidR="008F2AE9" w:rsidRDefault="008F2AE9" w:rsidP="00CA31F6"/>
    <w:p w14:paraId="57272C47" w14:textId="796AEB87" w:rsidR="008F2AE9" w:rsidRDefault="008F2AE9" w:rsidP="00CA31F6">
      <w:pPr>
        <w:pStyle w:val="Palavras-chave"/>
      </w:pPr>
      <w:r w:rsidRPr="00E91180">
        <w:t>Palavras-chave</w:t>
      </w:r>
      <w:r w:rsidRPr="002B6B6F">
        <w:rPr>
          <w:lang w:val="en-US"/>
        </w:rPr>
        <w:t>:</w:t>
      </w:r>
      <w:r w:rsidRPr="007242D1">
        <w:rPr>
          <w:lang w:val="en-US"/>
        </w:rPr>
        <w:t xml:space="preserve"> </w:t>
      </w:r>
      <w:r w:rsidR="007242D1" w:rsidRPr="000E3E85">
        <w:rPr>
          <w:i/>
          <w:lang w:val="en-US"/>
          <w:rPrChange w:id="15" w:author="Tatiane Schwanck Schardosim" w:date="2020-07-01T20:06:00Z">
            <w:rPr>
              <w:lang w:val="en-US"/>
            </w:rPr>
          </w:rPrChange>
        </w:rPr>
        <w:t>RecSys</w:t>
      </w:r>
      <w:r w:rsidR="007242D1" w:rsidRPr="007242D1">
        <w:rPr>
          <w:lang w:val="en-US"/>
        </w:rPr>
        <w:t xml:space="preserve">. </w:t>
      </w:r>
      <w:r w:rsidR="007242D1" w:rsidRPr="000E3E85">
        <w:rPr>
          <w:i/>
          <w:lang w:val="en-US"/>
          <w:rPrChange w:id="16" w:author="Tatiane Schwanck Schardosim" w:date="2020-07-01T20:06:00Z">
            <w:rPr>
              <w:lang w:val="en-US"/>
            </w:rPr>
          </w:rPrChange>
        </w:rPr>
        <w:t>Machine Learning</w:t>
      </w:r>
      <w:r w:rsidR="007242D1" w:rsidRPr="007242D1">
        <w:rPr>
          <w:lang w:val="en-US"/>
        </w:rPr>
        <w:t xml:space="preserve">. </w:t>
      </w:r>
      <w:r w:rsidR="007242D1" w:rsidRPr="007242D1">
        <w:t xml:space="preserve">Sistemas de recomendação musical. Música. </w:t>
      </w:r>
      <w:r w:rsidR="007242D1" w:rsidRPr="000E3E85">
        <w:rPr>
          <w:i/>
          <w:rPrChange w:id="17" w:author="Tatiane Schwanck Schardosim" w:date="2020-07-01T20:06:00Z">
            <w:rPr/>
          </w:rPrChange>
        </w:rPr>
        <w:t>Spotify</w:t>
      </w:r>
      <w:r w:rsidR="007242D1" w:rsidRPr="007242D1">
        <w:t>.</w:t>
      </w:r>
    </w:p>
    <w:p w14:paraId="14DA8121" w14:textId="77777777" w:rsidR="008F2AE9" w:rsidRDefault="008F2AE9" w:rsidP="00CA31F6">
      <w:pPr>
        <w:pStyle w:val="Ttulo0"/>
      </w:pPr>
      <w: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911C8EE" w14:textId="703CCE83" w:rsidR="009518DB" w:rsidRDefault="002E2086" w:rsidP="00CA31F6">
      <w:pPr>
        <w:pStyle w:val="Rodap"/>
        <w:rPr>
          <w:ins w:id="18" w:author="Tatiane Schwanck Schardosim" w:date="2020-07-01T21:31:00Z"/>
          <w:rFonts w:asciiTheme="minorHAnsi" w:eastAsiaTheme="minorEastAsia" w:hAnsiTheme="minorHAnsi" w:cstheme="minorBidi"/>
          <w:color w:val="auto"/>
          <w:sz w:val="22"/>
          <w:szCs w:val="22"/>
          <w:lang w:eastAsia="pt-BR"/>
        </w:rPr>
        <w:pPrChange w:id="19" w:author="Tatiane Schwanck Schardosim" w:date="2020-07-01T21:55:00Z">
          <w:pPr>
            <w:pStyle w:val="ndicedeilustraes"/>
            <w:tabs>
              <w:tab w:val="right" w:leader="dot" w:pos="9062"/>
            </w:tabs>
          </w:pPr>
        </w:pPrChange>
      </w:pPr>
      <w:r>
        <w:fldChar w:fldCharType="begin"/>
      </w:r>
      <w:r>
        <w:instrText xml:space="preserve"> TOC \h \z \c "Figura" </w:instrText>
      </w:r>
      <w:r>
        <w:fldChar w:fldCharType="separate"/>
      </w:r>
      <w:ins w:id="20" w:author="Tatiane Schwanck Schardosim" w:date="2020-07-01T21:31:00Z">
        <w:r w:rsidR="009518DB" w:rsidRPr="00915E75">
          <w:rPr>
            <w:rStyle w:val="Hyperlink"/>
          </w:rPr>
          <w:fldChar w:fldCharType="begin"/>
        </w:r>
        <w:r w:rsidR="009518DB" w:rsidRPr="00915E75">
          <w:rPr>
            <w:rStyle w:val="Hyperlink"/>
          </w:rPr>
          <w:instrText xml:space="preserve"> </w:instrText>
        </w:r>
        <w:r w:rsidR="009518DB">
          <w:instrText>HYPERLINK \l "_Toc44531509"</w:instrText>
        </w:r>
        <w:r w:rsidR="009518DB" w:rsidRPr="00915E75">
          <w:rPr>
            <w:rStyle w:val="Hyperlink"/>
          </w:rPr>
          <w:instrText xml:space="preserve"> </w:instrText>
        </w:r>
        <w:r w:rsidR="009518DB" w:rsidRPr="00915E75">
          <w:rPr>
            <w:rStyle w:val="Hyperlink"/>
          </w:rPr>
          <w:fldChar w:fldCharType="separate"/>
        </w:r>
        <w:r w:rsidR="009518DB" w:rsidRPr="00915E75">
          <w:rPr>
            <w:rStyle w:val="Hyperlink"/>
          </w:rPr>
          <w:t>Figura 1 - Motor avançado de busca da ACM (próprio, 2020)</w:t>
        </w:r>
        <w:r w:rsidR="009518DB">
          <w:rPr>
            <w:webHidden/>
          </w:rPr>
          <w:tab/>
        </w:r>
        <w:r w:rsidR="009518DB">
          <w:rPr>
            <w:webHidden/>
          </w:rPr>
          <w:fldChar w:fldCharType="begin"/>
        </w:r>
        <w:r w:rsidR="009518DB">
          <w:rPr>
            <w:webHidden/>
          </w:rPr>
          <w:instrText xml:space="preserve"> PAGEREF _Toc44531509 \h </w:instrText>
        </w:r>
      </w:ins>
      <w:r w:rsidR="009518DB">
        <w:rPr>
          <w:webHidden/>
        </w:rPr>
      </w:r>
      <w:r w:rsidR="009518DB">
        <w:rPr>
          <w:webHidden/>
        </w:rPr>
        <w:fldChar w:fldCharType="separate"/>
      </w:r>
      <w:ins w:id="21" w:author="Tatiane Schwanck Schardosim" w:date="2020-07-01T21:31:00Z">
        <w:r w:rsidR="009518DB">
          <w:rPr>
            <w:webHidden/>
          </w:rPr>
          <w:t>16</w:t>
        </w:r>
        <w:r w:rsidR="009518DB">
          <w:rPr>
            <w:webHidden/>
          </w:rPr>
          <w:fldChar w:fldCharType="end"/>
        </w:r>
        <w:r w:rsidR="009518DB" w:rsidRPr="00915E75">
          <w:rPr>
            <w:rStyle w:val="Hyperlink"/>
          </w:rPr>
          <w:fldChar w:fldCharType="end"/>
        </w:r>
      </w:ins>
    </w:p>
    <w:p w14:paraId="0A56190C" w14:textId="5DE0DC92" w:rsidR="009518DB" w:rsidRDefault="009518DB" w:rsidP="00CA31F6">
      <w:pPr>
        <w:pStyle w:val="Rodap"/>
        <w:rPr>
          <w:ins w:id="22" w:author="Tatiane Schwanck Schardosim" w:date="2020-07-01T21:31:00Z"/>
          <w:rFonts w:asciiTheme="minorHAnsi" w:eastAsiaTheme="minorEastAsia" w:hAnsiTheme="minorHAnsi" w:cstheme="minorBidi"/>
          <w:color w:val="auto"/>
          <w:sz w:val="22"/>
          <w:szCs w:val="22"/>
          <w:lang w:eastAsia="pt-BR"/>
        </w:rPr>
        <w:pPrChange w:id="23" w:author="Tatiane Schwanck Schardosim" w:date="2020-07-01T21:55:00Z">
          <w:pPr>
            <w:pStyle w:val="ndicedeilustraes"/>
            <w:tabs>
              <w:tab w:val="right" w:leader="dot" w:pos="9062"/>
            </w:tabs>
          </w:pPr>
        </w:pPrChange>
      </w:pPr>
      <w:ins w:id="24" w:author="Tatiane Schwanck Schardosim" w:date="2020-07-01T21:31:00Z">
        <w:r w:rsidRPr="00915E75">
          <w:rPr>
            <w:rStyle w:val="Hyperlink"/>
          </w:rPr>
          <w:fldChar w:fldCharType="begin"/>
        </w:r>
        <w:r w:rsidRPr="00915E75">
          <w:rPr>
            <w:rStyle w:val="Hyperlink"/>
          </w:rPr>
          <w:instrText xml:space="preserve"> </w:instrText>
        </w:r>
        <w:r>
          <w:instrText>HYPERLINK \l "_Toc44531510"</w:instrText>
        </w:r>
        <w:r w:rsidRPr="00915E75">
          <w:rPr>
            <w:rStyle w:val="Hyperlink"/>
          </w:rPr>
          <w:instrText xml:space="preserve"> </w:instrText>
        </w:r>
        <w:r w:rsidRPr="00915E75">
          <w:rPr>
            <w:rStyle w:val="Hyperlink"/>
          </w:rPr>
          <w:fldChar w:fldCharType="separate"/>
        </w:r>
        <w:r w:rsidRPr="00915E75">
          <w:rPr>
            <w:rStyle w:val="Hyperlink"/>
          </w:rPr>
          <w:t>Figura 2 - Resultado de busca dos proceedings no motor de busca da ACM (próprio, 2020)</w:t>
        </w:r>
        <w:r>
          <w:rPr>
            <w:webHidden/>
          </w:rPr>
          <w:tab/>
        </w:r>
        <w:r>
          <w:rPr>
            <w:webHidden/>
          </w:rPr>
          <w:fldChar w:fldCharType="begin"/>
        </w:r>
        <w:r>
          <w:rPr>
            <w:webHidden/>
          </w:rPr>
          <w:instrText xml:space="preserve"> PAGEREF _Toc44531510 \h </w:instrText>
        </w:r>
      </w:ins>
      <w:r>
        <w:rPr>
          <w:webHidden/>
        </w:rPr>
      </w:r>
      <w:r>
        <w:rPr>
          <w:webHidden/>
        </w:rPr>
        <w:fldChar w:fldCharType="separate"/>
      </w:r>
      <w:ins w:id="25" w:author="Tatiane Schwanck Schardosim" w:date="2020-07-01T21:31:00Z">
        <w:r>
          <w:rPr>
            <w:webHidden/>
          </w:rPr>
          <w:t>17</w:t>
        </w:r>
        <w:r>
          <w:rPr>
            <w:webHidden/>
          </w:rPr>
          <w:fldChar w:fldCharType="end"/>
        </w:r>
        <w:r w:rsidRPr="00915E75">
          <w:rPr>
            <w:rStyle w:val="Hyperlink"/>
          </w:rPr>
          <w:fldChar w:fldCharType="end"/>
        </w:r>
      </w:ins>
    </w:p>
    <w:p w14:paraId="240B98E2" w14:textId="76169EB7" w:rsidR="009518DB" w:rsidRDefault="009518DB" w:rsidP="00CA31F6">
      <w:pPr>
        <w:pStyle w:val="Rodap"/>
        <w:rPr>
          <w:ins w:id="26" w:author="Tatiane Schwanck Schardosim" w:date="2020-07-01T21:31:00Z"/>
          <w:rFonts w:asciiTheme="minorHAnsi" w:eastAsiaTheme="minorEastAsia" w:hAnsiTheme="minorHAnsi" w:cstheme="minorBidi"/>
          <w:color w:val="auto"/>
          <w:sz w:val="22"/>
          <w:szCs w:val="22"/>
          <w:lang w:eastAsia="pt-BR"/>
        </w:rPr>
        <w:pPrChange w:id="27" w:author="Tatiane Schwanck Schardosim" w:date="2020-07-01T21:55:00Z">
          <w:pPr>
            <w:pStyle w:val="ndicedeilustraes"/>
            <w:tabs>
              <w:tab w:val="right" w:leader="dot" w:pos="9062"/>
            </w:tabs>
          </w:pPr>
        </w:pPrChange>
      </w:pPr>
      <w:ins w:id="28" w:author="Tatiane Schwanck Schardosim" w:date="2020-07-01T21:31:00Z">
        <w:r w:rsidRPr="00915E75">
          <w:rPr>
            <w:rStyle w:val="Hyperlink"/>
          </w:rPr>
          <w:fldChar w:fldCharType="begin"/>
        </w:r>
        <w:r w:rsidRPr="00915E75">
          <w:rPr>
            <w:rStyle w:val="Hyperlink"/>
          </w:rPr>
          <w:instrText xml:space="preserve"> </w:instrText>
        </w:r>
        <w:r>
          <w:instrText>HYPERLINK \l "_Toc44531511"</w:instrText>
        </w:r>
        <w:r w:rsidRPr="00915E75">
          <w:rPr>
            <w:rStyle w:val="Hyperlink"/>
          </w:rPr>
          <w:instrText xml:space="preserve"> </w:instrText>
        </w:r>
        <w:r w:rsidRPr="00915E75">
          <w:rPr>
            <w:rStyle w:val="Hyperlink"/>
          </w:rPr>
          <w:fldChar w:fldCharType="separate"/>
        </w:r>
        <w:r w:rsidRPr="00915E75">
          <w:rPr>
            <w:rStyle w:val="Hyperlink"/>
          </w:rPr>
          <w:t>Figura 3 - Resultado de busca dos journals no motor de busca da ACM (próprio, 2020)</w:t>
        </w:r>
        <w:r>
          <w:rPr>
            <w:webHidden/>
          </w:rPr>
          <w:tab/>
        </w:r>
        <w:r>
          <w:rPr>
            <w:webHidden/>
          </w:rPr>
          <w:fldChar w:fldCharType="begin"/>
        </w:r>
        <w:r>
          <w:rPr>
            <w:webHidden/>
          </w:rPr>
          <w:instrText xml:space="preserve"> PAGEREF _Toc44531511 \h </w:instrText>
        </w:r>
      </w:ins>
      <w:r>
        <w:rPr>
          <w:webHidden/>
        </w:rPr>
      </w:r>
      <w:r>
        <w:rPr>
          <w:webHidden/>
        </w:rPr>
        <w:fldChar w:fldCharType="separate"/>
      </w:r>
      <w:ins w:id="29" w:author="Tatiane Schwanck Schardosim" w:date="2020-07-01T21:31:00Z">
        <w:r>
          <w:rPr>
            <w:webHidden/>
          </w:rPr>
          <w:t>18</w:t>
        </w:r>
        <w:r>
          <w:rPr>
            <w:webHidden/>
          </w:rPr>
          <w:fldChar w:fldCharType="end"/>
        </w:r>
        <w:r w:rsidRPr="00915E75">
          <w:rPr>
            <w:rStyle w:val="Hyperlink"/>
          </w:rPr>
          <w:fldChar w:fldCharType="end"/>
        </w:r>
      </w:ins>
    </w:p>
    <w:p w14:paraId="6BF4E06E" w14:textId="4D868AE4" w:rsidR="009518DB" w:rsidRDefault="009518DB" w:rsidP="00CA31F6">
      <w:pPr>
        <w:pStyle w:val="Rodap"/>
        <w:rPr>
          <w:ins w:id="30" w:author="Tatiane Schwanck Schardosim" w:date="2020-07-01T21:31:00Z"/>
          <w:rFonts w:asciiTheme="minorHAnsi" w:eastAsiaTheme="minorEastAsia" w:hAnsiTheme="minorHAnsi" w:cstheme="minorBidi"/>
          <w:color w:val="auto"/>
          <w:sz w:val="22"/>
          <w:szCs w:val="22"/>
          <w:lang w:eastAsia="pt-BR"/>
        </w:rPr>
        <w:pPrChange w:id="31" w:author="Tatiane Schwanck Schardosim" w:date="2020-07-01T21:55:00Z">
          <w:pPr>
            <w:pStyle w:val="ndicedeilustraes"/>
            <w:tabs>
              <w:tab w:val="right" w:leader="dot" w:pos="9062"/>
            </w:tabs>
          </w:pPr>
        </w:pPrChange>
      </w:pPr>
      <w:ins w:id="32" w:author="Tatiane Schwanck Schardosim" w:date="2020-07-01T21:31:00Z">
        <w:r w:rsidRPr="00915E75">
          <w:rPr>
            <w:rStyle w:val="Hyperlink"/>
          </w:rPr>
          <w:fldChar w:fldCharType="begin"/>
        </w:r>
        <w:r w:rsidRPr="00915E75">
          <w:rPr>
            <w:rStyle w:val="Hyperlink"/>
          </w:rPr>
          <w:instrText xml:space="preserve"> </w:instrText>
        </w:r>
        <w:r>
          <w:instrText>HYPERLINK \l "_Toc44531512"</w:instrText>
        </w:r>
        <w:r w:rsidRPr="00915E75">
          <w:rPr>
            <w:rStyle w:val="Hyperlink"/>
          </w:rPr>
          <w:instrText xml:space="preserve"> </w:instrText>
        </w:r>
        <w:r w:rsidRPr="00915E75">
          <w:rPr>
            <w:rStyle w:val="Hyperlink"/>
          </w:rPr>
          <w:fldChar w:fldCharType="separate"/>
        </w:r>
        <w:r w:rsidRPr="00915E7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4531512 \h </w:instrText>
        </w:r>
      </w:ins>
      <w:r>
        <w:rPr>
          <w:webHidden/>
        </w:rPr>
      </w:r>
      <w:r>
        <w:rPr>
          <w:webHidden/>
        </w:rPr>
        <w:fldChar w:fldCharType="separate"/>
      </w:r>
      <w:ins w:id="33" w:author="Tatiane Schwanck Schardosim" w:date="2020-07-01T21:31:00Z">
        <w:r>
          <w:rPr>
            <w:webHidden/>
          </w:rPr>
          <w:t>18</w:t>
        </w:r>
        <w:r>
          <w:rPr>
            <w:webHidden/>
          </w:rPr>
          <w:fldChar w:fldCharType="end"/>
        </w:r>
        <w:r w:rsidRPr="00915E75">
          <w:rPr>
            <w:rStyle w:val="Hyperlink"/>
          </w:rPr>
          <w:fldChar w:fldCharType="end"/>
        </w:r>
      </w:ins>
    </w:p>
    <w:p w14:paraId="2C52BCFF" w14:textId="7BA99461" w:rsidR="009518DB" w:rsidRDefault="009518DB" w:rsidP="00CA31F6">
      <w:pPr>
        <w:pStyle w:val="Rodap"/>
        <w:rPr>
          <w:ins w:id="34" w:author="Tatiane Schwanck Schardosim" w:date="2020-07-01T21:31:00Z"/>
          <w:rFonts w:asciiTheme="minorHAnsi" w:eastAsiaTheme="minorEastAsia" w:hAnsiTheme="minorHAnsi" w:cstheme="minorBidi"/>
          <w:color w:val="auto"/>
          <w:sz w:val="22"/>
          <w:szCs w:val="22"/>
          <w:lang w:eastAsia="pt-BR"/>
        </w:rPr>
        <w:pPrChange w:id="35" w:author="Tatiane Schwanck Schardosim" w:date="2020-07-01T21:55:00Z">
          <w:pPr>
            <w:pStyle w:val="ndicedeilustraes"/>
            <w:tabs>
              <w:tab w:val="right" w:leader="dot" w:pos="9062"/>
            </w:tabs>
          </w:pPr>
        </w:pPrChange>
      </w:pPr>
      <w:ins w:id="36" w:author="Tatiane Schwanck Schardosim" w:date="2020-07-01T21:31:00Z">
        <w:r w:rsidRPr="00915E75">
          <w:rPr>
            <w:rStyle w:val="Hyperlink"/>
          </w:rPr>
          <w:fldChar w:fldCharType="begin"/>
        </w:r>
        <w:r w:rsidRPr="00915E75">
          <w:rPr>
            <w:rStyle w:val="Hyperlink"/>
          </w:rPr>
          <w:instrText xml:space="preserve"> </w:instrText>
        </w:r>
        <w:r>
          <w:instrText>HYPERLINK \l "_Toc44531513"</w:instrText>
        </w:r>
        <w:r w:rsidRPr="00915E75">
          <w:rPr>
            <w:rStyle w:val="Hyperlink"/>
          </w:rPr>
          <w:instrText xml:space="preserve"> </w:instrText>
        </w:r>
        <w:r w:rsidRPr="00915E75">
          <w:rPr>
            <w:rStyle w:val="Hyperlink"/>
          </w:rPr>
          <w:fldChar w:fldCharType="separate"/>
        </w:r>
        <w:r w:rsidRPr="00915E75">
          <w:rPr>
            <w:rStyle w:val="Hyperlink"/>
          </w:rPr>
          <w:t>Figura 5 - Filtro em cima dos trabalhos selecionados através do resumo (próprio, 2020)</w:t>
        </w:r>
        <w:r>
          <w:rPr>
            <w:webHidden/>
          </w:rPr>
          <w:tab/>
        </w:r>
        <w:r>
          <w:rPr>
            <w:webHidden/>
          </w:rPr>
          <w:fldChar w:fldCharType="begin"/>
        </w:r>
        <w:r>
          <w:rPr>
            <w:webHidden/>
          </w:rPr>
          <w:instrText xml:space="preserve"> PAGEREF _Toc44531513 \h </w:instrText>
        </w:r>
      </w:ins>
      <w:r>
        <w:rPr>
          <w:webHidden/>
        </w:rPr>
      </w:r>
      <w:r>
        <w:rPr>
          <w:webHidden/>
        </w:rPr>
        <w:fldChar w:fldCharType="separate"/>
      </w:r>
      <w:ins w:id="37" w:author="Tatiane Schwanck Schardosim" w:date="2020-07-01T21:31:00Z">
        <w:r>
          <w:rPr>
            <w:webHidden/>
          </w:rPr>
          <w:t>19</w:t>
        </w:r>
        <w:r>
          <w:rPr>
            <w:webHidden/>
          </w:rPr>
          <w:fldChar w:fldCharType="end"/>
        </w:r>
        <w:r w:rsidRPr="00915E75">
          <w:rPr>
            <w:rStyle w:val="Hyperlink"/>
          </w:rPr>
          <w:fldChar w:fldCharType="end"/>
        </w:r>
      </w:ins>
    </w:p>
    <w:p w14:paraId="7D293ECD" w14:textId="42228491" w:rsidR="009518DB" w:rsidRDefault="009518DB" w:rsidP="00CA31F6">
      <w:pPr>
        <w:pStyle w:val="Rodap"/>
        <w:rPr>
          <w:ins w:id="38" w:author="Tatiane Schwanck Schardosim" w:date="2020-07-01T21:31:00Z"/>
          <w:rFonts w:asciiTheme="minorHAnsi" w:eastAsiaTheme="minorEastAsia" w:hAnsiTheme="minorHAnsi" w:cstheme="minorBidi"/>
          <w:color w:val="auto"/>
          <w:sz w:val="22"/>
          <w:szCs w:val="22"/>
          <w:lang w:eastAsia="pt-BR"/>
        </w:rPr>
        <w:pPrChange w:id="39" w:author="Tatiane Schwanck Schardosim" w:date="2020-07-01T21:55:00Z">
          <w:pPr>
            <w:pStyle w:val="ndicedeilustraes"/>
            <w:tabs>
              <w:tab w:val="right" w:leader="dot" w:pos="9062"/>
            </w:tabs>
          </w:pPr>
        </w:pPrChange>
      </w:pPr>
      <w:ins w:id="40" w:author="Tatiane Schwanck Schardosim" w:date="2020-07-01T21:31:00Z">
        <w:r w:rsidRPr="00915E75">
          <w:rPr>
            <w:rStyle w:val="Hyperlink"/>
          </w:rPr>
          <w:fldChar w:fldCharType="begin"/>
        </w:r>
        <w:r w:rsidRPr="00915E75">
          <w:rPr>
            <w:rStyle w:val="Hyperlink"/>
          </w:rPr>
          <w:instrText xml:space="preserve"> </w:instrText>
        </w:r>
        <w:r>
          <w:instrText>HYPERLINK \l "_Toc44531514"</w:instrText>
        </w:r>
        <w:r w:rsidRPr="00915E75">
          <w:rPr>
            <w:rStyle w:val="Hyperlink"/>
          </w:rPr>
          <w:instrText xml:space="preserve"> </w:instrText>
        </w:r>
        <w:r w:rsidRPr="00915E75">
          <w:rPr>
            <w:rStyle w:val="Hyperlink"/>
          </w:rPr>
          <w:fldChar w:fldCharType="separate"/>
        </w:r>
        <w:r w:rsidRPr="00915E7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4531514 \h </w:instrText>
        </w:r>
      </w:ins>
      <w:r>
        <w:rPr>
          <w:webHidden/>
        </w:rPr>
      </w:r>
      <w:r>
        <w:rPr>
          <w:webHidden/>
        </w:rPr>
        <w:fldChar w:fldCharType="separate"/>
      </w:r>
      <w:ins w:id="41" w:author="Tatiane Schwanck Schardosim" w:date="2020-07-01T21:31:00Z">
        <w:r>
          <w:rPr>
            <w:webHidden/>
          </w:rPr>
          <w:t>19</w:t>
        </w:r>
        <w:r>
          <w:rPr>
            <w:webHidden/>
          </w:rPr>
          <w:fldChar w:fldCharType="end"/>
        </w:r>
        <w:r w:rsidRPr="00915E75">
          <w:rPr>
            <w:rStyle w:val="Hyperlink"/>
          </w:rPr>
          <w:fldChar w:fldCharType="end"/>
        </w:r>
      </w:ins>
    </w:p>
    <w:p w14:paraId="325B3935" w14:textId="3F37DE3F" w:rsidR="009518DB" w:rsidRDefault="009518DB" w:rsidP="00CA31F6">
      <w:pPr>
        <w:pStyle w:val="Rodap"/>
        <w:rPr>
          <w:ins w:id="42" w:author="Tatiane Schwanck Schardosim" w:date="2020-07-01T21:31:00Z"/>
          <w:rFonts w:asciiTheme="minorHAnsi" w:eastAsiaTheme="minorEastAsia" w:hAnsiTheme="minorHAnsi" w:cstheme="minorBidi"/>
          <w:color w:val="auto"/>
          <w:sz w:val="22"/>
          <w:szCs w:val="22"/>
          <w:lang w:eastAsia="pt-BR"/>
        </w:rPr>
        <w:pPrChange w:id="43" w:author="Tatiane Schwanck Schardosim" w:date="2020-07-01T21:55:00Z">
          <w:pPr>
            <w:pStyle w:val="ndicedeilustraes"/>
            <w:tabs>
              <w:tab w:val="right" w:leader="dot" w:pos="9062"/>
            </w:tabs>
          </w:pPr>
        </w:pPrChange>
      </w:pPr>
      <w:ins w:id="44" w:author="Tatiane Schwanck Schardosim" w:date="2020-07-01T21:31:00Z">
        <w:r w:rsidRPr="00915E75">
          <w:rPr>
            <w:rStyle w:val="Hyperlink"/>
          </w:rPr>
          <w:fldChar w:fldCharType="begin"/>
        </w:r>
        <w:r w:rsidRPr="00915E75">
          <w:rPr>
            <w:rStyle w:val="Hyperlink"/>
          </w:rPr>
          <w:instrText xml:space="preserve"> </w:instrText>
        </w:r>
        <w:r>
          <w:instrText>HYPERLINK \l "_Toc44531515"</w:instrText>
        </w:r>
        <w:r w:rsidRPr="00915E75">
          <w:rPr>
            <w:rStyle w:val="Hyperlink"/>
          </w:rPr>
          <w:instrText xml:space="preserve"> </w:instrText>
        </w:r>
        <w:r w:rsidRPr="00915E75">
          <w:rPr>
            <w:rStyle w:val="Hyperlink"/>
          </w:rPr>
          <w:fldChar w:fldCharType="separate"/>
        </w:r>
        <w:r w:rsidRPr="00915E75">
          <w:rPr>
            <w:rStyle w:val="Hyperlink"/>
          </w:rPr>
          <w:t>Figura 7 Fatores da preferência musical (próprio, 2020)</w:t>
        </w:r>
        <w:r>
          <w:rPr>
            <w:webHidden/>
          </w:rPr>
          <w:tab/>
        </w:r>
        <w:r>
          <w:rPr>
            <w:webHidden/>
          </w:rPr>
          <w:fldChar w:fldCharType="begin"/>
        </w:r>
        <w:r>
          <w:rPr>
            <w:webHidden/>
          </w:rPr>
          <w:instrText xml:space="preserve"> PAGEREF _Toc44531515 \h </w:instrText>
        </w:r>
      </w:ins>
      <w:r>
        <w:rPr>
          <w:webHidden/>
        </w:rPr>
      </w:r>
      <w:r>
        <w:rPr>
          <w:webHidden/>
        </w:rPr>
        <w:fldChar w:fldCharType="separate"/>
      </w:r>
      <w:ins w:id="45" w:author="Tatiane Schwanck Schardosim" w:date="2020-07-01T21:31:00Z">
        <w:r>
          <w:rPr>
            <w:webHidden/>
          </w:rPr>
          <w:t>28</w:t>
        </w:r>
        <w:r>
          <w:rPr>
            <w:webHidden/>
          </w:rPr>
          <w:fldChar w:fldCharType="end"/>
        </w:r>
        <w:r w:rsidRPr="00915E75">
          <w:rPr>
            <w:rStyle w:val="Hyperlink"/>
          </w:rPr>
          <w:fldChar w:fldCharType="end"/>
        </w:r>
      </w:ins>
    </w:p>
    <w:p w14:paraId="70AE6E1C" w14:textId="12E2B506" w:rsidR="009518DB" w:rsidRDefault="009518DB" w:rsidP="00CA31F6">
      <w:pPr>
        <w:pStyle w:val="Rodap"/>
        <w:rPr>
          <w:ins w:id="46" w:author="Tatiane Schwanck Schardosim" w:date="2020-07-01T21:31:00Z"/>
          <w:rFonts w:asciiTheme="minorHAnsi" w:eastAsiaTheme="minorEastAsia" w:hAnsiTheme="minorHAnsi" w:cstheme="minorBidi"/>
          <w:color w:val="auto"/>
          <w:sz w:val="22"/>
          <w:szCs w:val="22"/>
          <w:lang w:eastAsia="pt-BR"/>
        </w:rPr>
        <w:pPrChange w:id="47" w:author="Tatiane Schwanck Schardosim" w:date="2020-07-01T21:55:00Z">
          <w:pPr>
            <w:pStyle w:val="ndicedeilustraes"/>
            <w:tabs>
              <w:tab w:val="right" w:leader="dot" w:pos="9062"/>
            </w:tabs>
          </w:pPr>
        </w:pPrChange>
      </w:pPr>
      <w:ins w:id="48" w:author="Tatiane Schwanck Schardosim" w:date="2020-07-01T21:31:00Z">
        <w:r w:rsidRPr="00915E75">
          <w:rPr>
            <w:rStyle w:val="Hyperlink"/>
          </w:rPr>
          <w:fldChar w:fldCharType="begin"/>
        </w:r>
        <w:r w:rsidRPr="00915E75">
          <w:rPr>
            <w:rStyle w:val="Hyperlink"/>
          </w:rPr>
          <w:instrText xml:space="preserve"> </w:instrText>
        </w:r>
        <w:r>
          <w:instrText>HYPERLINK \l "_Toc44531516"</w:instrText>
        </w:r>
        <w:r w:rsidRPr="00915E75">
          <w:rPr>
            <w:rStyle w:val="Hyperlink"/>
          </w:rPr>
          <w:instrText xml:space="preserve"> </w:instrText>
        </w:r>
        <w:r w:rsidRPr="00915E75">
          <w:rPr>
            <w:rStyle w:val="Hyperlink"/>
          </w:rPr>
          <w:fldChar w:fldCharType="separate"/>
        </w:r>
        <w:r w:rsidRPr="00915E75">
          <w:rPr>
            <w:rStyle w:val="Hyperlink"/>
          </w:rPr>
          <w:t>Figura 8 Modelo desenvolvido para demonstrar a recomendação dinâmica (próprio, 2020)</w:t>
        </w:r>
        <w:r>
          <w:rPr>
            <w:webHidden/>
          </w:rPr>
          <w:tab/>
        </w:r>
        <w:r>
          <w:rPr>
            <w:webHidden/>
          </w:rPr>
          <w:fldChar w:fldCharType="begin"/>
        </w:r>
        <w:r>
          <w:rPr>
            <w:webHidden/>
          </w:rPr>
          <w:instrText xml:space="preserve"> PAGEREF _Toc44531516 \h </w:instrText>
        </w:r>
      </w:ins>
      <w:r>
        <w:rPr>
          <w:webHidden/>
        </w:rPr>
      </w:r>
      <w:r>
        <w:rPr>
          <w:webHidden/>
        </w:rPr>
        <w:fldChar w:fldCharType="separate"/>
      </w:r>
      <w:ins w:id="49" w:author="Tatiane Schwanck Schardosim" w:date="2020-07-01T21:31:00Z">
        <w:r>
          <w:rPr>
            <w:webHidden/>
          </w:rPr>
          <w:t>34</w:t>
        </w:r>
        <w:r>
          <w:rPr>
            <w:webHidden/>
          </w:rPr>
          <w:fldChar w:fldCharType="end"/>
        </w:r>
        <w:r w:rsidRPr="00915E75">
          <w:rPr>
            <w:rStyle w:val="Hyperlink"/>
          </w:rPr>
          <w:fldChar w:fldCharType="end"/>
        </w:r>
      </w:ins>
    </w:p>
    <w:p w14:paraId="6EC3096D" w14:textId="690F9968" w:rsidR="009518DB" w:rsidRDefault="009518DB" w:rsidP="00CA31F6">
      <w:pPr>
        <w:pStyle w:val="Rodap"/>
        <w:rPr>
          <w:ins w:id="50" w:author="Tatiane Schwanck Schardosim" w:date="2020-07-01T21:31:00Z"/>
          <w:rFonts w:asciiTheme="minorHAnsi" w:eastAsiaTheme="minorEastAsia" w:hAnsiTheme="minorHAnsi" w:cstheme="minorBidi"/>
          <w:color w:val="auto"/>
          <w:sz w:val="22"/>
          <w:szCs w:val="22"/>
          <w:lang w:eastAsia="pt-BR"/>
        </w:rPr>
        <w:pPrChange w:id="51" w:author="Tatiane Schwanck Schardosim" w:date="2020-07-01T21:55:00Z">
          <w:pPr>
            <w:pStyle w:val="ndicedeilustraes"/>
            <w:tabs>
              <w:tab w:val="right" w:leader="dot" w:pos="9062"/>
            </w:tabs>
          </w:pPr>
        </w:pPrChange>
      </w:pPr>
      <w:ins w:id="52" w:author="Tatiane Schwanck Schardosim" w:date="2020-07-01T21:31:00Z">
        <w:r w:rsidRPr="00915E75">
          <w:rPr>
            <w:rStyle w:val="Hyperlink"/>
          </w:rPr>
          <w:fldChar w:fldCharType="begin"/>
        </w:r>
        <w:r w:rsidRPr="00915E75">
          <w:rPr>
            <w:rStyle w:val="Hyperlink"/>
          </w:rPr>
          <w:instrText xml:space="preserve"> </w:instrText>
        </w:r>
        <w:r>
          <w:instrText>HYPERLINK \l "_Toc44531517"</w:instrText>
        </w:r>
        <w:r w:rsidRPr="00915E75">
          <w:rPr>
            <w:rStyle w:val="Hyperlink"/>
          </w:rPr>
          <w:instrText xml:space="preserve"> </w:instrText>
        </w:r>
        <w:r w:rsidRPr="00915E75">
          <w:rPr>
            <w:rStyle w:val="Hyperlink"/>
          </w:rPr>
          <w:fldChar w:fldCharType="separate"/>
        </w:r>
        <w:r w:rsidRPr="00915E75">
          <w:rPr>
            <w:rStyle w:val="Hyperlink"/>
          </w:rPr>
          <w:t>Figura 9 Apresentação dos contextos utilizados no trabalho (próprio, 2020)</w:t>
        </w:r>
        <w:r>
          <w:rPr>
            <w:webHidden/>
          </w:rPr>
          <w:tab/>
        </w:r>
        <w:r>
          <w:rPr>
            <w:webHidden/>
          </w:rPr>
          <w:fldChar w:fldCharType="begin"/>
        </w:r>
        <w:r>
          <w:rPr>
            <w:webHidden/>
          </w:rPr>
          <w:instrText xml:space="preserve"> PAGEREF _Toc44531517 \h </w:instrText>
        </w:r>
      </w:ins>
      <w:r>
        <w:rPr>
          <w:webHidden/>
        </w:rPr>
      </w:r>
      <w:r>
        <w:rPr>
          <w:webHidden/>
        </w:rPr>
        <w:fldChar w:fldCharType="separate"/>
      </w:r>
      <w:ins w:id="53" w:author="Tatiane Schwanck Schardosim" w:date="2020-07-01T21:31:00Z">
        <w:r>
          <w:rPr>
            <w:webHidden/>
          </w:rPr>
          <w:t>35</w:t>
        </w:r>
        <w:r>
          <w:rPr>
            <w:webHidden/>
          </w:rPr>
          <w:fldChar w:fldCharType="end"/>
        </w:r>
        <w:r w:rsidRPr="00915E75">
          <w:rPr>
            <w:rStyle w:val="Hyperlink"/>
          </w:rPr>
          <w:fldChar w:fldCharType="end"/>
        </w:r>
      </w:ins>
    </w:p>
    <w:p w14:paraId="4B4D921C" w14:textId="29652A6B" w:rsidR="009518DB" w:rsidRDefault="009518DB" w:rsidP="00CA31F6">
      <w:pPr>
        <w:pStyle w:val="Rodap"/>
        <w:rPr>
          <w:ins w:id="54" w:author="Tatiane Schwanck Schardosim" w:date="2020-07-01T21:31:00Z"/>
          <w:rFonts w:asciiTheme="minorHAnsi" w:eastAsiaTheme="minorEastAsia" w:hAnsiTheme="minorHAnsi" w:cstheme="minorBidi"/>
          <w:color w:val="auto"/>
          <w:sz w:val="22"/>
          <w:szCs w:val="22"/>
          <w:lang w:eastAsia="pt-BR"/>
        </w:rPr>
        <w:pPrChange w:id="55" w:author="Tatiane Schwanck Schardosim" w:date="2020-07-01T21:55:00Z">
          <w:pPr>
            <w:pStyle w:val="ndicedeilustraes"/>
            <w:tabs>
              <w:tab w:val="right" w:leader="dot" w:pos="9062"/>
            </w:tabs>
          </w:pPr>
        </w:pPrChange>
      </w:pPr>
      <w:ins w:id="56" w:author="Tatiane Schwanck Schardosim" w:date="2020-07-01T21:31:00Z">
        <w:r w:rsidRPr="00915E75">
          <w:rPr>
            <w:rStyle w:val="Hyperlink"/>
          </w:rPr>
          <w:fldChar w:fldCharType="begin"/>
        </w:r>
        <w:r w:rsidRPr="00915E75">
          <w:rPr>
            <w:rStyle w:val="Hyperlink"/>
          </w:rPr>
          <w:instrText xml:space="preserve"> </w:instrText>
        </w:r>
        <w:r>
          <w:instrText>HYPERLINK \l "_Toc44531518"</w:instrText>
        </w:r>
        <w:r w:rsidRPr="00915E75">
          <w:rPr>
            <w:rStyle w:val="Hyperlink"/>
          </w:rPr>
          <w:instrText xml:space="preserve"> </w:instrText>
        </w:r>
        <w:r w:rsidRPr="00915E75">
          <w:rPr>
            <w:rStyle w:val="Hyperlink"/>
          </w:rPr>
          <w:fldChar w:fldCharType="separate"/>
        </w:r>
        <w:r w:rsidRPr="00915E75">
          <w:rPr>
            <w:rStyle w:val="Hyperlink"/>
          </w:rPr>
          <w:t>Figura 10 Lista de ações que auxiliarão o entendimento do contexto de ambiente e comportamento do usuário da aplicação (próprio, 2020)</w:t>
        </w:r>
        <w:r>
          <w:rPr>
            <w:webHidden/>
          </w:rPr>
          <w:tab/>
        </w:r>
        <w:r>
          <w:rPr>
            <w:webHidden/>
          </w:rPr>
          <w:fldChar w:fldCharType="begin"/>
        </w:r>
        <w:r>
          <w:rPr>
            <w:webHidden/>
          </w:rPr>
          <w:instrText xml:space="preserve"> PAGEREF _Toc44531518 \h </w:instrText>
        </w:r>
      </w:ins>
      <w:r>
        <w:rPr>
          <w:webHidden/>
        </w:rPr>
      </w:r>
      <w:r>
        <w:rPr>
          <w:webHidden/>
        </w:rPr>
        <w:fldChar w:fldCharType="separate"/>
      </w:r>
      <w:ins w:id="57" w:author="Tatiane Schwanck Schardosim" w:date="2020-07-01T21:31:00Z">
        <w:r>
          <w:rPr>
            <w:webHidden/>
          </w:rPr>
          <w:t>37</w:t>
        </w:r>
        <w:r>
          <w:rPr>
            <w:webHidden/>
          </w:rPr>
          <w:fldChar w:fldCharType="end"/>
        </w:r>
        <w:r w:rsidRPr="00915E75">
          <w:rPr>
            <w:rStyle w:val="Hyperlink"/>
          </w:rPr>
          <w:fldChar w:fldCharType="end"/>
        </w:r>
      </w:ins>
    </w:p>
    <w:p w14:paraId="79EB0B38" w14:textId="20290B0A" w:rsidR="009518DB" w:rsidRDefault="009518DB" w:rsidP="00CA31F6">
      <w:pPr>
        <w:pStyle w:val="Rodap"/>
        <w:rPr>
          <w:ins w:id="58" w:author="Tatiane Schwanck Schardosim" w:date="2020-07-01T21:31:00Z"/>
          <w:rFonts w:asciiTheme="minorHAnsi" w:eastAsiaTheme="minorEastAsia" w:hAnsiTheme="minorHAnsi" w:cstheme="minorBidi"/>
          <w:color w:val="auto"/>
          <w:sz w:val="22"/>
          <w:szCs w:val="22"/>
          <w:lang w:eastAsia="pt-BR"/>
        </w:rPr>
        <w:pPrChange w:id="59" w:author="Tatiane Schwanck Schardosim" w:date="2020-07-01T21:55:00Z">
          <w:pPr>
            <w:pStyle w:val="ndicedeilustraes"/>
            <w:tabs>
              <w:tab w:val="right" w:leader="dot" w:pos="9062"/>
            </w:tabs>
          </w:pPr>
        </w:pPrChange>
      </w:pPr>
      <w:ins w:id="60" w:author="Tatiane Schwanck Schardosim" w:date="2020-07-01T21:31:00Z">
        <w:r w:rsidRPr="00915E75">
          <w:rPr>
            <w:rStyle w:val="Hyperlink"/>
          </w:rPr>
          <w:fldChar w:fldCharType="begin"/>
        </w:r>
        <w:r w:rsidRPr="00915E75">
          <w:rPr>
            <w:rStyle w:val="Hyperlink"/>
          </w:rPr>
          <w:instrText xml:space="preserve"> </w:instrText>
        </w:r>
        <w:r>
          <w:instrText>HYPERLINK \l "_Toc44531519"</w:instrText>
        </w:r>
        <w:r w:rsidRPr="00915E75">
          <w:rPr>
            <w:rStyle w:val="Hyperlink"/>
          </w:rPr>
          <w:instrText xml:space="preserve"> </w:instrText>
        </w:r>
        <w:r w:rsidRPr="00915E75">
          <w:rPr>
            <w:rStyle w:val="Hyperlink"/>
          </w:rPr>
          <w:fldChar w:fldCharType="separate"/>
        </w:r>
        <w:r w:rsidRPr="00915E75">
          <w:rPr>
            <w:rStyle w:val="Hyperlink"/>
          </w:rPr>
          <w:t>Figura 11 Etapas do desenvolvimento do sistema de recomendação musical (próprio, 2020)</w:t>
        </w:r>
        <w:r>
          <w:rPr>
            <w:webHidden/>
          </w:rPr>
          <w:tab/>
        </w:r>
        <w:r>
          <w:rPr>
            <w:webHidden/>
          </w:rPr>
          <w:fldChar w:fldCharType="begin"/>
        </w:r>
        <w:r>
          <w:rPr>
            <w:webHidden/>
          </w:rPr>
          <w:instrText xml:space="preserve"> PAGEREF _Toc44531519 \h </w:instrText>
        </w:r>
      </w:ins>
      <w:r>
        <w:rPr>
          <w:webHidden/>
        </w:rPr>
      </w:r>
      <w:r>
        <w:rPr>
          <w:webHidden/>
        </w:rPr>
        <w:fldChar w:fldCharType="separate"/>
      </w:r>
      <w:ins w:id="61" w:author="Tatiane Schwanck Schardosim" w:date="2020-07-01T21:31:00Z">
        <w:r>
          <w:rPr>
            <w:webHidden/>
          </w:rPr>
          <w:t>39</w:t>
        </w:r>
        <w:r>
          <w:rPr>
            <w:webHidden/>
          </w:rPr>
          <w:fldChar w:fldCharType="end"/>
        </w:r>
        <w:r w:rsidRPr="00915E75">
          <w:rPr>
            <w:rStyle w:val="Hyperlink"/>
          </w:rPr>
          <w:fldChar w:fldCharType="end"/>
        </w:r>
      </w:ins>
    </w:p>
    <w:p w14:paraId="491A5562" w14:textId="7C646BD8" w:rsidR="009518DB" w:rsidRDefault="009518DB" w:rsidP="00CA31F6">
      <w:pPr>
        <w:pStyle w:val="Rodap"/>
        <w:rPr>
          <w:ins w:id="62" w:author="Tatiane Schwanck Schardosim" w:date="2020-07-01T21:31:00Z"/>
          <w:rFonts w:asciiTheme="minorHAnsi" w:eastAsiaTheme="minorEastAsia" w:hAnsiTheme="minorHAnsi" w:cstheme="minorBidi"/>
          <w:color w:val="auto"/>
          <w:sz w:val="22"/>
          <w:szCs w:val="22"/>
          <w:lang w:eastAsia="pt-BR"/>
        </w:rPr>
        <w:pPrChange w:id="63" w:author="Tatiane Schwanck Schardosim" w:date="2020-07-01T21:55:00Z">
          <w:pPr>
            <w:pStyle w:val="ndicedeilustraes"/>
            <w:tabs>
              <w:tab w:val="right" w:leader="dot" w:pos="9062"/>
            </w:tabs>
          </w:pPr>
        </w:pPrChange>
      </w:pPr>
      <w:ins w:id="64" w:author="Tatiane Schwanck Schardosim" w:date="2020-07-01T21:31:00Z">
        <w:r w:rsidRPr="00915E75">
          <w:rPr>
            <w:rStyle w:val="Hyperlink"/>
          </w:rPr>
          <w:fldChar w:fldCharType="begin"/>
        </w:r>
        <w:r w:rsidRPr="00915E75">
          <w:rPr>
            <w:rStyle w:val="Hyperlink"/>
          </w:rPr>
          <w:instrText xml:space="preserve"> </w:instrText>
        </w:r>
        <w:r>
          <w:instrText>HYPERLINK \l "_Toc44531520"</w:instrText>
        </w:r>
        <w:r w:rsidRPr="00915E75">
          <w:rPr>
            <w:rStyle w:val="Hyperlink"/>
          </w:rPr>
          <w:instrText xml:space="preserve"> </w:instrText>
        </w:r>
        <w:r w:rsidRPr="00915E75">
          <w:rPr>
            <w:rStyle w:val="Hyperlink"/>
          </w:rPr>
          <w:fldChar w:fldCharType="separate"/>
        </w:r>
        <w:r w:rsidRPr="00915E75">
          <w:rPr>
            <w:rStyle w:val="Hyperlink"/>
          </w:rPr>
          <w:t>Figura 12 Fluxo para realizar o registro e análise das ações executadas pelo usuário (próprio, 2020)</w:t>
        </w:r>
        <w:r>
          <w:rPr>
            <w:webHidden/>
          </w:rPr>
          <w:tab/>
        </w:r>
        <w:r>
          <w:rPr>
            <w:webHidden/>
          </w:rPr>
          <w:fldChar w:fldCharType="begin"/>
        </w:r>
        <w:r>
          <w:rPr>
            <w:webHidden/>
          </w:rPr>
          <w:instrText xml:space="preserve"> PAGEREF _Toc44531520 \h </w:instrText>
        </w:r>
      </w:ins>
      <w:r>
        <w:rPr>
          <w:webHidden/>
        </w:rPr>
      </w:r>
      <w:r>
        <w:rPr>
          <w:webHidden/>
        </w:rPr>
        <w:fldChar w:fldCharType="separate"/>
      </w:r>
      <w:ins w:id="65" w:author="Tatiane Schwanck Schardosim" w:date="2020-07-01T21:31:00Z">
        <w:r>
          <w:rPr>
            <w:webHidden/>
          </w:rPr>
          <w:t>43</w:t>
        </w:r>
        <w:r>
          <w:rPr>
            <w:webHidden/>
          </w:rPr>
          <w:fldChar w:fldCharType="end"/>
        </w:r>
        <w:r w:rsidRPr="00915E75">
          <w:rPr>
            <w:rStyle w:val="Hyperlink"/>
          </w:rPr>
          <w:fldChar w:fldCharType="end"/>
        </w:r>
      </w:ins>
    </w:p>
    <w:p w14:paraId="124A7C20" w14:textId="3F84C2B5" w:rsidR="009518DB" w:rsidRDefault="009518DB" w:rsidP="00CA31F6">
      <w:pPr>
        <w:pStyle w:val="Rodap"/>
        <w:rPr>
          <w:ins w:id="66" w:author="Tatiane Schwanck Schardosim" w:date="2020-07-01T21:31:00Z"/>
          <w:rFonts w:asciiTheme="minorHAnsi" w:eastAsiaTheme="minorEastAsia" w:hAnsiTheme="minorHAnsi" w:cstheme="minorBidi"/>
          <w:color w:val="auto"/>
          <w:sz w:val="22"/>
          <w:szCs w:val="22"/>
          <w:lang w:eastAsia="pt-BR"/>
        </w:rPr>
        <w:pPrChange w:id="67" w:author="Tatiane Schwanck Schardosim" w:date="2020-07-01T21:55:00Z">
          <w:pPr>
            <w:pStyle w:val="ndicedeilustraes"/>
            <w:tabs>
              <w:tab w:val="right" w:leader="dot" w:pos="9062"/>
            </w:tabs>
          </w:pPr>
        </w:pPrChange>
      </w:pPr>
      <w:ins w:id="68" w:author="Tatiane Schwanck Schardosim" w:date="2020-07-01T21:31:00Z">
        <w:r w:rsidRPr="00915E75">
          <w:rPr>
            <w:rStyle w:val="Hyperlink"/>
          </w:rPr>
          <w:fldChar w:fldCharType="begin"/>
        </w:r>
        <w:r w:rsidRPr="00915E75">
          <w:rPr>
            <w:rStyle w:val="Hyperlink"/>
          </w:rPr>
          <w:instrText xml:space="preserve"> </w:instrText>
        </w:r>
        <w:r>
          <w:instrText>HYPERLINK \l "_Toc44531521"</w:instrText>
        </w:r>
        <w:r w:rsidRPr="00915E75">
          <w:rPr>
            <w:rStyle w:val="Hyperlink"/>
          </w:rPr>
          <w:instrText xml:space="preserve"> </w:instrText>
        </w:r>
        <w:r w:rsidRPr="00915E75">
          <w:rPr>
            <w:rStyle w:val="Hyperlink"/>
          </w:rPr>
          <w:fldChar w:fldCharType="separate"/>
        </w:r>
        <w:r w:rsidRPr="00915E75">
          <w:rPr>
            <w:rStyle w:val="Hyperlink"/>
          </w:rPr>
          <w:t>Figura 13 Fluxo feito para avaliar se as ações condizem com o contexto (próprio, 2020)</w:t>
        </w:r>
        <w:r>
          <w:rPr>
            <w:webHidden/>
          </w:rPr>
          <w:tab/>
        </w:r>
        <w:r>
          <w:rPr>
            <w:webHidden/>
          </w:rPr>
          <w:fldChar w:fldCharType="begin"/>
        </w:r>
        <w:r>
          <w:rPr>
            <w:webHidden/>
          </w:rPr>
          <w:instrText xml:space="preserve"> PAGEREF _Toc44531521 \h </w:instrText>
        </w:r>
      </w:ins>
      <w:r>
        <w:rPr>
          <w:webHidden/>
        </w:rPr>
      </w:r>
      <w:r>
        <w:rPr>
          <w:webHidden/>
        </w:rPr>
        <w:fldChar w:fldCharType="separate"/>
      </w:r>
      <w:ins w:id="69" w:author="Tatiane Schwanck Schardosim" w:date="2020-07-01T21:31:00Z">
        <w:r>
          <w:rPr>
            <w:webHidden/>
          </w:rPr>
          <w:t>44</w:t>
        </w:r>
        <w:r>
          <w:rPr>
            <w:webHidden/>
          </w:rPr>
          <w:fldChar w:fldCharType="end"/>
        </w:r>
        <w:r w:rsidRPr="00915E75">
          <w:rPr>
            <w:rStyle w:val="Hyperlink"/>
          </w:rPr>
          <w:fldChar w:fldCharType="end"/>
        </w:r>
      </w:ins>
    </w:p>
    <w:p w14:paraId="4E88A433" w14:textId="1ACDBD9D" w:rsidR="009518DB" w:rsidRDefault="009518DB" w:rsidP="00CA31F6">
      <w:pPr>
        <w:pStyle w:val="Rodap"/>
        <w:rPr>
          <w:ins w:id="70" w:author="Tatiane Schwanck Schardosim" w:date="2020-07-01T21:31:00Z"/>
          <w:rFonts w:asciiTheme="minorHAnsi" w:eastAsiaTheme="minorEastAsia" w:hAnsiTheme="minorHAnsi" w:cstheme="minorBidi"/>
          <w:color w:val="auto"/>
          <w:sz w:val="22"/>
          <w:szCs w:val="22"/>
          <w:lang w:eastAsia="pt-BR"/>
        </w:rPr>
        <w:pPrChange w:id="71" w:author="Tatiane Schwanck Schardosim" w:date="2020-07-01T21:55:00Z">
          <w:pPr>
            <w:pStyle w:val="ndicedeilustraes"/>
            <w:tabs>
              <w:tab w:val="right" w:leader="dot" w:pos="9062"/>
            </w:tabs>
          </w:pPr>
        </w:pPrChange>
      </w:pPr>
      <w:ins w:id="72" w:author="Tatiane Schwanck Schardosim" w:date="2020-07-01T21:31:00Z">
        <w:r w:rsidRPr="00915E75">
          <w:rPr>
            <w:rStyle w:val="Hyperlink"/>
          </w:rPr>
          <w:fldChar w:fldCharType="begin"/>
        </w:r>
        <w:r w:rsidRPr="00915E75">
          <w:rPr>
            <w:rStyle w:val="Hyperlink"/>
          </w:rPr>
          <w:instrText xml:space="preserve"> </w:instrText>
        </w:r>
        <w:r>
          <w:instrText>HYPERLINK \l "_Toc44531522"</w:instrText>
        </w:r>
        <w:r w:rsidRPr="00915E75">
          <w:rPr>
            <w:rStyle w:val="Hyperlink"/>
          </w:rPr>
          <w:instrText xml:space="preserve"> </w:instrText>
        </w:r>
        <w:r w:rsidRPr="00915E75">
          <w:rPr>
            <w:rStyle w:val="Hyperlink"/>
          </w:rPr>
          <w:fldChar w:fldCharType="separate"/>
        </w:r>
        <w:r w:rsidRPr="00915E75">
          <w:rPr>
            <w:rStyle w:val="Hyperlink"/>
          </w:rPr>
          <w:t>Figura 14 Etapas do processo para realizar a recomendação musical</w:t>
        </w:r>
        <w:r>
          <w:rPr>
            <w:webHidden/>
          </w:rPr>
          <w:tab/>
        </w:r>
        <w:r>
          <w:rPr>
            <w:webHidden/>
          </w:rPr>
          <w:fldChar w:fldCharType="begin"/>
        </w:r>
        <w:r>
          <w:rPr>
            <w:webHidden/>
          </w:rPr>
          <w:instrText xml:space="preserve"> PAGEREF _Toc44531522 \h </w:instrText>
        </w:r>
      </w:ins>
      <w:r>
        <w:rPr>
          <w:webHidden/>
        </w:rPr>
      </w:r>
      <w:r>
        <w:rPr>
          <w:webHidden/>
        </w:rPr>
        <w:fldChar w:fldCharType="separate"/>
      </w:r>
      <w:ins w:id="73" w:author="Tatiane Schwanck Schardosim" w:date="2020-07-01T21:31:00Z">
        <w:r>
          <w:rPr>
            <w:webHidden/>
          </w:rPr>
          <w:t>45</w:t>
        </w:r>
        <w:r>
          <w:rPr>
            <w:webHidden/>
          </w:rPr>
          <w:fldChar w:fldCharType="end"/>
        </w:r>
        <w:r w:rsidRPr="00915E75">
          <w:rPr>
            <w:rStyle w:val="Hyperlink"/>
          </w:rPr>
          <w:fldChar w:fldCharType="end"/>
        </w:r>
      </w:ins>
    </w:p>
    <w:p w14:paraId="18D91ECE" w14:textId="6F0FED81" w:rsidR="00F3009C" w:rsidDel="009518DB" w:rsidRDefault="00F3009C" w:rsidP="00CA31F6">
      <w:pPr>
        <w:pStyle w:val="Rodap"/>
        <w:rPr>
          <w:del w:id="74" w:author="Tatiane Schwanck Schardosim" w:date="2020-07-01T21:31:00Z"/>
          <w:rFonts w:asciiTheme="minorHAnsi" w:eastAsiaTheme="minorEastAsia" w:hAnsiTheme="minorHAnsi" w:cstheme="minorBidi"/>
          <w:color w:val="auto"/>
          <w:sz w:val="22"/>
          <w:szCs w:val="22"/>
          <w:lang w:eastAsia="pt-BR"/>
        </w:rPr>
        <w:pPrChange w:id="75" w:author="Tatiane Schwanck Schardosim" w:date="2020-07-01T21:55:00Z">
          <w:pPr>
            <w:pStyle w:val="ndicedeilustraes"/>
          </w:pPr>
        </w:pPrChange>
      </w:pPr>
      <w:del w:id="76" w:author="Tatiane Schwanck Schardosim" w:date="2020-07-01T21:31:00Z">
        <w:r w:rsidRPr="002F3492" w:rsidDel="009518DB">
          <w:rPr>
            <w:rStyle w:val="Hyperlink"/>
          </w:rPr>
          <w:delText>Figura 1 - Motor avançado de busca da ACM (próprio, 2020)</w:delText>
        </w:r>
        <w:r w:rsidDel="009518DB">
          <w:rPr>
            <w:webHidden/>
          </w:rPr>
          <w:tab/>
        </w:r>
        <w:r w:rsidR="000E3E85" w:rsidDel="009518DB">
          <w:rPr>
            <w:webHidden/>
          </w:rPr>
          <w:delText>16</w:delText>
        </w:r>
      </w:del>
    </w:p>
    <w:p w14:paraId="5C7F851F" w14:textId="6DA1091B" w:rsidR="00F3009C" w:rsidDel="009518DB" w:rsidRDefault="00F3009C" w:rsidP="00CA31F6">
      <w:pPr>
        <w:pStyle w:val="Rodap"/>
        <w:rPr>
          <w:del w:id="77" w:author="Tatiane Schwanck Schardosim" w:date="2020-07-01T21:31:00Z"/>
          <w:rFonts w:asciiTheme="minorHAnsi" w:eastAsiaTheme="minorEastAsia" w:hAnsiTheme="minorHAnsi" w:cstheme="minorBidi"/>
          <w:color w:val="auto"/>
          <w:sz w:val="22"/>
          <w:szCs w:val="22"/>
          <w:lang w:eastAsia="pt-BR"/>
        </w:rPr>
        <w:pPrChange w:id="78" w:author="Tatiane Schwanck Schardosim" w:date="2020-07-01T21:55:00Z">
          <w:pPr>
            <w:pStyle w:val="ndicedeilustraes"/>
          </w:pPr>
        </w:pPrChange>
      </w:pPr>
      <w:del w:id="79" w:author="Tatiane Schwanck Schardosim" w:date="2020-07-01T21:31:00Z">
        <w:r w:rsidRPr="002F3492" w:rsidDel="009518DB">
          <w:rPr>
            <w:rStyle w:val="Hyperlink"/>
          </w:rPr>
          <w:delText>Figura 2 - Resultado de busca dos proceedings no motor de busca da ACM (próprio, 2020)</w:delText>
        </w:r>
        <w:r w:rsidDel="009518DB">
          <w:rPr>
            <w:webHidden/>
          </w:rPr>
          <w:tab/>
        </w:r>
        <w:r w:rsidR="000E3E85" w:rsidDel="009518DB">
          <w:rPr>
            <w:webHidden/>
          </w:rPr>
          <w:delText>17</w:delText>
        </w:r>
      </w:del>
    </w:p>
    <w:p w14:paraId="2322F09F" w14:textId="7DD3DCD7" w:rsidR="00F3009C" w:rsidDel="009518DB" w:rsidRDefault="00F3009C" w:rsidP="00CA31F6">
      <w:pPr>
        <w:pStyle w:val="Rodap"/>
        <w:rPr>
          <w:del w:id="80" w:author="Tatiane Schwanck Schardosim" w:date="2020-07-01T21:31:00Z"/>
          <w:rFonts w:asciiTheme="minorHAnsi" w:eastAsiaTheme="minorEastAsia" w:hAnsiTheme="minorHAnsi" w:cstheme="minorBidi"/>
          <w:color w:val="auto"/>
          <w:sz w:val="22"/>
          <w:szCs w:val="22"/>
          <w:lang w:eastAsia="pt-BR"/>
        </w:rPr>
        <w:pPrChange w:id="81" w:author="Tatiane Schwanck Schardosim" w:date="2020-07-01T21:55:00Z">
          <w:pPr>
            <w:pStyle w:val="ndicedeilustraes"/>
          </w:pPr>
        </w:pPrChange>
      </w:pPr>
      <w:del w:id="82" w:author="Tatiane Schwanck Schardosim" w:date="2020-07-01T21:31:00Z">
        <w:r w:rsidRPr="002F3492" w:rsidDel="009518DB">
          <w:rPr>
            <w:rStyle w:val="Hyperlink"/>
          </w:rPr>
          <w:delText>Figura 3 - Resultado de busca dos journals no motor de busca da ACM (próprio, 2020)</w:delText>
        </w:r>
        <w:r w:rsidDel="009518DB">
          <w:rPr>
            <w:webHidden/>
          </w:rPr>
          <w:tab/>
        </w:r>
        <w:r w:rsidR="000E3E85" w:rsidDel="009518DB">
          <w:rPr>
            <w:webHidden/>
          </w:rPr>
          <w:delText>18</w:delText>
        </w:r>
      </w:del>
    </w:p>
    <w:p w14:paraId="0E75CEFE" w14:textId="63770375" w:rsidR="00F3009C" w:rsidDel="009518DB" w:rsidRDefault="00F3009C" w:rsidP="00CA31F6">
      <w:pPr>
        <w:pStyle w:val="Rodap"/>
        <w:rPr>
          <w:del w:id="83" w:author="Tatiane Schwanck Schardosim" w:date="2020-07-01T21:31:00Z"/>
          <w:rFonts w:asciiTheme="minorHAnsi" w:eastAsiaTheme="minorEastAsia" w:hAnsiTheme="minorHAnsi" w:cstheme="minorBidi"/>
          <w:color w:val="auto"/>
          <w:sz w:val="22"/>
          <w:szCs w:val="22"/>
          <w:lang w:eastAsia="pt-BR"/>
        </w:rPr>
        <w:pPrChange w:id="84" w:author="Tatiane Schwanck Schardosim" w:date="2020-07-01T21:55:00Z">
          <w:pPr>
            <w:pStyle w:val="ndicedeilustraes"/>
          </w:pPr>
        </w:pPrChange>
      </w:pPr>
      <w:del w:id="85" w:author="Tatiane Schwanck Schardosim" w:date="2020-07-01T21:31:00Z">
        <w:r w:rsidRPr="002F3492" w:rsidDel="009518DB">
          <w:rPr>
            <w:rStyle w:val="Hyperlink"/>
          </w:rPr>
          <w:delText>Figura 4 - Etapas realizadas para filtrar os trabalhos encontrados no motor de busca da ACM (próprio, 2020)</w:delText>
        </w:r>
        <w:r w:rsidDel="009518DB">
          <w:rPr>
            <w:webHidden/>
          </w:rPr>
          <w:tab/>
        </w:r>
        <w:r w:rsidR="000E3E85" w:rsidDel="009518DB">
          <w:rPr>
            <w:webHidden/>
          </w:rPr>
          <w:delText>18</w:delText>
        </w:r>
      </w:del>
    </w:p>
    <w:p w14:paraId="5892A7D6" w14:textId="1E47D103" w:rsidR="00F3009C" w:rsidDel="009518DB" w:rsidRDefault="00F3009C" w:rsidP="00CA31F6">
      <w:pPr>
        <w:pStyle w:val="Rodap"/>
        <w:rPr>
          <w:del w:id="86" w:author="Tatiane Schwanck Schardosim" w:date="2020-07-01T21:31:00Z"/>
          <w:rFonts w:asciiTheme="minorHAnsi" w:eastAsiaTheme="minorEastAsia" w:hAnsiTheme="minorHAnsi" w:cstheme="minorBidi"/>
          <w:color w:val="auto"/>
          <w:sz w:val="22"/>
          <w:szCs w:val="22"/>
          <w:lang w:eastAsia="pt-BR"/>
        </w:rPr>
        <w:pPrChange w:id="87" w:author="Tatiane Schwanck Schardosim" w:date="2020-07-01T21:55:00Z">
          <w:pPr>
            <w:pStyle w:val="ndicedeilustraes"/>
          </w:pPr>
        </w:pPrChange>
      </w:pPr>
      <w:del w:id="88" w:author="Tatiane Schwanck Schardosim" w:date="2020-07-01T21:31:00Z">
        <w:r w:rsidRPr="002F3492" w:rsidDel="009518DB">
          <w:rPr>
            <w:rStyle w:val="Hyperlink"/>
          </w:rPr>
          <w:delText>Figura 5 - Filtro em cima dos trabalhos selecionados através do resumo (próprio, 2020)</w:delText>
        </w:r>
        <w:r w:rsidDel="009518DB">
          <w:rPr>
            <w:webHidden/>
          </w:rPr>
          <w:tab/>
        </w:r>
        <w:r w:rsidR="000E3E85" w:rsidDel="009518DB">
          <w:rPr>
            <w:webHidden/>
          </w:rPr>
          <w:delText>19</w:delText>
        </w:r>
      </w:del>
    </w:p>
    <w:p w14:paraId="0D3D941D" w14:textId="20B859B0" w:rsidR="00F3009C" w:rsidDel="009518DB" w:rsidRDefault="00F3009C" w:rsidP="00CA31F6">
      <w:pPr>
        <w:pStyle w:val="Rodap"/>
        <w:rPr>
          <w:del w:id="89" w:author="Tatiane Schwanck Schardosim" w:date="2020-07-01T21:31:00Z"/>
          <w:rFonts w:asciiTheme="minorHAnsi" w:eastAsiaTheme="minorEastAsia" w:hAnsiTheme="minorHAnsi" w:cstheme="minorBidi"/>
          <w:color w:val="auto"/>
          <w:sz w:val="22"/>
          <w:szCs w:val="22"/>
          <w:lang w:eastAsia="pt-BR"/>
        </w:rPr>
        <w:pPrChange w:id="90" w:author="Tatiane Schwanck Schardosim" w:date="2020-07-01T21:55:00Z">
          <w:pPr>
            <w:pStyle w:val="ndicedeilustraes"/>
          </w:pPr>
        </w:pPrChange>
      </w:pPr>
      <w:del w:id="91" w:author="Tatiane Schwanck Schardosim" w:date="2020-07-01T21:31:00Z">
        <w:r w:rsidRPr="002F3492" w:rsidDel="009518DB">
          <w:rPr>
            <w:rStyle w:val="Hyperlink"/>
          </w:rPr>
          <w:delText>Figura 6 - Procedimento de filtro realizado baseado nos trabalhos encontrados no motor de busca da ACM (próprio, 2020)</w:delText>
        </w:r>
        <w:r w:rsidDel="009518DB">
          <w:rPr>
            <w:webHidden/>
          </w:rPr>
          <w:tab/>
        </w:r>
        <w:r w:rsidR="000E3E85" w:rsidDel="009518DB">
          <w:rPr>
            <w:webHidden/>
          </w:rPr>
          <w:delText>19</w:delText>
        </w:r>
      </w:del>
    </w:p>
    <w:p w14:paraId="0E67C812" w14:textId="075D6A5A" w:rsidR="00F3009C" w:rsidDel="009518DB" w:rsidRDefault="00F3009C" w:rsidP="00CA31F6">
      <w:pPr>
        <w:pStyle w:val="Rodap"/>
        <w:rPr>
          <w:del w:id="92" w:author="Tatiane Schwanck Schardosim" w:date="2020-07-01T21:31:00Z"/>
          <w:rFonts w:asciiTheme="minorHAnsi" w:eastAsiaTheme="minorEastAsia" w:hAnsiTheme="minorHAnsi" w:cstheme="minorBidi"/>
          <w:color w:val="auto"/>
          <w:sz w:val="22"/>
          <w:szCs w:val="22"/>
          <w:lang w:eastAsia="pt-BR"/>
        </w:rPr>
        <w:pPrChange w:id="93" w:author="Tatiane Schwanck Schardosim" w:date="2020-07-01T21:55:00Z">
          <w:pPr>
            <w:pStyle w:val="ndicedeilustraes"/>
          </w:pPr>
        </w:pPrChange>
      </w:pPr>
      <w:del w:id="94" w:author="Tatiane Schwanck Schardosim" w:date="2020-07-01T21:31:00Z">
        <w:r w:rsidRPr="002F3492" w:rsidDel="009518DB">
          <w:rPr>
            <w:rStyle w:val="Hyperlink"/>
          </w:rPr>
          <w:delText>Figura 7 Fatores da preferência musical (próprio, 2020)</w:delText>
        </w:r>
        <w:r w:rsidDel="009518DB">
          <w:rPr>
            <w:webHidden/>
          </w:rPr>
          <w:tab/>
        </w:r>
        <w:r w:rsidR="000E3E85" w:rsidDel="009518DB">
          <w:rPr>
            <w:webHidden/>
          </w:rPr>
          <w:delText>28</w:delText>
        </w:r>
      </w:del>
    </w:p>
    <w:p w14:paraId="3E732278" w14:textId="511761DA" w:rsidR="00F3009C" w:rsidDel="009518DB" w:rsidRDefault="00F3009C" w:rsidP="00CA31F6">
      <w:pPr>
        <w:pStyle w:val="Rodap"/>
        <w:rPr>
          <w:del w:id="95" w:author="Tatiane Schwanck Schardosim" w:date="2020-07-01T21:31:00Z"/>
          <w:rFonts w:asciiTheme="minorHAnsi" w:eastAsiaTheme="minorEastAsia" w:hAnsiTheme="minorHAnsi" w:cstheme="minorBidi"/>
          <w:color w:val="auto"/>
          <w:sz w:val="22"/>
          <w:szCs w:val="22"/>
          <w:lang w:eastAsia="pt-BR"/>
        </w:rPr>
        <w:pPrChange w:id="96" w:author="Tatiane Schwanck Schardosim" w:date="2020-07-01T21:55:00Z">
          <w:pPr>
            <w:pStyle w:val="ndicedeilustraes"/>
          </w:pPr>
        </w:pPrChange>
      </w:pPr>
      <w:del w:id="97" w:author="Tatiane Schwanck Schardosim" w:date="2020-07-01T21:31:00Z">
        <w:r w:rsidRPr="002F3492" w:rsidDel="009518DB">
          <w:rPr>
            <w:rStyle w:val="Hyperlink"/>
          </w:rPr>
          <w:delText>Figura 8 Apresentação dos contextos utilizados no trabalho (próprio, 2020)</w:delText>
        </w:r>
        <w:r w:rsidDel="009518DB">
          <w:rPr>
            <w:webHidden/>
          </w:rPr>
          <w:tab/>
        </w:r>
      </w:del>
      <w:del w:id="98" w:author="Tatiane Schwanck Schardosim" w:date="2020-07-01T20:12:00Z">
        <w:r w:rsidDel="000E3E85">
          <w:rPr>
            <w:webHidden/>
          </w:rPr>
          <w:delText>34</w:delText>
        </w:r>
      </w:del>
    </w:p>
    <w:p w14:paraId="77AC117D" w14:textId="61FE3DD1"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39885663" w14:textId="77CC8977" w:rsidR="009518DB" w:rsidRDefault="00E65374" w:rsidP="00CA31F6">
      <w:pPr>
        <w:rPr>
          <w:ins w:id="99" w:author="Tatiane Schwanck Schardosim" w:date="2020-07-01T21:31:00Z"/>
          <w:rFonts w:asciiTheme="minorHAnsi" w:eastAsiaTheme="minorEastAsia" w:hAnsiTheme="minorHAnsi" w:cstheme="minorBidi"/>
          <w:color w:val="auto"/>
          <w:sz w:val="22"/>
          <w:szCs w:val="22"/>
          <w:lang w:eastAsia="pt-BR"/>
        </w:rPr>
        <w:pPrChange w:id="100" w:author="Tatiane Schwanck Schardosim" w:date="2020-07-01T21:55:00Z">
          <w:pPr>
            <w:pStyle w:val="ndicedeilustraes"/>
            <w:tabs>
              <w:tab w:val="right" w:leader="dot" w:pos="9062"/>
            </w:tabs>
          </w:pPr>
        </w:pPrChange>
      </w:pPr>
      <w:r>
        <w:fldChar w:fldCharType="begin"/>
      </w:r>
      <w:r>
        <w:instrText xml:space="preserve"> TOC \h \z \c "Quadro" </w:instrText>
      </w:r>
      <w:r>
        <w:fldChar w:fldCharType="separate"/>
      </w:r>
      <w:ins w:id="101" w:author="Tatiane Schwanck Schardosim" w:date="2020-07-01T21:31:00Z">
        <w:r w:rsidR="009518DB" w:rsidRPr="00B758B4">
          <w:rPr>
            <w:rStyle w:val="Hyperlink"/>
          </w:rPr>
          <w:fldChar w:fldCharType="begin"/>
        </w:r>
        <w:r w:rsidR="009518DB" w:rsidRPr="00B758B4">
          <w:rPr>
            <w:rStyle w:val="Hyperlink"/>
          </w:rPr>
          <w:instrText xml:space="preserve"> </w:instrText>
        </w:r>
        <w:r w:rsidR="009518DB">
          <w:instrText>HYPERLINK \l "_Toc44531532"</w:instrText>
        </w:r>
        <w:r w:rsidR="009518DB" w:rsidRPr="00B758B4">
          <w:rPr>
            <w:rStyle w:val="Hyperlink"/>
          </w:rPr>
          <w:instrText xml:space="preserve"> </w:instrText>
        </w:r>
        <w:r w:rsidR="009518DB" w:rsidRPr="00B758B4">
          <w:rPr>
            <w:rStyle w:val="Hyperlink"/>
          </w:rPr>
          <w:fldChar w:fldCharType="separate"/>
        </w:r>
        <w:r w:rsidR="009518DB" w:rsidRPr="00B758B4">
          <w:rPr>
            <w:rStyle w:val="Hyperlink"/>
          </w:rPr>
          <w:t>Quadro 1 Relação das funcionalidades desenvolvidas em cada artigo revisado</w:t>
        </w:r>
        <w:r w:rsidR="009518DB">
          <w:rPr>
            <w:webHidden/>
          </w:rPr>
          <w:tab/>
        </w:r>
        <w:r w:rsidR="009518DB">
          <w:rPr>
            <w:webHidden/>
          </w:rPr>
          <w:fldChar w:fldCharType="begin"/>
        </w:r>
        <w:r w:rsidR="009518DB">
          <w:rPr>
            <w:webHidden/>
          </w:rPr>
          <w:instrText xml:space="preserve"> PAGEREF _Toc44531532 \h </w:instrText>
        </w:r>
      </w:ins>
      <w:r w:rsidR="009518DB">
        <w:rPr>
          <w:webHidden/>
        </w:rPr>
      </w:r>
      <w:r w:rsidR="009518DB">
        <w:rPr>
          <w:webHidden/>
        </w:rPr>
        <w:fldChar w:fldCharType="separate"/>
      </w:r>
      <w:ins w:id="102" w:author="Tatiane Schwanck Schardosim" w:date="2020-07-01T21:31:00Z">
        <w:r w:rsidR="009518DB">
          <w:rPr>
            <w:webHidden/>
          </w:rPr>
          <w:t>30</w:t>
        </w:r>
        <w:r w:rsidR="009518DB">
          <w:rPr>
            <w:webHidden/>
          </w:rPr>
          <w:fldChar w:fldCharType="end"/>
        </w:r>
        <w:r w:rsidR="009518DB" w:rsidRPr="00B758B4">
          <w:rPr>
            <w:rStyle w:val="Hyperlink"/>
          </w:rPr>
          <w:fldChar w:fldCharType="end"/>
        </w:r>
      </w:ins>
    </w:p>
    <w:p w14:paraId="6124872C" w14:textId="4BDEB310" w:rsidR="00E65374" w:rsidDel="009518DB" w:rsidRDefault="00E65374" w:rsidP="00CA31F6">
      <w:pPr>
        <w:rPr>
          <w:del w:id="103" w:author="Tatiane Schwanck Schardosim" w:date="2020-07-01T21:31:00Z"/>
          <w:rFonts w:asciiTheme="minorHAnsi" w:eastAsiaTheme="minorEastAsia" w:hAnsiTheme="minorHAnsi" w:cstheme="minorBidi"/>
          <w:color w:val="auto"/>
          <w:sz w:val="22"/>
          <w:szCs w:val="22"/>
          <w:lang w:eastAsia="pt-BR"/>
        </w:rPr>
        <w:pPrChange w:id="104" w:author="Tatiane Schwanck Schardosim" w:date="2020-07-01T21:55:00Z">
          <w:pPr>
            <w:pStyle w:val="ndicedeilustraes"/>
          </w:pPr>
        </w:pPrChange>
      </w:pPr>
      <w:del w:id="105" w:author="Tatiane Schwanck Schardosim" w:date="2020-07-01T21:31:00Z">
        <w:r w:rsidRPr="002F3492" w:rsidDel="009518DB">
          <w:rPr>
            <w:rStyle w:val="Hyperlink"/>
          </w:rPr>
          <w:delText xml:space="preserve">Quadro 1 Relação das funcionalidades desenvolvidas em cada artigo revisado. Acima é listado os trabalhos revisados, e a esquerda as funcionalidades encontradas. Foi utilizado 3 símbolos: (i) </w:delText>
        </w:r>
        <w:r w:rsidRPr="002F3492" w:rsidDel="009518DB">
          <w:rPr>
            <w:rStyle w:val="Hyperlink"/>
            <w:rFonts w:ascii="Segoe UI Emoji" w:hAnsi="Segoe UI Emoji" w:cs="Segoe UI Emoji"/>
          </w:rPr>
          <w:delText>✔</w:delText>
        </w:r>
        <w:r w:rsidRPr="002F3492" w:rsidDel="009518DB">
          <w:rPr>
            <w:rStyle w:val="Hyperlink"/>
          </w:rPr>
          <w:delText xml:space="preserve"> caso possua; (ii)</w:delText>
        </w:r>
        <w:r w:rsidRPr="002F3492" w:rsidDel="009518DB">
          <w:rPr>
            <w:rStyle w:val="Hyperlink"/>
            <w:rFonts w:ascii="Segoe UI Emoji" w:hAnsi="Segoe UI Emoji" w:cs="Segoe UI Emoji"/>
          </w:rPr>
          <w:delText>❌</w:delText>
        </w:r>
        <w:r w:rsidRPr="002F3492" w:rsidDel="009518DB">
          <w:rPr>
            <w:rStyle w:val="Hyperlink"/>
          </w:rPr>
          <w:delText xml:space="preserve"> caso não possua; (iii)</w:delText>
        </w:r>
        <w:r w:rsidRPr="002F3492" w:rsidDel="009518DB">
          <w:rPr>
            <w:rStyle w:val="Hyperlink"/>
            <w:rFonts w:ascii="Segoe UI Emoji" w:hAnsi="Segoe UI Emoji" w:cs="Segoe UI Emoji"/>
          </w:rPr>
          <w:delText xml:space="preserve">❓ </w:delText>
        </w:r>
        <w:r w:rsidRPr="002F3492" w:rsidDel="009518DB">
          <w:rPr>
            <w:rStyle w:val="Hyperlink"/>
          </w:rPr>
          <w:delText>caso não apresente ainda (próprio, 2020)</w:delText>
        </w:r>
        <w:r w:rsidDel="009518DB">
          <w:rPr>
            <w:webHidden/>
          </w:rPr>
          <w:tab/>
        </w:r>
        <w:r w:rsidR="000E3E85" w:rsidDel="009518DB">
          <w:rPr>
            <w:webHidden/>
          </w:rPr>
          <w:delText>30</w:delText>
        </w:r>
      </w:del>
    </w:p>
    <w:p w14:paraId="5D36B85E" w14:textId="51629134"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180B15E9" w14:textId="67BD4BFD" w:rsidR="009518DB" w:rsidRDefault="000C396C" w:rsidP="00CA31F6">
      <w:pPr>
        <w:rPr>
          <w:ins w:id="106" w:author="Tatiane Schwanck Schardosim" w:date="2020-07-01T21:32:00Z"/>
          <w:rFonts w:asciiTheme="minorHAnsi" w:eastAsiaTheme="minorEastAsia" w:hAnsiTheme="minorHAnsi" w:cstheme="minorBidi"/>
          <w:b/>
          <w:caps/>
          <w:noProof/>
          <w:color w:val="auto"/>
          <w:sz w:val="22"/>
          <w:szCs w:val="22"/>
          <w:lang w:eastAsia="pt-BR"/>
        </w:rPr>
        <w:pPrChange w:id="107" w:author="Tatiane Schwanck Schardosim" w:date="2020-07-01T21:55:00Z">
          <w:pPr>
            <w:pStyle w:val="Sumrio1"/>
            <w:tabs>
              <w:tab w:val="right" w:leader="dot" w:pos="9062"/>
            </w:tabs>
          </w:pPr>
        </w:pPrChange>
      </w:pPr>
      <w:r>
        <w:fldChar w:fldCharType="begin"/>
      </w:r>
      <w:r w:rsidR="008F2AE9" w:rsidRPr="0087722D">
        <w:instrText xml:space="preserve"> TOC \o "2-3" \h \z \t "Título 1;1;Título 1 - sem numeração;1" </w:instrText>
      </w:r>
      <w:r>
        <w:fldChar w:fldCharType="separate"/>
      </w:r>
      <w:ins w:id="108" w:author="Tatiane Schwanck Schardosim" w:date="2020-07-01T21:32:00Z">
        <w:r w:rsidR="009518DB" w:rsidRPr="004E1D59">
          <w:rPr>
            <w:rStyle w:val="Hyperlink"/>
            <w:noProof/>
          </w:rPr>
          <w:fldChar w:fldCharType="begin"/>
        </w:r>
        <w:r w:rsidR="009518DB" w:rsidRPr="004E1D59">
          <w:rPr>
            <w:rStyle w:val="Hyperlink"/>
            <w:noProof/>
          </w:rPr>
          <w:instrText xml:space="preserve"> </w:instrText>
        </w:r>
        <w:r w:rsidR="009518DB">
          <w:rPr>
            <w:noProof/>
          </w:rPr>
          <w:instrText>HYPERLINK \l "_Toc44531563"</w:instrText>
        </w:r>
        <w:r w:rsidR="009518DB" w:rsidRPr="004E1D59">
          <w:rPr>
            <w:rStyle w:val="Hyperlink"/>
            <w:noProof/>
          </w:rPr>
          <w:instrText xml:space="preserve"> </w:instrText>
        </w:r>
        <w:r w:rsidR="009518DB" w:rsidRPr="004E1D59">
          <w:rPr>
            <w:rStyle w:val="Hyperlink"/>
            <w:noProof/>
          </w:rPr>
          <w:fldChar w:fldCharType="separate"/>
        </w:r>
        <w:r w:rsidR="009518DB" w:rsidRPr="004E1D59">
          <w:rPr>
            <w:rStyle w:val="Hyperlink"/>
            <w:noProof/>
          </w:rPr>
          <w:t>1</w:t>
        </w:r>
        <w:r w:rsidR="009518DB">
          <w:rPr>
            <w:rFonts w:asciiTheme="minorHAnsi" w:eastAsiaTheme="minorEastAsia" w:hAnsiTheme="minorHAnsi" w:cstheme="minorBidi"/>
            <w:b/>
            <w:caps/>
            <w:noProof/>
            <w:color w:val="auto"/>
            <w:sz w:val="22"/>
            <w:szCs w:val="22"/>
            <w:lang w:eastAsia="pt-BR"/>
          </w:rPr>
          <w:tab/>
        </w:r>
        <w:r w:rsidR="009518DB" w:rsidRPr="004E1D59">
          <w:rPr>
            <w:rStyle w:val="Hyperlink"/>
            <w:noProof/>
          </w:rPr>
          <w:t>Introdução</w:t>
        </w:r>
        <w:r w:rsidR="009518DB">
          <w:rPr>
            <w:noProof/>
            <w:webHidden/>
          </w:rPr>
          <w:tab/>
        </w:r>
        <w:r w:rsidR="009518DB">
          <w:rPr>
            <w:noProof/>
            <w:webHidden/>
          </w:rPr>
          <w:fldChar w:fldCharType="begin"/>
        </w:r>
        <w:r w:rsidR="009518DB">
          <w:rPr>
            <w:noProof/>
            <w:webHidden/>
          </w:rPr>
          <w:instrText xml:space="preserve"> PAGEREF _Toc44531563 \h </w:instrText>
        </w:r>
      </w:ins>
      <w:r w:rsidR="009518DB">
        <w:rPr>
          <w:noProof/>
          <w:webHidden/>
        </w:rPr>
      </w:r>
      <w:r w:rsidR="009518DB">
        <w:rPr>
          <w:noProof/>
          <w:webHidden/>
        </w:rPr>
        <w:fldChar w:fldCharType="separate"/>
      </w:r>
      <w:ins w:id="109" w:author="Tatiane Schwanck Schardosim" w:date="2020-07-01T21:32:00Z">
        <w:r w:rsidR="009518DB">
          <w:rPr>
            <w:noProof/>
            <w:webHidden/>
          </w:rPr>
          <w:t>10</w:t>
        </w:r>
        <w:r w:rsidR="009518DB">
          <w:rPr>
            <w:noProof/>
            <w:webHidden/>
          </w:rPr>
          <w:fldChar w:fldCharType="end"/>
        </w:r>
        <w:r w:rsidR="009518DB" w:rsidRPr="004E1D59">
          <w:rPr>
            <w:rStyle w:val="Hyperlink"/>
            <w:noProof/>
          </w:rPr>
          <w:fldChar w:fldCharType="end"/>
        </w:r>
      </w:ins>
    </w:p>
    <w:p w14:paraId="7C544BEE" w14:textId="59B4B9FF" w:rsidR="009518DB" w:rsidRDefault="009518DB" w:rsidP="00CA31F6">
      <w:pPr>
        <w:rPr>
          <w:ins w:id="110" w:author="Tatiane Schwanck Schardosim" w:date="2020-07-01T21:32:00Z"/>
          <w:rFonts w:asciiTheme="minorHAnsi" w:eastAsiaTheme="minorEastAsia" w:hAnsiTheme="minorHAnsi" w:cstheme="minorBidi"/>
          <w:b/>
          <w:caps/>
          <w:noProof/>
          <w:color w:val="auto"/>
          <w:sz w:val="22"/>
          <w:szCs w:val="22"/>
          <w:lang w:eastAsia="pt-BR"/>
        </w:rPr>
        <w:pPrChange w:id="111" w:author="Tatiane Schwanck Schardosim" w:date="2020-07-01T21:55:00Z">
          <w:pPr>
            <w:pStyle w:val="Sumrio1"/>
            <w:tabs>
              <w:tab w:val="right" w:leader="dot" w:pos="9062"/>
            </w:tabs>
          </w:pPr>
        </w:pPrChange>
      </w:pPr>
      <w:ins w:id="112" w:author="Tatiane Schwanck Schardosim" w:date="2020-07-01T21:32:00Z">
        <w:r w:rsidRPr="004E1D59">
          <w:rPr>
            <w:rStyle w:val="Hyperlink"/>
            <w:noProof/>
          </w:rPr>
          <w:fldChar w:fldCharType="begin"/>
        </w:r>
        <w:r w:rsidRPr="004E1D59">
          <w:rPr>
            <w:rStyle w:val="Hyperlink"/>
            <w:noProof/>
          </w:rPr>
          <w:instrText xml:space="preserve"> </w:instrText>
        </w:r>
        <w:r>
          <w:rPr>
            <w:noProof/>
          </w:rPr>
          <w:instrText>HYPERLINK \l "_Toc44531564"</w:instrText>
        </w:r>
        <w:r w:rsidRPr="004E1D59">
          <w:rPr>
            <w:rStyle w:val="Hyperlink"/>
            <w:noProof/>
          </w:rPr>
          <w:instrText xml:space="preserve"> </w:instrText>
        </w:r>
        <w:r w:rsidRPr="004E1D59">
          <w:rPr>
            <w:rStyle w:val="Hyperlink"/>
            <w:noProof/>
          </w:rPr>
          <w:fldChar w:fldCharType="separate"/>
        </w:r>
        <w:r w:rsidRPr="004E1D59">
          <w:rPr>
            <w:rStyle w:val="Hyperlink"/>
            <w:noProof/>
          </w:rPr>
          <w:t>2</w:t>
        </w:r>
        <w:r>
          <w:rPr>
            <w:rFonts w:asciiTheme="minorHAnsi" w:eastAsiaTheme="minorEastAsia" w:hAnsiTheme="minorHAnsi" w:cstheme="minorBidi"/>
            <w:b/>
            <w:caps/>
            <w:noProof/>
            <w:color w:val="auto"/>
            <w:sz w:val="22"/>
            <w:szCs w:val="22"/>
            <w:lang w:eastAsia="pt-BR"/>
          </w:rPr>
          <w:tab/>
        </w:r>
        <w:r w:rsidRPr="004E1D59">
          <w:rPr>
            <w:rStyle w:val="Hyperlink"/>
            <w:noProof/>
          </w:rPr>
          <w:t>Trabalhos relacionados</w:t>
        </w:r>
        <w:r>
          <w:rPr>
            <w:noProof/>
            <w:webHidden/>
          </w:rPr>
          <w:tab/>
        </w:r>
        <w:r>
          <w:rPr>
            <w:noProof/>
            <w:webHidden/>
          </w:rPr>
          <w:fldChar w:fldCharType="begin"/>
        </w:r>
        <w:r>
          <w:rPr>
            <w:noProof/>
            <w:webHidden/>
          </w:rPr>
          <w:instrText xml:space="preserve"> PAGEREF _Toc44531564 \h </w:instrText>
        </w:r>
      </w:ins>
      <w:r>
        <w:rPr>
          <w:noProof/>
          <w:webHidden/>
        </w:rPr>
      </w:r>
      <w:r>
        <w:rPr>
          <w:noProof/>
          <w:webHidden/>
        </w:rPr>
        <w:fldChar w:fldCharType="separate"/>
      </w:r>
      <w:ins w:id="113" w:author="Tatiane Schwanck Schardosim" w:date="2020-07-01T21:32:00Z">
        <w:r>
          <w:rPr>
            <w:noProof/>
            <w:webHidden/>
          </w:rPr>
          <w:t>14</w:t>
        </w:r>
        <w:r>
          <w:rPr>
            <w:noProof/>
            <w:webHidden/>
          </w:rPr>
          <w:fldChar w:fldCharType="end"/>
        </w:r>
        <w:r w:rsidRPr="004E1D59">
          <w:rPr>
            <w:rStyle w:val="Hyperlink"/>
            <w:noProof/>
          </w:rPr>
          <w:fldChar w:fldCharType="end"/>
        </w:r>
      </w:ins>
    </w:p>
    <w:p w14:paraId="48F1E3D2" w14:textId="4AF9115D" w:rsidR="009518DB" w:rsidRDefault="009518DB" w:rsidP="00CA31F6">
      <w:pPr>
        <w:rPr>
          <w:ins w:id="114" w:author="Tatiane Schwanck Schardosim" w:date="2020-07-01T21:32:00Z"/>
          <w:rFonts w:asciiTheme="minorHAnsi" w:eastAsiaTheme="minorEastAsia" w:hAnsiTheme="minorHAnsi" w:cstheme="minorBidi"/>
          <w:color w:val="auto"/>
          <w:sz w:val="22"/>
          <w:szCs w:val="22"/>
          <w:lang w:eastAsia="pt-BR"/>
        </w:rPr>
        <w:pPrChange w:id="115" w:author="Tatiane Schwanck Schardosim" w:date="2020-07-01T21:55:00Z">
          <w:pPr>
            <w:pStyle w:val="Sumrio2"/>
            <w:tabs>
              <w:tab w:val="left" w:pos="1248"/>
              <w:tab w:val="right" w:leader="dot" w:pos="9062"/>
            </w:tabs>
          </w:pPr>
        </w:pPrChange>
      </w:pPr>
      <w:ins w:id="116" w:author="Tatiane Schwanck Schardosim" w:date="2020-07-01T21:32:00Z">
        <w:r w:rsidRPr="004E1D59">
          <w:rPr>
            <w:rStyle w:val="Hyperlink"/>
          </w:rPr>
          <w:fldChar w:fldCharType="begin"/>
        </w:r>
        <w:r w:rsidRPr="004E1D59">
          <w:rPr>
            <w:rStyle w:val="Hyperlink"/>
          </w:rPr>
          <w:instrText xml:space="preserve"> </w:instrText>
        </w:r>
        <w:r>
          <w:instrText>HYPERLINK \l "_Toc44531565"</w:instrText>
        </w:r>
        <w:r w:rsidRPr="004E1D59">
          <w:rPr>
            <w:rStyle w:val="Hyperlink"/>
          </w:rPr>
          <w:instrText xml:space="preserve"> </w:instrText>
        </w:r>
        <w:r w:rsidRPr="004E1D59">
          <w:rPr>
            <w:rStyle w:val="Hyperlink"/>
          </w:rPr>
          <w:fldChar w:fldCharType="separate"/>
        </w:r>
        <w:r w:rsidRPr="004E1D59">
          <w:rPr>
            <w:rStyle w:val="Hyperlink"/>
          </w:rPr>
          <w:t>2.1</w:t>
        </w:r>
        <w:r>
          <w:rPr>
            <w:rFonts w:asciiTheme="minorHAnsi" w:eastAsiaTheme="minorEastAsia" w:hAnsiTheme="minorHAnsi" w:cstheme="minorBidi"/>
            <w:color w:val="auto"/>
            <w:sz w:val="22"/>
            <w:szCs w:val="22"/>
            <w:lang w:eastAsia="pt-BR"/>
          </w:rPr>
          <w:tab/>
        </w:r>
        <w:r w:rsidRPr="004E1D59">
          <w:rPr>
            <w:rStyle w:val="Hyperlink"/>
          </w:rPr>
          <w:t>O protocolo de revisão</w:t>
        </w:r>
        <w:r>
          <w:rPr>
            <w:webHidden/>
          </w:rPr>
          <w:tab/>
        </w:r>
        <w:r>
          <w:rPr>
            <w:webHidden/>
          </w:rPr>
          <w:fldChar w:fldCharType="begin"/>
        </w:r>
        <w:r>
          <w:rPr>
            <w:webHidden/>
          </w:rPr>
          <w:instrText xml:space="preserve"> PAGEREF _Toc44531565 \h </w:instrText>
        </w:r>
      </w:ins>
      <w:r>
        <w:rPr>
          <w:webHidden/>
        </w:rPr>
      </w:r>
      <w:r>
        <w:rPr>
          <w:webHidden/>
        </w:rPr>
        <w:fldChar w:fldCharType="separate"/>
      </w:r>
      <w:ins w:id="117" w:author="Tatiane Schwanck Schardosim" w:date="2020-07-01T21:32:00Z">
        <w:r>
          <w:rPr>
            <w:webHidden/>
          </w:rPr>
          <w:t>14</w:t>
        </w:r>
        <w:r>
          <w:rPr>
            <w:webHidden/>
          </w:rPr>
          <w:fldChar w:fldCharType="end"/>
        </w:r>
        <w:r w:rsidRPr="004E1D59">
          <w:rPr>
            <w:rStyle w:val="Hyperlink"/>
          </w:rPr>
          <w:fldChar w:fldCharType="end"/>
        </w:r>
      </w:ins>
    </w:p>
    <w:p w14:paraId="02BDBA99" w14:textId="30E9E230" w:rsidR="009518DB" w:rsidRDefault="009518DB" w:rsidP="00CA31F6">
      <w:pPr>
        <w:rPr>
          <w:ins w:id="118" w:author="Tatiane Schwanck Schardosim" w:date="2020-07-01T21:32:00Z"/>
          <w:rFonts w:asciiTheme="minorHAnsi" w:eastAsiaTheme="minorEastAsia" w:hAnsiTheme="minorHAnsi" w:cstheme="minorBidi"/>
          <w:color w:val="auto"/>
          <w:sz w:val="22"/>
          <w:szCs w:val="22"/>
          <w:lang w:eastAsia="pt-BR"/>
        </w:rPr>
        <w:pPrChange w:id="119" w:author="Tatiane Schwanck Schardosim" w:date="2020-07-01T21:55:00Z">
          <w:pPr>
            <w:pStyle w:val="Sumrio2"/>
            <w:tabs>
              <w:tab w:val="left" w:pos="1248"/>
              <w:tab w:val="right" w:leader="dot" w:pos="9062"/>
            </w:tabs>
          </w:pPr>
        </w:pPrChange>
      </w:pPr>
      <w:ins w:id="120" w:author="Tatiane Schwanck Schardosim" w:date="2020-07-01T21:32:00Z">
        <w:r w:rsidRPr="004E1D59">
          <w:rPr>
            <w:rStyle w:val="Hyperlink"/>
          </w:rPr>
          <w:fldChar w:fldCharType="begin"/>
        </w:r>
        <w:r w:rsidRPr="004E1D59">
          <w:rPr>
            <w:rStyle w:val="Hyperlink"/>
          </w:rPr>
          <w:instrText xml:space="preserve"> </w:instrText>
        </w:r>
        <w:r>
          <w:instrText>HYPERLINK \l "_Toc44531566"</w:instrText>
        </w:r>
        <w:r w:rsidRPr="004E1D59">
          <w:rPr>
            <w:rStyle w:val="Hyperlink"/>
          </w:rPr>
          <w:instrText xml:space="preserve"> </w:instrText>
        </w:r>
        <w:r w:rsidRPr="004E1D59">
          <w:rPr>
            <w:rStyle w:val="Hyperlink"/>
          </w:rPr>
          <w:fldChar w:fldCharType="separate"/>
        </w:r>
        <w:r w:rsidRPr="004E1D59">
          <w:rPr>
            <w:rStyle w:val="Hyperlink"/>
          </w:rPr>
          <w:t>2.2</w:t>
        </w:r>
        <w:r>
          <w:rPr>
            <w:rFonts w:asciiTheme="minorHAnsi" w:eastAsiaTheme="minorEastAsia" w:hAnsiTheme="minorHAnsi" w:cstheme="minorBidi"/>
            <w:color w:val="auto"/>
            <w:sz w:val="22"/>
            <w:szCs w:val="22"/>
            <w:lang w:eastAsia="pt-BR"/>
          </w:rPr>
          <w:tab/>
        </w:r>
        <w:r w:rsidRPr="004E1D59">
          <w:rPr>
            <w:rStyle w:val="Hyperlink"/>
          </w:rPr>
          <w:t>PROCURA NOS MOTORES DE BUSCA</w:t>
        </w:r>
        <w:r>
          <w:rPr>
            <w:webHidden/>
          </w:rPr>
          <w:tab/>
        </w:r>
        <w:r>
          <w:rPr>
            <w:webHidden/>
          </w:rPr>
          <w:fldChar w:fldCharType="begin"/>
        </w:r>
        <w:r>
          <w:rPr>
            <w:webHidden/>
          </w:rPr>
          <w:instrText xml:space="preserve"> PAGEREF _Toc44531566 \h </w:instrText>
        </w:r>
      </w:ins>
      <w:r>
        <w:rPr>
          <w:webHidden/>
        </w:rPr>
      </w:r>
      <w:r>
        <w:rPr>
          <w:webHidden/>
        </w:rPr>
        <w:fldChar w:fldCharType="separate"/>
      </w:r>
      <w:ins w:id="121" w:author="Tatiane Schwanck Schardosim" w:date="2020-07-01T21:32:00Z">
        <w:r>
          <w:rPr>
            <w:webHidden/>
          </w:rPr>
          <w:t>16</w:t>
        </w:r>
        <w:r>
          <w:rPr>
            <w:webHidden/>
          </w:rPr>
          <w:fldChar w:fldCharType="end"/>
        </w:r>
        <w:r w:rsidRPr="004E1D59">
          <w:rPr>
            <w:rStyle w:val="Hyperlink"/>
          </w:rPr>
          <w:fldChar w:fldCharType="end"/>
        </w:r>
      </w:ins>
    </w:p>
    <w:p w14:paraId="43AC21C0" w14:textId="6B71BC57" w:rsidR="009518DB" w:rsidRDefault="009518DB" w:rsidP="00CA31F6">
      <w:pPr>
        <w:rPr>
          <w:ins w:id="122" w:author="Tatiane Schwanck Schardosim" w:date="2020-07-01T21:32:00Z"/>
          <w:rFonts w:asciiTheme="minorHAnsi" w:eastAsiaTheme="minorEastAsia" w:hAnsiTheme="minorHAnsi" w:cstheme="minorBidi"/>
          <w:color w:val="auto"/>
          <w:sz w:val="22"/>
          <w:szCs w:val="22"/>
          <w:lang w:eastAsia="pt-BR"/>
        </w:rPr>
        <w:pPrChange w:id="123" w:author="Tatiane Schwanck Schardosim" w:date="2020-07-01T21:55:00Z">
          <w:pPr>
            <w:pStyle w:val="Sumrio2"/>
            <w:tabs>
              <w:tab w:val="left" w:pos="1248"/>
              <w:tab w:val="right" w:leader="dot" w:pos="9062"/>
            </w:tabs>
          </w:pPr>
        </w:pPrChange>
      </w:pPr>
      <w:ins w:id="124" w:author="Tatiane Schwanck Schardosim" w:date="2020-07-01T21:32:00Z">
        <w:r w:rsidRPr="004E1D59">
          <w:rPr>
            <w:rStyle w:val="Hyperlink"/>
          </w:rPr>
          <w:fldChar w:fldCharType="begin"/>
        </w:r>
        <w:r w:rsidRPr="004E1D59">
          <w:rPr>
            <w:rStyle w:val="Hyperlink"/>
          </w:rPr>
          <w:instrText xml:space="preserve"> </w:instrText>
        </w:r>
        <w:r>
          <w:instrText>HYPERLINK \l "_Toc44531567"</w:instrText>
        </w:r>
        <w:r w:rsidRPr="004E1D59">
          <w:rPr>
            <w:rStyle w:val="Hyperlink"/>
          </w:rPr>
          <w:instrText xml:space="preserve"> </w:instrText>
        </w:r>
        <w:r w:rsidRPr="004E1D59">
          <w:rPr>
            <w:rStyle w:val="Hyperlink"/>
          </w:rPr>
          <w:fldChar w:fldCharType="separate"/>
        </w:r>
        <w:r w:rsidRPr="004E1D59">
          <w:rPr>
            <w:rStyle w:val="Hyperlink"/>
          </w:rPr>
          <w:t>2.3</w:t>
        </w:r>
        <w:r>
          <w:rPr>
            <w:rFonts w:asciiTheme="minorHAnsi" w:eastAsiaTheme="minorEastAsia" w:hAnsiTheme="minorHAnsi" w:cstheme="minorBidi"/>
            <w:color w:val="auto"/>
            <w:sz w:val="22"/>
            <w:szCs w:val="22"/>
            <w:lang w:eastAsia="pt-BR"/>
          </w:rPr>
          <w:tab/>
        </w:r>
        <w:r w:rsidRPr="004E1D59">
          <w:rPr>
            <w:rStyle w:val="Hyperlink"/>
          </w:rPr>
          <w:t>ETAPAS DA REVISÃO DOS TRABALHOS</w:t>
        </w:r>
        <w:r>
          <w:rPr>
            <w:webHidden/>
          </w:rPr>
          <w:tab/>
        </w:r>
        <w:r>
          <w:rPr>
            <w:webHidden/>
          </w:rPr>
          <w:fldChar w:fldCharType="begin"/>
        </w:r>
        <w:r>
          <w:rPr>
            <w:webHidden/>
          </w:rPr>
          <w:instrText xml:space="preserve"> PAGEREF _Toc44531567 \h </w:instrText>
        </w:r>
      </w:ins>
      <w:r>
        <w:rPr>
          <w:webHidden/>
        </w:rPr>
      </w:r>
      <w:r>
        <w:rPr>
          <w:webHidden/>
        </w:rPr>
        <w:fldChar w:fldCharType="separate"/>
      </w:r>
      <w:ins w:id="125" w:author="Tatiane Schwanck Schardosim" w:date="2020-07-01T21:32:00Z">
        <w:r>
          <w:rPr>
            <w:webHidden/>
          </w:rPr>
          <w:t>18</w:t>
        </w:r>
        <w:r>
          <w:rPr>
            <w:webHidden/>
          </w:rPr>
          <w:fldChar w:fldCharType="end"/>
        </w:r>
        <w:r w:rsidRPr="004E1D59">
          <w:rPr>
            <w:rStyle w:val="Hyperlink"/>
          </w:rPr>
          <w:fldChar w:fldCharType="end"/>
        </w:r>
      </w:ins>
    </w:p>
    <w:p w14:paraId="3D979600" w14:textId="0FECD045" w:rsidR="009518DB" w:rsidRDefault="009518DB" w:rsidP="00CA31F6">
      <w:pPr>
        <w:rPr>
          <w:ins w:id="126" w:author="Tatiane Schwanck Schardosim" w:date="2020-07-01T21:32:00Z"/>
          <w:rFonts w:asciiTheme="minorHAnsi" w:eastAsiaTheme="minorEastAsia" w:hAnsiTheme="minorHAnsi" w:cstheme="minorBidi"/>
          <w:color w:val="auto"/>
          <w:sz w:val="22"/>
          <w:szCs w:val="22"/>
          <w:lang w:eastAsia="pt-BR"/>
        </w:rPr>
        <w:pPrChange w:id="127" w:author="Tatiane Schwanck Schardosim" w:date="2020-07-01T21:55:00Z">
          <w:pPr>
            <w:pStyle w:val="Sumrio3"/>
            <w:tabs>
              <w:tab w:val="left" w:pos="1440"/>
              <w:tab w:val="right" w:leader="dot" w:pos="9062"/>
            </w:tabs>
          </w:pPr>
        </w:pPrChange>
      </w:pPr>
      <w:ins w:id="128" w:author="Tatiane Schwanck Schardosim" w:date="2020-07-01T21:32:00Z">
        <w:r w:rsidRPr="004E1D59">
          <w:rPr>
            <w:rStyle w:val="Hyperlink"/>
          </w:rPr>
          <w:fldChar w:fldCharType="begin"/>
        </w:r>
        <w:r w:rsidRPr="004E1D59">
          <w:rPr>
            <w:rStyle w:val="Hyperlink"/>
          </w:rPr>
          <w:instrText xml:space="preserve"> </w:instrText>
        </w:r>
        <w:r>
          <w:instrText>HYPERLINK \l "_Toc44531568"</w:instrText>
        </w:r>
        <w:r w:rsidRPr="004E1D59">
          <w:rPr>
            <w:rStyle w:val="Hyperlink"/>
          </w:rPr>
          <w:instrText xml:space="preserve"> </w:instrText>
        </w:r>
        <w:r w:rsidRPr="004E1D59">
          <w:rPr>
            <w:rStyle w:val="Hyperlink"/>
          </w:rPr>
          <w:fldChar w:fldCharType="separate"/>
        </w:r>
        <w:r w:rsidRPr="004E1D59">
          <w:rPr>
            <w:rStyle w:val="Hyperlink"/>
          </w:rPr>
          <w:t>2.3.1</w:t>
        </w:r>
        <w:r>
          <w:rPr>
            <w:rFonts w:asciiTheme="minorHAnsi" w:eastAsiaTheme="minorEastAsia" w:hAnsiTheme="minorHAnsi" w:cstheme="minorBidi"/>
            <w:color w:val="auto"/>
            <w:sz w:val="22"/>
            <w:szCs w:val="22"/>
            <w:lang w:eastAsia="pt-BR"/>
          </w:rPr>
          <w:tab/>
        </w:r>
        <w:r w:rsidRPr="004E1D59">
          <w:rPr>
            <w:rStyle w:val="Hyperlink"/>
          </w:rPr>
          <w:t>Trabalhos selecionados</w:t>
        </w:r>
        <w:r>
          <w:rPr>
            <w:webHidden/>
          </w:rPr>
          <w:tab/>
        </w:r>
        <w:r>
          <w:rPr>
            <w:webHidden/>
          </w:rPr>
          <w:fldChar w:fldCharType="begin"/>
        </w:r>
        <w:r>
          <w:rPr>
            <w:webHidden/>
          </w:rPr>
          <w:instrText xml:space="preserve"> PAGEREF _Toc44531568 \h </w:instrText>
        </w:r>
      </w:ins>
      <w:r>
        <w:rPr>
          <w:webHidden/>
        </w:rPr>
      </w:r>
      <w:r>
        <w:rPr>
          <w:webHidden/>
        </w:rPr>
        <w:fldChar w:fldCharType="separate"/>
      </w:r>
      <w:ins w:id="129" w:author="Tatiane Schwanck Schardosim" w:date="2020-07-01T21:32:00Z">
        <w:r>
          <w:rPr>
            <w:webHidden/>
          </w:rPr>
          <w:t>19</w:t>
        </w:r>
        <w:r>
          <w:rPr>
            <w:webHidden/>
          </w:rPr>
          <w:fldChar w:fldCharType="end"/>
        </w:r>
        <w:r w:rsidRPr="004E1D59">
          <w:rPr>
            <w:rStyle w:val="Hyperlink"/>
          </w:rPr>
          <w:fldChar w:fldCharType="end"/>
        </w:r>
      </w:ins>
    </w:p>
    <w:p w14:paraId="7B6240E8" w14:textId="38B40EED" w:rsidR="009518DB" w:rsidRDefault="009518DB" w:rsidP="00CA31F6">
      <w:pPr>
        <w:rPr>
          <w:ins w:id="130" w:author="Tatiane Schwanck Schardosim" w:date="2020-07-01T21:32:00Z"/>
          <w:rFonts w:asciiTheme="minorHAnsi" w:eastAsiaTheme="minorEastAsia" w:hAnsiTheme="minorHAnsi" w:cstheme="minorBidi"/>
          <w:color w:val="auto"/>
          <w:sz w:val="22"/>
          <w:szCs w:val="22"/>
          <w:lang w:eastAsia="pt-BR"/>
        </w:rPr>
        <w:pPrChange w:id="131" w:author="Tatiane Schwanck Schardosim" w:date="2020-07-01T21:55:00Z">
          <w:pPr>
            <w:pStyle w:val="Sumrio2"/>
            <w:tabs>
              <w:tab w:val="left" w:pos="1248"/>
              <w:tab w:val="right" w:leader="dot" w:pos="9062"/>
            </w:tabs>
          </w:pPr>
        </w:pPrChange>
      </w:pPr>
      <w:ins w:id="132" w:author="Tatiane Schwanck Schardosim" w:date="2020-07-01T21:32:00Z">
        <w:r w:rsidRPr="004E1D59">
          <w:rPr>
            <w:rStyle w:val="Hyperlink"/>
          </w:rPr>
          <w:fldChar w:fldCharType="begin"/>
        </w:r>
        <w:r w:rsidRPr="004E1D59">
          <w:rPr>
            <w:rStyle w:val="Hyperlink"/>
          </w:rPr>
          <w:instrText xml:space="preserve"> </w:instrText>
        </w:r>
        <w:r>
          <w:instrText>HYPERLINK \l "_Toc44531569"</w:instrText>
        </w:r>
        <w:r w:rsidRPr="004E1D59">
          <w:rPr>
            <w:rStyle w:val="Hyperlink"/>
          </w:rPr>
          <w:instrText xml:space="preserve"> </w:instrText>
        </w:r>
        <w:r w:rsidRPr="004E1D59">
          <w:rPr>
            <w:rStyle w:val="Hyperlink"/>
          </w:rPr>
          <w:fldChar w:fldCharType="separate"/>
        </w:r>
        <w:r w:rsidRPr="004E1D59">
          <w:rPr>
            <w:rStyle w:val="Hyperlink"/>
          </w:rPr>
          <w:t>2.4</w:t>
        </w:r>
        <w:r>
          <w:rPr>
            <w:rFonts w:asciiTheme="minorHAnsi" w:eastAsiaTheme="minorEastAsia" w:hAnsiTheme="minorHAnsi" w:cstheme="minorBidi"/>
            <w:color w:val="auto"/>
            <w:sz w:val="22"/>
            <w:szCs w:val="22"/>
            <w:lang w:eastAsia="pt-BR"/>
          </w:rPr>
          <w:tab/>
        </w:r>
        <w:r w:rsidRPr="004E1D59">
          <w:rPr>
            <w:rStyle w:val="Hyperlink"/>
          </w:rPr>
          <w:t>FUNCIONALIDADES DOS TRABALHOS INVESTIGADOS</w:t>
        </w:r>
        <w:r>
          <w:rPr>
            <w:webHidden/>
          </w:rPr>
          <w:tab/>
        </w:r>
        <w:r>
          <w:rPr>
            <w:webHidden/>
          </w:rPr>
          <w:fldChar w:fldCharType="begin"/>
        </w:r>
        <w:r>
          <w:rPr>
            <w:webHidden/>
          </w:rPr>
          <w:instrText xml:space="preserve"> PAGEREF _Toc44531569 \h </w:instrText>
        </w:r>
      </w:ins>
      <w:r>
        <w:rPr>
          <w:webHidden/>
        </w:rPr>
      </w:r>
      <w:r>
        <w:rPr>
          <w:webHidden/>
        </w:rPr>
        <w:fldChar w:fldCharType="separate"/>
      </w:r>
      <w:ins w:id="133" w:author="Tatiane Schwanck Schardosim" w:date="2020-07-01T21:32:00Z">
        <w:r>
          <w:rPr>
            <w:webHidden/>
          </w:rPr>
          <w:t>29</w:t>
        </w:r>
        <w:r>
          <w:rPr>
            <w:webHidden/>
          </w:rPr>
          <w:fldChar w:fldCharType="end"/>
        </w:r>
        <w:r w:rsidRPr="004E1D59">
          <w:rPr>
            <w:rStyle w:val="Hyperlink"/>
          </w:rPr>
          <w:fldChar w:fldCharType="end"/>
        </w:r>
      </w:ins>
    </w:p>
    <w:p w14:paraId="03610C5B" w14:textId="0C66F743" w:rsidR="009518DB" w:rsidRDefault="009518DB" w:rsidP="00CA31F6">
      <w:pPr>
        <w:rPr>
          <w:ins w:id="134" w:author="Tatiane Schwanck Schardosim" w:date="2020-07-01T21:32:00Z"/>
          <w:rFonts w:asciiTheme="minorHAnsi" w:eastAsiaTheme="minorEastAsia" w:hAnsiTheme="minorHAnsi" w:cstheme="minorBidi"/>
          <w:color w:val="auto"/>
          <w:sz w:val="22"/>
          <w:szCs w:val="22"/>
          <w:lang w:eastAsia="pt-BR"/>
        </w:rPr>
        <w:pPrChange w:id="135" w:author="Tatiane Schwanck Schardosim" w:date="2020-07-01T21:55:00Z">
          <w:pPr>
            <w:pStyle w:val="Sumrio2"/>
            <w:tabs>
              <w:tab w:val="left" w:pos="1248"/>
              <w:tab w:val="right" w:leader="dot" w:pos="9062"/>
            </w:tabs>
          </w:pPr>
        </w:pPrChange>
      </w:pPr>
      <w:ins w:id="136" w:author="Tatiane Schwanck Schardosim" w:date="2020-07-01T21:32:00Z">
        <w:r w:rsidRPr="004E1D59">
          <w:rPr>
            <w:rStyle w:val="Hyperlink"/>
          </w:rPr>
          <w:fldChar w:fldCharType="begin"/>
        </w:r>
        <w:r w:rsidRPr="004E1D59">
          <w:rPr>
            <w:rStyle w:val="Hyperlink"/>
          </w:rPr>
          <w:instrText xml:space="preserve"> </w:instrText>
        </w:r>
        <w:r>
          <w:instrText>HYPERLINK \l "_Toc44531570"</w:instrText>
        </w:r>
        <w:r w:rsidRPr="004E1D59">
          <w:rPr>
            <w:rStyle w:val="Hyperlink"/>
          </w:rPr>
          <w:instrText xml:space="preserve"> </w:instrText>
        </w:r>
        <w:r w:rsidRPr="004E1D59">
          <w:rPr>
            <w:rStyle w:val="Hyperlink"/>
          </w:rPr>
          <w:fldChar w:fldCharType="separate"/>
        </w:r>
        <w:r w:rsidRPr="004E1D59">
          <w:rPr>
            <w:rStyle w:val="Hyperlink"/>
          </w:rPr>
          <w:t>2.5</w:t>
        </w:r>
        <w:r>
          <w:rPr>
            <w:rFonts w:asciiTheme="minorHAnsi" w:eastAsiaTheme="minorEastAsia" w:hAnsiTheme="minorHAnsi" w:cstheme="minorBidi"/>
            <w:color w:val="auto"/>
            <w:sz w:val="22"/>
            <w:szCs w:val="22"/>
            <w:lang w:eastAsia="pt-BR"/>
          </w:rPr>
          <w:tab/>
        </w:r>
        <w:r w:rsidRPr="004E1D59">
          <w:rPr>
            <w:rStyle w:val="Hyperlink"/>
          </w:rPr>
          <w:t>Conclusões dos trabalhos revisados</w:t>
        </w:r>
        <w:r>
          <w:rPr>
            <w:webHidden/>
          </w:rPr>
          <w:tab/>
        </w:r>
        <w:r>
          <w:rPr>
            <w:webHidden/>
          </w:rPr>
          <w:fldChar w:fldCharType="begin"/>
        </w:r>
        <w:r>
          <w:rPr>
            <w:webHidden/>
          </w:rPr>
          <w:instrText xml:space="preserve"> PAGEREF _Toc44531570 \h </w:instrText>
        </w:r>
      </w:ins>
      <w:r>
        <w:rPr>
          <w:webHidden/>
        </w:rPr>
      </w:r>
      <w:r>
        <w:rPr>
          <w:webHidden/>
        </w:rPr>
        <w:fldChar w:fldCharType="separate"/>
      </w:r>
      <w:ins w:id="137" w:author="Tatiane Schwanck Schardosim" w:date="2020-07-01T21:32:00Z">
        <w:r>
          <w:rPr>
            <w:webHidden/>
          </w:rPr>
          <w:t>32</w:t>
        </w:r>
        <w:r>
          <w:rPr>
            <w:webHidden/>
          </w:rPr>
          <w:fldChar w:fldCharType="end"/>
        </w:r>
        <w:r w:rsidRPr="004E1D59">
          <w:rPr>
            <w:rStyle w:val="Hyperlink"/>
          </w:rPr>
          <w:fldChar w:fldCharType="end"/>
        </w:r>
      </w:ins>
    </w:p>
    <w:p w14:paraId="3D23AD24" w14:textId="3A4E71C5" w:rsidR="009518DB" w:rsidRDefault="009518DB" w:rsidP="00CA31F6">
      <w:pPr>
        <w:rPr>
          <w:ins w:id="138" w:author="Tatiane Schwanck Schardosim" w:date="2020-07-01T21:32:00Z"/>
          <w:rFonts w:asciiTheme="minorHAnsi" w:eastAsiaTheme="minorEastAsia" w:hAnsiTheme="minorHAnsi" w:cstheme="minorBidi"/>
          <w:b/>
          <w:caps/>
          <w:noProof/>
          <w:color w:val="auto"/>
          <w:sz w:val="22"/>
          <w:szCs w:val="22"/>
          <w:lang w:eastAsia="pt-BR"/>
        </w:rPr>
        <w:pPrChange w:id="139" w:author="Tatiane Schwanck Schardosim" w:date="2020-07-01T21:55:00Z">
          <w:pPr>
            <w:pStyle w:val="Sumrio1"/>
            <w:tabs>
              <w:tab w:val="right" w:leader="dot" w:pos="9062"/>
            </w:tabs>
          </w:pPr>
        </w:pPrChange>
      </w:pPr>
      <w:ins w:id="140" w:author="Tatiane Schwanck Schardosim" w:date="2020-07-01T21:32:00Z">
        <w:r w:rsidRPr="004E1D59">
          <w:rPr>
            <w:rStyle w:val="Hyperlink"/>
            <w:noProof/>
          </w:rPr>
          <w:fldChar w:fldCharType="begin"/>
        </w:r>
        <w:r w:rsidRPr="004E1D59">
          <w:rPr>
            <w:rStyle w:val="Hyperlink"/>
            <w:noProof/>
          </w:rPr>
          <w:instrText xml:space="preserve"> </w:instrText>
        </w:r>
        <w:r>
          <w:rPr>
            <w:noProof/>
          </w:rPr>
          <w:instrText>HYPERLINK \l "_Toc44531571"</w:instrText>
        </w:r>
        <w:r w:rsidRPr="004E1D59">
          <w:rPr>
            <w:rStyle w:val="Hyperlink"/>
            <w:noProof/>
          </w:rPr>
          <w:instrText xml:space="preserve"> </w:instrText>
        </w:r>
        <w:r w:rsidRPr="004E1D59">
          <w:rPr>
            <w:rStyle w:val="Hyperlink"/>
            <w:noProof/>
          </w:rPr>
          <w:fldChar w:fldCharType="separate"/>
        </w:r>
        <w:r w:rsidRPr="004E1D59">
          <w:rPr>
            <w:rStyle w:val="Hyperlink"/>
            <w:noProof/>
            <w:lang w:val="en-US"/>
          </w:rPr>
          <w:t>3</w:t>
        </w:r>
        <w:r>
          <w:rPr>
            <w:rFonts w:asciiTheme="minorHAnsi" w:eastAsiaTheme="minorEastAsia" w:hAnsiTheme="minorHAnsi" w:cstheme="minorBidi"/>
            <w:b/>
            <w:caps/>
            <w:noProof/>
            <w:color w:val="auto"/>
            <w:sz w:val="22"/>
            <w:szCs w:val="22"/>
            <w:lang w:eastAsia="pt-BR"/>
          </w:rPr>
          <w:tab/>
        </w:r>
        <w:r w:rsidRPr="004E1D59">
          <w:rPr>
            <w:rStyle w:val="Hyperlink"/>
            <w:noProof/>
            <w:lang w:val="en-US"/>
          </w:rPr>
          <w:t>Modelagem do “Dynamic and Contextual Recommendations of Music”</w:t>
        </w:r>
        <w:r>
          <w:rPr>
            <w:noProof/>
            <w:webHidden/>
          </w:rPr>
          <w:tab/>
        </w:r>
        <w:r>
          <w:rPr>
            <w:noProof/>
            <w:webHidden/>
          </w:rPr>
          <w:fldChar w:fldCharType="begin"/>
        </w:r>
        <w:r>
          <w:rPr>
            <w:noProof/>
            <w:webHidden/>
          </w:rPr>
          <w:instrText xml:space="preserve"> PAGEREF _Toc44531571 \h </w:instrText>
        </w:r>
      </w:ins>
      <w:r>
        <w:rPr>
          <w:noProof/>
          <w:webHidden/>
        </w:rPr>
      </w:r>
      <w:r>
        <w:rPr>
          <w:noProof/>
          <w:webHidden/>
        </w:rPr>
        <w:fldChar w:fldCharType="separate"/>
      </w:r>
      <w:ins w:id="141" w:author="Tatiane Schwanck Schardosim" w:date="2020-07-01T21:32:00Z">
        <w:r>
          <w:rPr>
            <w:noProof/>
            <w:webHidden/>
          </w:rPr>
          <w:t>34</w:t>
        </w:r>
        <w:r>
          <w:rPr>
            <w:noProof/>
            <w:webHidden/>
          </w:rPr>
          <w:fldChar w:fldCharType="end"/>
        </w:r>
        <w:r w:rsidRPr="004E1D59">
          <w:rPr>
            <w:rStyle w:val="Hyperlink"/>
            <w:noProof/>
          </w:rPr>
          <w:fldChar w:fldCharType="end"/>
        </w:r>
      </w:ins>
    </w:p>
    <w:p w14:paraId="1CB60CC1" w14:textId="04D715AF" w:rsidR="009518DB" w:rsidRDefault="009518DB" w:rsidP="00CA31F6">
      <w:pPr>
        <w:rPr>
          <w:ins w:id="142" w:author="Tatiane Schwanck Schardosim" w:date="2020-07-01T21:32:00Z"/>
          <w:rFonts w:asciiTheme="minorHAnsi" w:eastAsiaTheme="minorEastAsia" w:hAnsiTheme="minorHAnsi" w:cstheme="minorBidi"/>
          <w:color w:val="auto"/>
          <w:sz w:val="22"/>
          <w:szCs w:val="22"/>
          <w:lang w:eastAsia="pt-BR"/>
        </w:rPr>
        <w:pPrChange w:id="143" w:author="Tatiane Schwanck Schardosim" w:date="2020-07-01T21:55:00Z">
          <w:pPr>
            <w:pStyle w:val="Sumrio2"/>
            <w:tabs>
              <w:tab w:val="left" w:pos="1248"/>
              <w:tab w:val="right" w:leader="dot" w:pos="9062"/>
            </w:tabs>
          </w:pPr>
        </w:pPrChange>
      </w:pPr>
      <w:ins w:id="144" w:author="Tatiane Schwanck Schardosim" w:date="2020-07-01T21:32:00Z">
        <w:r w:rsidRPr="004E1D59">
          <w:rPr>
            <w:rStyle w:val="Hyperlink"/>
          </w:rPr>
          <w:fldChar w:fldCharType="begin"/>
        </w:r>
        <w:r w:rsidRPr="004E1D59">
          <w:rPr>
            <w:rStyle w:val="Hyperlink"/>
          </w:rPr>
          <w:instrText xml:space="preserve"> </w:instrText>
        </w:r>
        <w:r>
          <w:instrText>HYPERLINK \l "_Toc44531572"</w:instrText>
        </w:r>
        <w:r w:rsidRPr="004E1D59">
          <w:rPr>
            <w:rStyle w:val="Hyperlink"/>
          </w:rPr>
          <w:instrText xml:space="preserve"> </w:instrText>
        </w:r>
        <w:r w:rsidRPr="004E1D59">
          <w:rPr>
            <w:rStyle w:val="Hyperlink"/>
          </w:rPr>
          <w:fldChar w:fldCharType="separate"/>
        </w:r>
        <w:r w:rsidRPr="004E1D59">
          <w:rPr>
            <w:rStyle w:val="Hyperlink"/>
          </w:rPr>
          <w:t>3.1</w:t>
        </w:r>
        <w:r>
          <w:rPr>
            <w:rFonts w:asciiTheme="minorHAnsi" w:eastAsiaTheme="minorEastAsia" w:hAnsiTheme="minorHAnsi" w:cstheme="minorBidi"/>
            <w:color w:val="auto"/>
            <w:sz w:val="22"/>
            <w:szCs w:val="22"/>
            <w:lang w:eastAsia="pt-BR"/>
          </w:rPr>
          <w:tab/>
        </w:r>
        <w:r w:rsidRPr="004E1D59">
          <w:rPr>
            <w:rStyle w:val="Hyperlink"/>
          </w:rPr>
          <w:t>Contexto</w:t>
        </w:r>
        <w:r>
          <w:rPr>
            <w:webHidden/>
          </w:rPr>
          <w:tab/>
        </w:r>
        <w:r>
          <w:rPr>
            <w:webHidden/>
          </w:rPr>
          <w:fldChar w:fldCharType="begin"/>
        </w:r>
        <w:r>
          <w:rPr>
            <w:webHidden/>
          </w:rPr>
          <w:instrText xml:space="preserve"> PAGEREF _Toc44531572 \h </w:instrText>
        </w:r>
      </w:ins>
      <w:r>
        <w:rPr>
          <w:webHidden/>
        </w:rPr>
      </w:r>
      <w:r>
        <w:rPr>
          <w:webHidden/>
        </w:rPr>
        <w:fldChar w:fldCharType="separate"/>
      </w:r>
      <w:ins w:id="145" w:author="Tatiane Schwanck Schardosim" w:date="2020-07-01T21:32:00Z">
        <w:r>
          <w:rPr>
            <w:webHidden/>
          </w:rPr>
          <w:t>34</w:t>
        </w:r>
        <w:r>
          <w:rPr>
            <w:webHidden/>
          </w:rPr>
          <w:fldChar w:fldCharType="end"/>
        </w:r>
        <w:r w:rsidRPr="004E1D59">
          <w:rPr>
            <w:rStyle w:val="Hyperlink"/>
          </w:rPr>
          <w:fldChar w:fldCharType="end"/>
        </w:r>
      </w:ins>
    </w:p>
    <w:p w14:paraId="0F141751" w14:textId="09269965" w:rsidR="009518DB" w:rsidRDefault="009518DB" w:rsidP="00CA31F6">
      <w:pPr>
        <w:rPr>
          <w:ins w:id="146" w:author="Tatiane Schwanck Schardosim" w:date="2020-07-01T21:32:00Z"/>
          <w:rFonts w:asciiTheme="minorHAnsi" w:eastAsiaTheme="minorEastAsia" w:hAnsiTheme="minorHAnsi" w:cstheme="minorBidi"/>
          <w:color w:val="auto"/>
          <w:sz w:val="22"/>
          <w:szCs w:val="22"/>
          <w:lang w:eastAsia="pt-BR"/>
        </w:rPr>
        <w:pPrChange w:id="147" w:author="Tatiane Schwanck Schardosim" w:date="2020-07-01T21:55:00Z">
          <w:pPr>
            <w:pStyle w:val="Sumrio3"/>
            <w:tabs>
              <w:tab w:val="left" w:pos="1440"/>
              <w:tab w:val="right" w:leader="dot" w:pos="9062"/>
            </w:tabs>
          </w:pPr>
        </w:pPrChange>
      </w:pPr>
      <w:ins w:id="148" w:author="Tatiane Schwanck Schardosim" w:date="2020-07-01T21:32:00Z">
        <w:r w:rsidRPr="004E1D59">
          <w:rPr>
            <w:rStyle w:val="Hyperlink"/>
          </w:rPr>
          <w:fldChar w:fldCharType="begin"/>
        </w:r>
        <w:r w:rsidRPr="004E1D59">
          <w:rPr>
            <w:rStyle w:val="Hyperlink"/>
          </w:rPr>
          <w:instrText xml:space="preserve"> </w:instrText>
        </w:r>
        <w:r>
          <w:instrText>HYPERLINK \l "_Toc44531573"</w:instrText>
        </w:r>
        <w:r w:rsidRPr="004E1D59">
          <w:rPr>
            <w:rStyle w:val="Hyperlink"/>
          </w:rPr>
          <w:instrText xml:space="preserve"> </w:instrText>
        </w:r>
        <w:r w:rsidRPr="004E1D59">
          <w:rPr>
            <w:rStyle w:val="Hyperlink"/>
          </w:rPr>
          <w:fldChar w:fldCharType="separate"/>
        </w:r>
        <w:r w:rsidRPr="004E1D59">
          <w:rPr>
            <w:rStyle w:val="Hyperlink"/>
          </w:rPr>
          <w:t>3.1.1</w:t>
        </w:r>
        <w:r>
          <w:rPr>
            <w:rFonts w:asciiTheme="minorHAnsi" w:eastAsiaTheme="minorEastAsia" w:hAnsiTheme="minorHAnsi" w:cstheme="minorBidi"/>
            <w:color w:val="auto"/>
            <w:sz w:val="22"/>
            <w:szCs w:val="22"/>
            <w:lang w:eastAsia="pt-BR"/>
          </w:rPr>
          <w:tab/>
        </w:r>
        <w:r w:rsidRPr="004E1D59">
          <w:rPr>
            <w:rStyle w:val="Hyperlink"/>
          </w:rPr>
          <w:t>O que é o contexto comportamental?</w:t>
        </w:r>
        <w:r>
          <w:rPr>
            <w:webHidden/>
          </w:rPr>
          <w:tab/>
        </w:r>
        <w:r>
          <w:rPr>
            <w:webHidden/>
          </w:rPr>
          <w:fldChar w:fldCharType="begin"/>
        </w:r>
        <w:r>
          <w:rPr>
            <w:webHidden/>
          </w:rPr>
          <w:instrText xml:space="preserve"> PAGEREF _Toc44531573 \h </w:instrText>
        </w:r>
      </w:ins>
      <w:r>
        <w:rPr>
          <w:webHidden/>
        </w:rPr>
      </w:r>
      <w:r>
        <w:rPr>
          <w:webHidden/>
        </w:rPr>
        <w:fldChar w:fldCharType="separate"/>
      </w:r>
      <w:ins w:id="149" w:author="Tatiane Schwanck Schardosim" w:date="2020-07-01T21:32:00Z">
        <w:r>
          <w:rPr>
            <w:webHidden/>
          </w:rPr>
          <w:t>35</w:t>
        </w:r>
        <w:r>
          <w:rPr>
            <w:webHidden/>
          </w:rPr>
          <w:fldChar w:fldCharType="end"/>
        </w:r>
        <w:r w:rsidRPr="004E1D59">
          <w:rPr>
            <w:rStyle w:val="Hyperlink"/>
          </w:rPr>
          <w:fldChar w:fldCharType="end"/>
        </w:r>
      </w:ins>
    </w:p>
    <w:p w14:paraId="10CF31AE" w14:textId="235DE849" w:rsidR="009518DB" w:rsidRDefault="009518DB" w:rsidP="00CA31F6">
      <w:pPr>
        <w:rPr>
          <w:ins w:id="150" w:author="Tatiane Schwanck Schardosim" w:date="2020-07-01T21:32:00Z"/>
          <w:rFonts w:asciiTheme="minorHAnsi" w:eastAsiaTheme="minorEastAsia" w:hAnsiTheme="minorHAnsi" w:cstheme="minorBidi"/>
          <w:color w:val="auto"/>
          <w:sz w:val="22"/>
          <w:szCs w:val="22"/>
          <w:lang w:eastAsia="pt-BR"/>
        </w:rPr>
        <w:pPrChange w:id="151" w:author="Tatiane Schwanck Schardosim" w:date="2020-07-01T21:55:00Z">
          <w:pPr>
            <w:pStyle w:val="Sumrio3"/>
            <w:tabs>
              <w:tab w:val="left" w:pos="1440"/>
              <w:tab w:val="right" w:leader="dot" w:pos="9062"/>
            </w:tabs>
          </w:pPr>
        </w:pPrChange>
      </w:pPr>
      <w:ins w:id="152" w:author="Tatiane Schwanck Schardosim" w:date="2020-07-01T21:32:00Z">
        <w:r w:rsidRPr="004E1D59">
          <w:rPr>
            <w:rStyle w:val="Hyperlink"/>
          </w:rPr>
          <w:fldChar w:fldCharType="begin"/>
        </w:r>
        <w:r w:rsidRPr="004E1D59">
          <w:rPr>
            <w:rStyle w:val="Hyperlink"/>
          </w:rPr>
          <w:instrText xml:space="preserve"> </w:instrText>
        </w:r>
        <w:r>
          <w:instrText>HYPERLINK \l "_Toc44531574"</w:instrText>
        </w:r>
        <w:r w:rsidRPr="004E1D59">
          <w:rPr>
            <w:rStyle w:val="Hyperlink"/>
          </w:rPr>
          <w:instrText xml:space="preserve"> </w:instrText>
        </w:r>
        <w:r w:rsidRPr="004E1D59">
          <w:rPr>
            <w:rStyle w:val="Hyperlink"/>
          </w:rPr>
          <w:fldChar w:fldCharType="separate"/>
        </w:r>
        <w:r w:rsidRPr="004E1D59">
          <w:rPr>
            <w:rStyle w:val="Hyperlink"/>
          </w:rPr>
          <w:t>3.1.2</w:t>
        </w:r>
        <w:r>
          <w:rPr>
            <w:rFonts w:asciiTheme="minorHAnsi" w:eastAsiaTheme="minorEastAsia" w:hAnsiTheme="minorHAnsi" w:cstheme="minorBidi"/>
            <w:color w:val="auto"/>
            <w:sz w:val="22"/>
            <w:szCs w:val="22"/>
            <w:lang w:eastAsia="pt-BR"/>
          </w:rPr>
          <w:tab/>
        </w:r>
        <w:r w:rsidRPr="004E1D59">
          <w:rPr>
            <w:rStyle w:val="Hyperlink"/>
          </w:rPr>
          <w:t>O que é o contexto ambiente?</w:t>
        </w:r>
        <w:r>
          <w:rPr>
            <w:webHidden/>
          </w:rPr>
          <w:tab/>
        </w:r>
        <w:r>
          <w:rPr>
            <w:webHidden/>
          </w:rPr>
          <w:fldChar w:fldCharType="begin"/>
        </w:r>
        <w:r>
          <w:rPr>
            <w:webHidden/>
          </w:rPr>
          <w:instrText xml:space="preserve"> PAGEREF _Toc44531574 \h </w:instrText>
        </w:r>
      </w:ins>
      <w:r>
        <w:rPr>
          <w:webHidden/>
        </w:rPr>
      </w:r>
      <w:r>
        <w:rPr>
          <w:webHidden/>
        </w:rPr>
        <w:fldChar w:fldCharType="separate"/>
      </w:r>
      <w:ins w:id="153" w:author="Tatiane Schwanck Schardosim" w:date="2020-07-01T21:32:00Z">
        <w:r>
          <w:rPr>
            <w:webHidden/>
          </w:rPr>
          <w:t>36</w:t>
        </w:r>
        <w:r>
          <w:rPr>
            <w:webHidden/>
          </w:rPr>
          <w:fldChar w:fldCharType="end"/>
        </w:r>
        <w:r w:rsidRPr="004E1D59">
          <w:rPr>
            <w:rStyle w:val="Hyperlink"/>
          </w:rPr>
          <w:fldChar w:fldCharType="end"/>
        </w:r>
      </w:ins>
    </w:p>
    <w:p w14:paraId="77B19CFA" w14:textId="078D5252" w:rsidR="009518DB" w:rsidRDefault="009518DB" w:rsidP="00CA31F6">
      <w:pPr>
        <w:rPr>
          <w:ins w:id="154" w:author="Tatiane Schwanck Schardosim" w:date="2020-07-01T21:32:00Z"/>
          <w:rFonts w:asciiTheme="minorHAnsi" w:eastAsiaTheme="minorEastAsia" w:hAnsiTheme="minorHAnsi" w:cstheme="minorBidi"/>
          <w:color w:val="auto"/>
          <w:sz w:val="22"/>
          <w:szCs w:val="22"/>
          <w:lang w:eastAsia="pt-BR"/>
        </w:rPr>
        <w:pPrChange w:id="155" w:author="Tatiane Schwanck Schardosim" w:date="2020-07-01T21:55:00Z">
          <w:pPr>
            <w:pStyle w:val="Sumrio3"/>
            <w:tabs>
              <w:tab w:val="left" w:pos="1440"/>
              <w:tab w:val="right" w:leader="dot" w:pos="9062"/>
            </w:tabs>
          </w:pPr>
        </w:pPrChange>
      </w:pPr>
      <w:ins w:id="156" w:author="Tatiane Schwanck Schardosim" w:date="2020-07-01T21:32:00Z">
        <w:r w:rsidRPr="004E1D59">
          <w:rPr>
            <w:rStyle w:val="Hyperlink"/>
          </w:rPr>
          <w:fldChar w:fldCharType="begin"/>
        </w:r>
        <w:r w:rsidRPr="004E1D59">
          <w:rPr>
            <w:rStyle w:val="Hyperlink"/>
          </w:rPr>
          <w:instrText xml:space="preserve"> </w:instrText>
        </w:r>
        <w:r>
          <w:instrText>HYPERLINK \l "_Toc44531575"</w:instrText>
        </w:r>
        <w:r w:rsidRPr="004E1D59">
          <w:rPr>
            <w:rStyle w:val="Hyperlink"/>
          </w:rPr>
          <w:instrText xml:space="preserve"> </w:instrText>
        </w:r>
        <w:r w:rsidRPr="004E1D59">
          <w:rPr>
            <w:rStyle w:val="Hyperlink"/>
          </w:rPr>
          <w:fldChar w:fldCharType="separate"/>
        </w:r>
        <w:r w:rsidRPr="004E1D59">
          <w:rPr>
            <w:rStyle w:val="Hyperlink"/>
          </w:rPr>
          <w:t>3.1.3</w:t>
        </w:r>
        <w:r>
          <w:rPr>
            <w:rFonts w:asciiTheme="minorHAnsi" w:eastAsiaTheme="minorEastAsia" w:hAnsiTheme="minorHAnsi" w:cstheme="minorBidi"/>
            <w:color w:val="auto"/>
            <w:sz w:val="22"/>
            <w:szCs w:val="22"/>
            <w:lang w:eastAsia="pt-BR"/>
          </w:rPr>
          <w:tab/>
        </w:r>
        <w:r w:rsidRPr="004E1D59">
          <w:rPr>
            <w:rStyle w:val="Hyperlink"/>
          </w:rPr>
          <w:t>Como será obtido os contextos?</w:t>
        </w:r>
        <w:r>
          <w:rPr>
            <w:webHidden/>
          </w:rPr>
          <w:tab/>
        </w:r>
        <w:r>
          <w:rPr>
            <w:webHidden/>
          </w:rPr>
          <w:fldChar w:fldCharType="begin"/>
        </w:r>
        <w:r>
          <w:rPr>
            <w:webHidden/>
          </w:rPr>
          <w:instrText xml:space="preserve"> PAGEREF _Toc44531575 \h </w:instrText>
        </w:r>
      </w:ins>
      <w:r>
        <w:rPr>
          <w:webHidden/>
        </w:rPr>
      </w:r>
      <w:r>
        <w:rPr>
          <w:webHidden/>
        </w:rPr>
        <w:fldChar w:fldCharType="separate"/>
      </w:r>
      <w:ins w:id="157" w:author="Tatiane Schwanck Schardosim" w:date="2020-07-01T21:32:00Z">
        <w:r>
          <w:rPr>
            <w:webHidden/>
          </w:rPr>
          <w:t>36</w:t>
        </w:r>
        <w:r>
          <w:rPr>
            <w:webHidden/>
          </w:rPr>
          <w:fldChar w:fldCharType="end"/>
        </w:r>
        <w:r w:rsidRPr="004E1D59">
          <w:rPr>
            <w:rStyle w:val="Hyperlink"/>
          </w:rPr>
          <w:fldChar w:fldCharType="end"/>
        </w:r>
      </w:ins>
    </w:p>
    <w:p w14:paraId="73E00892" w14:textId="44B6D2DC" w:rsidR="009518DB" w:rsidRDefault="009518DB" w:rsidP="00CA31F6">
      <w:pPr>
        <w:rPr>
          <w:ins w:id="158" w:author="Tatiane Schwanck Schardosim" w:date="2020-07-01T21:32:00Z"/>
          <w:rFonts w:asciiTheme="minorHAnsi" w:eastAsiaTheme="minorEastAsia" w:hAnsiTheme="minorHAnsi" w:cstheme="minorBidi"/>
          <w:color w:val="auto"/>
          <w:sz w:val="22"/>
          <w:szCs w:val="22"/>
          <w:lang w:eastAsia="pt-BR"/>
        </w:rPr>
        <w:pPrChange w:id="159" w:author="Tatiane Schwanck Schardosim" w:date="2020-07-01T21:55:00Z">
          <w:pPr>
            <w:pStyle w:val="Sumrio3"/>
            <w:tabs>
              <w:tab w:val="left" w:pos="1440"/>
              <w:tab w:val="right" w:leader="dot" w:pos="9062"/>
            </w:tabs>
          </w:pPr>
        </w:pPrChange>
      </w:pPr>
      <w:ins w:id="160" w:author="Tatiane Schwanck Schardosim" w:date="2020-07-01T21:32:00Z">
        <w:r w:rsidRPr="004E1D59">
          <w:rPr>
            <w:rStyle w:val="Hyperlink"/>
          </w:rPr>
          <w:fldChar w:fldCharType="begin"/>
        </w:r>
        <w:r w:rsidRPr="004E1D59">
          <w:rPr>
            <w:rStyle w:val="Hyperlink"/>
          </w:rPr>
          <w:instrText xml:space="preserve"> </w:instrText>
        </w:r>
        <w:r>
          <w:instrText>HYPERLINK \l "_Toc44531576"</w:instrText>
        </w:r>
        <w:r w:rsidRPr="004E1D59">
          <w:rPr>
            <w:rStyle w:val="Hyperlink"/>
          </w:rPr>
          <w:instrText xml:space="preserve"> </w:instrText>
        </w:r>
        <w:r w:rsidRPr="004E1D59">
          <w:rPr>
            <w:rStyle w:val="Hyperlink"/>
          </w:rPr>
          <w:fldChar w:fldCharType="separate"/>
        </w:r>
        <w:r w:rsidRPr="004E1D59">
          <w:rPr>
            <w:rStyle w:val="Hyperlink"/>
          </w:rPr>
          <w:t>3.1.4</w:t>
        </w:r>
        <w:r>
          <w:rPr>
            <w:rFonts w:asciiTheme="minorHAnsi" w:eastAsiaTheme="minorEastAsia" w:hAnsiTheme="minorHAnsi" w:cstheme="minorBidi"/>
            <w:color w:val="auto"/>
            <w:sz w:val="22"/>
            <w:szCs w:val="22"/>
            <w:lang w:eastAsia="pt-BR"/>
          </w:rPr>
          <w:tab/>
        </w:r>
        <w:r w:rsidRPr="004E1D59">
          <w:rPr>
            <w:rStyle w:val="Hyperlink"/>
          </w:rPr>
          <w:t>O que são as ações do usuário?</w:t>
        </w:r>
        <w:r>
          <w:rPr>
            <w:webHidden/>
          </w:rPr>
          <w:tab/>
        </w:r>
        <w:r>
          <w:rPr>
            <w:webHidden/>
          </w:rPr>
          <w:fldChar w:fldCharType="begin"/>
        </w:r>
        <w:r>
          <w:rPr>
            <w:webHidden/>
          </w:rPr>
          <w:instrText xml:space="preserve"> PAGEREF _Toc44531576 \h </w:instrText>
        </w:r>
      </w:ins>
      <w:r>
        <w:rPr>
          <w:webHidden/>
        </w:rPr>
      </w:r>
      <w:r>
        <w:rPr>
          <w:webHidden/>
        </w:rPr>
        <w:fldChar w:fldCharType="separate"/>
      </w:r>
      <w:ins w:id="161" w:author="Tatiane Schwanck Schardosim" w:date="2020-07-01T21:32:00Z">
        <w:r>
          <w:rPr>
            <w:webHidden/>
          </w:rPr>
          <w:t>37</w:t>
        </w:r>
        <w:r>
          <w:rPr>
            <w:webHidden/>
          </w:rPr>
          <w:fldChar w:fldCharType="end"/>
        </w:r>
        <w:r w:rsidRPr="004E1D59">
          <w:rPr>
            <w:rStyle w:val="Hyperlink"/>
          </w:rPr>
          <w:fldChar w:fldCharType="end"/>
        </w:r>
      </w:ins>
    </w:p>
    <w:p w14:paraId="74B5BCA7" w14:textId="67C04993" w:rsidR="009518DB" w:rsidRDefault="009518DB" w:rsidP="00CA31F6">
      <w:pPr>
        <w:rPr>
          <w:ins w:id="162" w:author="Tatiane Schwanck Schardosim" w:date="2020-07-01T21:32:00Z"/>
          <w:rFonts w:asciiTheme="minorHAnsi" w:eastAsiaTheme="minorEastAsia" w:hAnsiTheme="minorHAnsi" w:cstheme="minorBidi"/>
          <w:color w:val="auto"/>
          <w:sz w:val="22"/>
          <w:szCs w:val="22"/>
          <w:lang w:eastAsia="pt-BR"/>
        </w:rPr>
        <w:pPrChange w:id="163" w:author="Tatiane Schwanck Schardosim" w:date="2020-07-01T21:55:00Z">
          <w:pPr>
            <w:pStyle w:val="Sumrio2"/>
            <w:tabs>
              <w:tab w:val="left" w:pos="1248"/>
              <w:tab w:val="right" w:leader="dot" w:pos="9062"/>
            </w:tabs>
          </w:pPr>
        </w:pPrChange>
      </w:pPr>
      <w:ins w:id="164" w:author="Tatiane Schwanck Schardosim" w:date="2020-07-01T21:32:00Z">
        <w:r w:rsidRPr="004E1D59">
          <w:rPr>
            <w:rStyle w:val="Hyperlink"/>
          </w:rPr>
          <w:fldChar w:fldCharType="begin"/>
        </w:r>
        <w:r w:rsidRPr="004E1D59">
          <w:rPr>
            <w:rStyle w:val="Hyperlink"/>
          </w:rPr>
          <w:instrText xml:space="preserve"> </w:instrText>
        </w:r>
        <w:r>
          <w:instrText>HYPERLINK \l "_Toc44531577"</w:instrText>
        </w:r>
        <w:r w:rsidRPr="004E1D59">
          <w:rPr>
            <w:rStyle w:val="Hyperlink"/>
          </w:rPr>
          <w:instrText xml:space="preserve"> </w:instrText>
        </w:r>
        <w:r w:rsidRPr="004E1D59">
          <w:rPr>
            <w:rStyle w:val="Hyperlink"/>
          </w:rPr>
          <w:fldChar w:fldCharType="separate"/>
        </w:r>
        <w:r w:rsidRPr="004E1D59">
          <w:rPr>
            <w:rStyle w:val="Hyperlink"/>
          </w:rPr>
          <w:t>3.2</w:t>
        </w:r>
        <w:r>
          <w:rPr>
            <w:rFonts w:asciiTheme="minorHAnsi" w:eastAsiaTheme="minorEastAsia" w:hAnsiTheme="minorHAnsi" w:cstheme="minorBidi"/>
            <w:color w:val="auto"/>
            <w:sz w:val="22"/>
            <w:szCs w:val="22"/>
            <w:lang w:eastAsia="pt-BR"/>
          </w:rPr>
          <w:tab/>
        </w:r>
        <w:r w:rsidRPr="004E1D59">
          <w:rPr>
            <w:rStyle w:val="Hyperlink"/>
          </w:rPr>
          <w:t>Metodologia do sistema</w:t>
        </w:r>
        <w:r>
          <w:rPr>
            <w:webHidden/>
          </w:rPr>
          <w:tab/>
        </w:r>
        <w:r>
          <w:rPr>
            <w:webHidden/>
          </w:rPr>
          <w:fldChar w:fldCharType="begin"/>
        </w:r>
        <w:r>
          <w:rPr>
            <w:webHidden/>
          </w:rPr>
          <w:instrText xml:space="preserve"> PAGEREF _Toc44531577 \h </w:instrText>
        </w:r>
      </w:ins>
      <w:r>
        <w:rPr>
          <w:webHidden/>
        </w:rPr>
      </w:r>
      <w:r>
        <w:rPr>
          <w:webHidden/>
        </w:rPr>
        <w:fldChar w:fldCharType="separate"/>
      </w:r>
      <w:ins w:id="165" w:author="Tatiane Schwanck Schardosim" w:date="2020-07-01T21:32:00Z">
        <w:r>
          <w:rPr>
            <w:webHidden/>
          </w:rPr>
          <w:t>38</w:t>
        </w:r>
        <w:r>
          <w:rPr>
            <w:webHidden/>
          </w:rPr>
          <w:fldChar w:fldCharType="end"/>
        </w:r>
        <w:r w:rsidRPr="004E1D59">
          <w:rPr>
            <w:rStyle w:val="Hyperlink"/>
          </w:rPr>
          <w:fldChar w:fldCharType="end"/>
        </w:r>
      </w:ins>
    </w:p>
    <w:p w14:paraId="7B1336FE" w14:textId="6705DF30" w:rsidR="009518DB" w:rsidRDefault="009518DB" w:rsidP="00CA31F6">
      <w:pPr>
        <w:rPr>
          <w:ins w:id="166" w:author="Tatiane Schwanck Schardosim" w:date="2020-07-01T21:32:00Z"/>
          <w:rFonts w:asciiTheme="minorHAnsi" w:eastAsiaTheme="minorEastAsia" w:hAnsiTheme="minorHAnsi" w:cstheme="minorBidi"/>
          <w:color w:val="auto"/>
          <w:sz w:val="22"/>
          <w:szCs w:val="22"/>
          <w:lang w:eastAsia="pt-BR"/>
        </w:rPr>
        <w:pPrChange w:id="167" w:author="Tatiane Schwanck Schardosim" w:date="2020-07-01T21:55:00Z">
          <w:pPr>
            <w:pStyle w:val="Sumrio3"/>
            <w:tabs>
              <w:tab w:val="left" w:pos="1440"/>
              <w:tab w:val="right" w:leader="dot" w:pos="9062"/>
            </w:tabs>
          </w:pPr>
        </w:pPrChange>
      </w:pPr>
      <w:ins w:id="168" w:author="Tatiane Schwanck Schardosim" w:date="2020-07-01T21:32:00Z">
        <w:r w:rsidRPr="004E1D59">
          <w:rPr>
            <w:rStyle w:val="Hyperlink"/>
          </w:rPr>
          <w:fldChar w:fldCharType="begin"/>
        </w:r>
        <w:r w:rsidRPr="004E1D59">
          <w:rPr>
            <w:rStyle w:val="Hyperlink"/>
          </w:rPr>
          <w:instrText xml:space="preserve"> </w:instrText>
        </w:r>
        <w:r>
          <w:instrText>HYPERLINK \l "_Toc44531578"</w:instrText>
        </w:r>
        <w:r w:rsidRPr="004E1D59">
          <w:rPr>
            <w:rStyle w:val="Hyperlink"/>
          </w:rPr>
          <w:instrText xml:space="preserve"> </w:instrText>
        </w:r>
        <w:r w:rsidRPr="004E1D59">
          <w:rPr>
            <w:rStyle w:val="Hyperlink"/>
          </w:rPr>
          <w:fldChar w:fldCharType="separate"/>
        </w:r>
        <w:r w:rsidRPr="004E1D59">
          <w:rPr>
            <w:rStyle w:val="Hyperlink"/>
          </w:rPr>
          <w:t>3.2.1</w:t>
        </w:r>
        <w:r>
          <w:rPr>
            <w:rFonts w:asciiTheme="minorHAnsi" w:eastAsiaTheme="minorEastAsia" w:hAnsiTheme="minorHAnsi" w:cstheme="minorBidi"/>
            <w:color w:val="auto"/>
            <w:sz w:val="22"/>
            <w:szCs w:val="22"/>
            <w:lang w:eastAsia="pt-BR"/>
          </w:rPr>
          <w:tab/>
        </w:r>
        <w:r w:rsidRPr="004E1D59">
          <w:rPr>
            <w:rStyle w:val="Hyperlink"/>
          </w:rPr>
          <w:t>Como o trabalho vai capturar as ações do usuário e enviá-las ao sistema?</w:t>
        </w:r>
        <w:r>
          <w:rPr>
            <w:webHidden/>
          </w:rPr>
          <w:tab/>
        </w:r>
        <w:r>
          <w:rPr>
            <w:webHidden/>
          </w:rPr>
          <w:fldChar w:fldCharType="begin"/>
        </w:r>
        <w:r>
          <w:rPr>
            <w:webHidden/>
          </w:rPr>
          <w:instrText xml:space="preserve"> PAGEREF _Toc44531578 \h </w:instrText>
        </w:r>
      </w:ins>
      <w:r>
        <w:rPr>
          <w:webHidden/>
        </w:rPr>
      </w:r>
      <w:r>
        <w:rPr>
          <w:webHidden/>
        </w:rPr>
        <w:fldChar w:fldCharType="separate"/>
      </w:r>
      <w:ins w:id="169" w:author="Tatiane Schwanck Schardosim" w:date="2020-07-01T21:32:00Z">
        <w:r>
          <w:rPr>
            <w:webHidden/>
          </w:rPr>
          <w:t>43</w:t>
        </w:r>
        <w:r>
          <w:rPr>
            <w:webHidden/>
          </w:rPr>
          <w:fldChar w:fldCharType="end"/>
        </w:r>
        <w:r w:rsidRPr="004E1D59">
          <w:rPr>
            <w:rStyle w:val="Hyperlink"/>
          </w:rPr>
          <w:fldChar w:fldCharType="end"/>
        </w:r>
      </w:ins>
    </w:p>
    <w:p w14:paraId="2B31B6DF" w14:textId="1E1F0B43" w:rsidR="009518DB" w:rsidRDefault="009518DB" w:rsidP="00CA31F6">
      <w:pPr>
        <w:rPr>
          <w:ins w:id="170" w:author="Tatiane Schwanck Schardosim" w:date="2020-07-01T21:32:00Z"/>
          <w:rFonts w:asciiTheme="minorHAnsi" w:eastAsiaTheme="minorEastAsia" w:hAnsiTheme="minorHAnsi" w:cstheme="minorBidi"/>
          <w:color w:val="auto"/>
          <w:sz w:val="22"/>
          <w:szCs w:val="22"/>
          <w:lang w:eastAsia="pt-BR"/>
        </w:rPr>
        <w:pPrChange w:id="171" w:author="Tatiane Schwanck Schardosim" w:date="2020-07-01T21:55:00Z">
          <w:pPr>
            <w:pStyle w:val="Sumrio3"/>
            <w:tabs>
              <w:tab w:val="left" w:pos="1440"/>
              <w:tab w:val="right" w:leader="dot" w:pos="9062"/>
            </w:tabs>
          </w:pPr>
        </w:pPrChange>
      </w:pPr>
      <w:ins w:id="172" w:author="Tatiane Schwanck Schardosim" w:date="2020-07-01T21:32:00Z">
        <w:r w:rsidRPr="004E1D59">
          <w:rPr>
            <w:rStyle w:val="Hyperlink"/>
          </w:rPr>
          <w:fldChar w:fldCharType="begin"/>
        </w:r>
        <w:r w:rsidRPr="004E1D59">
          <w:rPr>
            <w:rStyle w:val="Hyperlink"/>
          </w:rPr>
          <w:instrText xml:space="preserve"> </w:instrText>
        </w:r>
        <w:r>
          <w:instrText>HYPERLINK \l "_Toc44531579"</w:instrText>
        </w:r>
        <w:r w:rsidRPr="004E1D59">
          <w:rPr>
            <w:rStyle w:val="Hyperlink"/>
          </w:rPr>
          <w:instrText xml:space="preserve"> </w:instrText>
        </w:r>
        <w:r w:rsidRPr="004E1D59">
          <w:rPr>
            <w:rStyle w:val="Hyperlink"/>
          </w:rPr>
          <w:fldChar w:fldCharType="separate"/>
        </w:r>
        <w:r w:rsidRPr="004E1D59">
          <w:rPr>
            <w:rStyle w:val="Hyperlink"/>
          </w:rPr>
          <w:t>3.2.2</w:t>
        </w:r>
        <w:r>
          <w:rPr>
            <w:rFonts w:asciiTheme="minorHAnsi" w:eastAsiaTheme="minorEastAsia" w:hAnsiTheme="minorHAnsi" w:cstheme="minorBidi"/>
            <w:color w:val="auto"/>
            <w:sz w:val="22"/>
            <w:szCs w:val="22"/>
            <w:lang w:eastAsia="pt-BR"/>
          </w:rPr>
          <w:tab/>
        </w:r>
        <w:r w:rsidRPr="004E1D59">
          <w:rPr>
            <w:rStyle w:val="Hyperlink"/>
          </w:rPr>
          <w:t>Como o trabalho vai validar se as ações do usuário condizem com o contexto?</w:t>
        </w:r>
        <w:r>
          <w:rPr>
            <w:webHidden/>
          </w:rPr>
          <w:tab/>
        </w:r>
        <w:r>
          <w:rPr>
            <w:webHidden/>
          </w:rPr>
          <w:fldChar w:fldCharType="begin"/>
        </w:r>
        <w:r>
          <w:rPr>
            <w:webHidden/>
          </w:rPr>
          <w:instrText xml:space="preserve"> PAGEREF _Toc44531579 \h </w:instrText>
        </w:r>
      </w:ins>
      <w:r>
        <w:rPr>
          <w:webHidden/>
        </w:rPr>
      </w:r>
      <w:r>
        <w:rPr>
          <w:webHidden/>
        </w:rPr>
        <w:fldChar w:fldCharType="separate"/>
      </w:r>
      <w:ins w:id="173" w:author="Tatiane Schwanck Schardosim" w:date="2020-07-01T21:32:00Z">
        <w:r>
          <w:rPr>
            <w:webHidden/>
          </w:rPr>
          <w:t>43</w:t>
        </w:r>
        <w:r>
          <w:rPr>
            <w:webHidden/>
          </w:rPr>
          <w:fldChar w:fldCharType="end"/>
        </w:r>
        <w:r w:rsidRPr="004E1D59">
          <w:rPr>
            <w:rStyle w:val="Hyperlink"/>
          </w:rPr>
          <w:fldChar w:fldCharType="end"/>
        </w:r>
      </w:ins>
    </w:p>
    <w:p w14:paraId="2D414196" w14:textId="516BF382" w:rsidR="009518DB" w:rsidRDefault="009518DB" w:rsidP="00CA31F6">
      <w:pPr>
        <w:rPr>
          <w:ins w:id="174" w:author="Tatiane Schwanck Schardosim" w:date="2020-07-01T21:32:00Z"/>
          <w:rFonts w:asciiTheme="minorHAnsi" w:eastAsiaTheme="minorEastAsia" w:hAnsiTheme="minorHAnsi" w:cstheme="minorBidi"/>
          <w:color w:val="auto"/>
          <w:sz w:val="22"/>
          <w:szCs w:val="22"/>
          <w:lang w:eastAsia="pt-BR"/>
        </w:rPr>
        <w:pPrChange w:id="175" w:author="Tatiane Schwanck Schardosim" w:date="2020-07-01T21:55:00Z">
          <w:pPr>
            <w:pStyle w:val="Sumrio3"/>
            <w:tabs>
              <w:tab w:val="left" w:pos="1440"/>
              <w:tab w:val="right" w:leader="dot" w:pos="9062"/>
            </w:tabs>
          </w:pPr>
        </w:pPrChange>
      </w:pPr>
      <w:ins w:id="176" w:author="Tatiane Schwanck Schardosim" w:date="2020-07-01T21:32:00Z">
        <w:r w:rsidRPr="004E1D59">
          <w:rPr>
            <w:rStyle w:val="Hyperlink"/>
          </w:rPr>
          <w:fldChar w:fldCharType="begin"/>
        </w:r>
        <w:r w:rsidRPr="004E1D59">
          <w:rPr>
            <w:rStyle w:val="Hyperlink"/>
          </w:rPr>
          <w:instrText xml:space="preserve"> </w:instrText>
        </w:r>
        <w:r>
          <w:instrText>HYPERLINK \l "_Toc44531580"</w:instrText>
        </w:r>
        <w:r w:rsidRPr="004E1D59">
          <w:rPr>
            <w:rStyle w:val="Hyperlink"/>
          </w:rPr>
          <w:instrText xml:space="preserve"> </w:instrText>
        </w:r>
        <w:r w:rsidRPr="004E1D59">
          <w:rPr>
            <w:rStyle w:val="Hyperlink"/>
          </w:rPr>
          <w:fldChar w:fldCharType="separate"/>
        </w:r>
        <w:r w:rsidRPr="004E1D59">
          <w:rPr>
            <w:rStyle w:val="Hyperlink"/>
          </w:rPr>
          <w:t>3.2.3</w:t>
        </w:r>
        <w:r>
          <w:rPr>
            <w:rFonts w:asciiTheme="minorHAnsi" w:eastAsiaTheme="minorEastAsia" w:hAnsiTheme="minorHAnsi" w:cstheme="minorBidi"/>
            <w:color w:val="auto"/>
            <w:sz w:val="22"/>
            <w:szCs w:val="22"/>
            <w:lang w:eastAsia="pt-BR"/>
          </w:rPr>
          <w:tab/>
        </w:r>
        <w:r w:rsidRPr="004E1D59">
          <w:rPr>
            <w:rStyle w:val="Hyperlink"/>
          </w:rPr>
          <w:t>Como o trabalho vai relacionar as músicas que o usuário gosta aos contextos?</w:t>
        </w:r>
        <w:r>
          <w:rPr>
            <w:webHidden/>
          </w:rPr>
          <w:tab/>
        </w:r>
        <w:r>
          <w:rPr>
            <w:webHidden/>
          </w:rPr>
          <w:fldChar w:fldCharType="begin"/>
        </w:r>
        <w:r>
          <w:rPr>
            <w:webHidden/>
          </w:rPr>
          <w:instrText xml:space="preserve"> PAGEREF _Toc44531580 \h </w:instrText>
        </w:r>
      </w:ins>
      <w:r>
        <w:rPr>
          <w:webHidden/>
        </w:rPr>
      </w:r>
      <w:r>
        <w:rPr>
          <w:webHidden/>
        </w:rPr>
        <w:fldChar w:fldCharType="separate"/>
      </w:r>
      <w:ins w:id="177" w:author="Tatiane Schwanck Schardosim" w:date="2020-07-01T21:32:00Z">
        <w:r>
          <w:rPr>
            <w:webHidden/>
          </w:rPr>
          <w:t>44</w:t>
        </w:r>
        <w:r>
          <w:rPr>
            <w:webHidden/>
          </w:rPr>
          <w:fldChar w:fldCharType="end"/>
        </w:r>
        <w:r w:rsidRPr="004E1D59">
          <w:rPr>
            <w:rStyle w:val="Hyperlink"/>
          </w:rPr>
          <w:fldChar w:fldCharType="end"/>
        </w:r>
      </w:ins>
    </w:p>
    <w:p w14:paraId="3B7DD04A" w14:textId="5346B438" w:rsidR="009518DB" w:rsidRDefault="009518DB" w:rsidP="00CA31F6">
      <w:pPr>
        <w:rPr>
          <w:ins w:id="178" w:author="Tatiane Schwanck Schardosim" w:date="2020-07-01T21:32:00Z"/>
          <w:rFonts w:asciiTheme="minorHAnsi" w:eastAsiaTheme="minorEastAsia" w:hAnsiTheme="minorHAnsi" w:cstheme="minorBidi"/>
          <w:color w:val="auto"/>
          <w:sz w:val="22"/>
          <w:szCs w:val="22"/>
          <w:lang w:eastAsia="pt-BR"/>
        </w:rPr>
        <w:pPrChange w:id="179" w:author="Tatiane Schwanck Schardosim" w:date="2020-07-01T21:55:00Z">
          <w:pPr>
            <w:pStyle w:val="Sumrio3"/>
            <w:tabs>
              <w:tab w:val="left" w:pos="1440"/>
              <w:tab w:val="right" w:leader="dot" w:pos="9062"/>
            </w:tabs>
          </w:pPr>
        </w:pPrChange>
      </w:pPr>
      <w:ins w:id="180" w:author="Tatiane Schwanck Schardosim" w:date="2020-07-01T21:32:00Z">
        <w:r w:rsidRPr="004E1D59">
          <w:rPr>
            <w:rStyle w:val="Hyperlink"/>
          </w:rPr>
          <w:fldChar w:fldCharType="begin"/>
        </w:r>
        <w:r w:rsidRPr="004E1D59">
          <w:rPr>
            <w:rStyle w:val="Hyperlink"/>
          </w:rPr>
          <w:instrText xml:space="preserve"> </w:instrText>
        </w:r>
        <w:r>
          <w:instrText>HYPERLINK \l "_Toc44531581"</w:instrText>
        </w:r>
        <w:r w:rsidRPr="004E1D59">
          <w:rPr>
            <w:rStyle w:val="Hyperlink"/>
          </w:rPr>
          <w:instrText xml:space="preserve"> </w:instrText>
        </w:r>
        <w:r w:rsidRPr="004E1D59">
          <w:rPr>
            <w:rStyle w:val="Hyperlink"/>
          </w:rPr>
          <w:fldChar w:fldCharType="separate"/>
        </w:r>
        <w:r w:rsidRPr="004E1D59">
          <w:rPr>
            <w:rStyle w:val="Hyperlink"/>
          </w:rPr>
          <w:t>3.2.4</w:t>
        </w:r>
        <w:r>
          <w:rPr>
            <w:rFonts w:asciiTheme="minorHAnsi" w:eastAsiaTheme="minorEastAsia" w:hAnsiTheme="minorHAnsi" w:cstheme="minorBidi"/>
            <w:color w:val="auto"/>
            <w:sz w:val="22"/>
            <w:szCs w:val="22"/>
            <w:lang w:eastAsia="pt-BR"/>
          </w:rPr>
          <w:tab/>
        </w:r>
        <w:r w:rsidRPr="004E1D59">
          <w:rPr>
            <w:rStyle w:val="Hyperlink"/>
          </w:rPr>
          <w:t>Como o trabalho vai classificar o contexto para apresentar para usuário?</w:t>
        </w:r>
        <w:r>
          <w:rPr>
            <w:webHidden/>
          </w:rPr>
          <w:tab/>
        </w:r>
        <w:r>
          <w:rPr>
            <w:webHidden/>
          </w:rPr>
          <w:fldChar w:fldCharType="begin"/>
        </w:r>
        <w:r>
          <w:rPr>
            <w:webHidden/>
          </w:rPr>
          <w:instrText xml:space="preserve"> PAGEREF _Toc44531581 \h </w:instrText>
        </w:r>
      </w:ins>
      <w:r>
        <w:rPr>
          <w:webHidden/>
        </w:rPr>
      </w:r>
      <w:r>
        <w:rPr>
          <w:webHidden/>
        </w:rPr>
        <w:fldChar w:fldCharType="separate"/>
      </w:r>
      <w:ins w:id="181" w:author="Tatiane Schwanck Schardosim" w:date="2020-07-01T21:32:00Z">
        <w:r>
          <w:rPr>
            <w:webHidden/>
          </w:rPr>
          <w:t>44</w:t>
        </w:r>
        <w:r>
          <w:rPr>
            <w:webHidden/>
          </w:rPr>
          <w:fldChar w:fldCharType="end"/>
        </w:r>
        <w:r w:rsidRPr="004E1D59">
          <w:rPr>
            <w:rStyle w:val="Hyperlink"/>
          </w:rPr>
          <w:fldChar w:fldCharType="end"/>
        </w:r>
      </w:ins>
    </w:p>
    <w:p w14:paraId="64AC7495" w14:textId="074EC147" w:rsidR="009518DB" w:rsidRDefault="009518DB" w:rsidP="00CA31F6">
      <w:pPr>
        <w:rPr>
          <w:ins w:id="182" w:author="Tatiane Schwanck Schardosim" w:date="2020-07-01T21:32:00Z"/>
          <w:rFonts w:asciiTheme="minorHAnsi" w:eastAsiaTheme="minorEastAsia" w:hAnsiTheme="minorHAnsi" w:cstheme="minorBidi"/>
          <w:color w:val="auto"/>
          <w:sz w:val="22"/>
          <w:szCs w:val="22"/>
          <w:lang w:eastAsia="pt-BR"/>
        </w:rPr>
        <w:pPrChange w:id="183" w:author="Tatiane Schwanck Schardosim" w:date="2020-07-01T21:55:00Z">
          <w:pPr>
            <w:pStyle w:val="Sumrio3"/>
            <w:tabs>
              <w:tab w:val="left" w:pos="1440"/>
              <w:tab w:val="right" w:leader="dot" w:pos="9062"/>
            </w:tabs>
          </w:pPr>
        </w:pPrChange>
      </w:pPr>
      <w:ins w:id="184" w:author="Tatiane Schwanck Schardosim" w:date="2020-07-01T21:32:00Z">
        <w:r w:rsidRPr="004E1D59">
          <w:rPr>
            <w:rStyle w:val="Hyperlink"/>
          </w:rPr>
          <w:fldChar w:fldCharType="begin"/>
        </w:r>
        <w:r w:rsidRPr="004E1D59">
          <w:rPr>
            <w:rStyle w:val="Hyperlink"/>
          </w:rPr>
          <w:instrText xml:space="preserve"> </w:instrText>
        </w:r>
        <w:r>
          <w:instrText>HYPERLINK \l "_Toc44531582"</w:instrText>
        </w:r>
        <w:r w:rsidRPr="004E1D59">
          <w:rPr>
            <w:rStyle w:val="Hyperlink"/>
          </w:rPr>
          <w:instrText xml:space="preserve"> </w:instrText>
        </w:r>
        <w:r w:rsidRPr="004E1D59">
          <w:rPr>
            <w:rStyle w:val="Hyperlink"/>
          </w:rPr>
          <w:fldChar w:fldCharType="separate"/>
        </w:r>
        <w:r w:rsidRPr="004E1D59">
          <w:rPr>
            <w:rStyle w:val="Hyperlink"/>
          </w:rPr>
          <w:t>3.2.5</w:t>
        </w:r>
        <w:r>
          <w:rPr>
            <w:rFonts w:asciiTheme="minorHAnsi" w:eastAsiaTheme="minorEastAsia" w:hAnsiTheme="minorHAnsi" w:cstheme="minorBidi"/>
            <w:color w:val="auto"/>
            <w:sz w:val="22"/>
            <w:szCs w:val="22"/>
            <w:lang w:eastAsia="pt-BR"/>
          </w:rPr>
          <w:tab/>
        </w:r>
        <w:r w:rsidRPr="004E1D59">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4531582 \h </w:instrText>
        </w:r>
      </w:ins>
      <w:r>
        <w:rPr>
          <w:webHidden/>
        </w:rPr>
      </w:r>
      <w:r>
        <w:rPr>
          <w:webHidden/>
        </w:rPr>
        <w:fldChar w:fldCharType="separate"/>
      </w:r>
      <w:ins w:id="185" w:author="Tatiane Schwanck Schardosim" w:date="2020-07-01T21:32:00Z">
        <w:r>
          <w:rPr>
            <w:webHidden/>
          </w:rPr>
          <w:t>45</w:t>
        </w:r>
        <w:r>
          <w:rPr>
            <w:webHidden/>
          </w:rPr>
          <w:fldChar w:fldCharType="end"/>
        </w:r>
        <w:r w:rsidRPr="004E1D59">
          <w:rPr>
            <w:rStyle w:val="Hyperlink"/>
          </w:rPr>
          <w:fldChar w:fldCharType="end"/>
        </w:r>
      </w:ins>
    </w:p>
    <w:p w14:paraId="47015FD4" w14:textId="4BD2F2CE" w:rsidR="009518DB" w:rsidRDefault="009518DB" w:rsidP="00CA31F6">
      <w:pPr>
        <w:rPr>
          <w:ins w:id="186" w:author="Tatiane Schwanck Schardosim" w:date="2020-07-01T21:32:00Z"/>
          <w:rFonts w:asciiTheme="minorHAnsi" w:eastAsiaTheme="minorEastAsia" w:hAnsiTheme="minorHAnsi" w:cstheme="minorBidi"/>
          <w:color w:val="auto"/>
          <w:sz w:val="22"/>
          <w:szCs w:val="22"/>
          <w:lang w:eastAsia="pt-BR"/>
        </w:rPr>
        <w:pPrChange w:id="187" w:author="Tatiane Schwanck Schardosim" w:date="2020-07-01T21:55:00Z">
          <w:pPr>
            <w:pStyle w:val="Sumrio3"/>
            <w:tabs>
              <w:tab w:val="left" w:pos="1440"/>
              <w:tab w:val="right" w:leader="dot" w:pos="9062"/>
            </w:tabs>
          </w:pPr>
        </w:pPrChange>
      </w:pPr>
      <w:ins w:id="188" w:author="Tatiane Schwanck Schardosim" w:date="2020-07-01T21:32:00Z">
        <w:r w:rsidRPr="004E1D59">
          <w:rPr>
            <w:rStyle w:val="Hyperlink"/>
          </w:rPr>
          <w:fldChar w:fldCharType="begin"/>
        </w:r>
        <w:r w:rsidRPr="004E1D59">
          <w:rPr>
            <w:rStyle w:val="Hyperlink"/>
          </w:rPr>
          <w:instrText xml:space="preserve"> </w:instrText>
        </w:r>
        <w:r>
          <w:instrText>HYPERLINK \l "_Toc44531583"</w:instrText>
        </w:r>
        <w:r w:rsidRPr="004E1D59">
          <w:rPr>
            <w:rStyle w:val="Hyperlink"/>
          </w:rPr>
          <w:instrText xml:space="preserve"> </w:instrText>
        </w:r>
        <w:r w:rsidRPr="004E1D59">
          <w:rPr>
            <w:rStyle w:val="Hyperlink"/>
          </w:rPr>
          <w:fldChar w:fldCharType="separate"/>
        </w:r>
        <w:r w:rsidRPr="004E1D59">
          <w:rPr>
            <w:rStyle w:val="Hyperlink"/>
          </w:rPr>
          <w:t>3.2.6</w:t>
        </w:r>
        <w:r>
          <w:rPr>
            <w:rFonts w:asciiTheme="minorHAnsi" w:eastAsiaTheme="minorEastAsia" w:hAnsiTheme="minorHAnsi" w:cstheme="minorBidi"/>
            <w:color w:val="auto"/>
            <w:sz w:val="22"/>
            <w:szCs w:val="22"/>
            <w:lang w:eastAsia="pt-BR"/>
          </w:rPr>
          <w:tab/>
        </w:r>
        <w:r w:rsidRPr="004E1D59">
          <w:rPr>
            <w:rStyle w:val="Hyperlink"/>
          </w:rPr>
          <w:t>Como o trabalho vai avaliar as recomendações feitas?</w:t>
        </w:r>
        <w:r>
          <w:rPr>
            <w:webHidden/>
          </w:rPr>
          <w:tab/>
        </w:r>
        <w:r>
          <w:rPr>
            <w:webHidden/>
          </w:rPr>
          <w:fldChar w:fldCharType="begin"/>
        </w:r>
        <w:r>
          <w:rPr>
            <w:webHidden/>
          </w:rPr>
          <w:instrText xml:space="preserve"> PAGEREF _Toc44531583 \h </w:instrText>
        </w:r>
      </w:ins>
      <w:r>
        <w:rPr>
          <w:webHidden/>
        </w:rPr>
      </w:r>
      <w:r>
        <w:rPr>
          <w:webHidden/>
        </w:rPr>
        <w:fldChar w:fldCharType="separate"/>
      </w:r>
      <w:ins w:id="189" w:author="Tatiane Schwanck Schardosim" w:date="2020-07-01T21:32:00Z">
        <w:r>
          <w:rPr>
            <w:webHidden/>
          </w:rPr>
          <w:t>46</w:t>
        </w:r>
        <w:r>
          <w:rPr>
            <w:webHidden/>
          </w:rPr>
          <w:fldChar w:fldCharType="end"/>
        </w:r>
        <w:r w:rsidRPr="004E1D59">
          <w:rPr>
            <w:rStyle w:val="Hyperlink"/>
          </w:rPr>
          <w:fldChar w:fldCharType="end"/>
        </w:r>
      </w:ins>
    </w:p>
    <w:p w14:paraId="1AC630D8" w14:textId="7231A987" w:rsidR="009518DB" w:rsidRDefault="009518DB" w:rsidP="00CA31F6">
      <w:pPr>
        <w:rPr>
          <w:ins w:id="190" w:author="Tatiane Schwanck Schardosim" w:date="2020-07-01T21:32:00Z"/>
          <w:rFonts w:asciiTheme="minorHAnsi" w:eastAsiaTheme="minorEastAsia" w:hAnsiTheme="minorHAnsi" w:cstheme="minorBidi"/>
          <w:color w:val="auto"/>
          <w:sz w:val="22"/>
          <w:szCs w:val="22"/>
          <w:lang w:eastAsia="pt-BR"/>
        </w:rPr>
        <w:pPrChange w:id="191" w:author="Tatiane Schwanck Schardosim" w:date="2020-07-01T21:55:00Z">
          <w:pPr>
            <w:pStyle w:val="Sumrio2"/>
            <w:tabs>
              <w:tab w:val="left" w:pos="1248"/>
              <w:tab w:val="right" w:leader="dot" w:pos="9062"/>
            </w:tabs>
          </w:pPr>
        </w:pPrChange>
      </w:pPr>
      <w:ins w:id="192" w:author="Tatiane Schwanck Schardosim" w:date="2020-07-01T21:32:00Z">
        <w:r w:rsidRPr="004E1D59">
          <w:rPr>
            <w:rStyle w:val="Hyperlink"/>
          </w:rPr>
          <w:fldChar w:fldCharType="begin"/>
        </w:r>
        <w:r w:rsidRPr="004E1D59">
          <w:rPr>
            <w:rStyle w:val="Hyperlink"/>
          </w:rPr>
          <w:instrText xml:space="preserve"> </w:instrText>
        </w:r>
        <w:r>
          <w:instrText>HYPERLINK \l "_Toc44531584"</w:instrText>
        </w:r>
        <w:r w:rsidRPr="004E1D59">
          <w:rPr>
            <w:rStyle w:val="Hyperlink"/>
          </w:rPr>
          <w:instrText xml:space="preserve"> </w:instrText>
        </w:r>
        <w:r w:rsidRPr="004E1D59">
          <w:rPr>
            <w:rStyle w:val="Hyperlink"/>
          </w:rPr>
          <w:fldChar w:fldCharType="separate"/>
        </w:r>
        <w:r w:rsidRPr="004E1D59">
          <w:rPr>
            <w:rStyle w:val="Hyperlink"/>
          </w:rPr>
          <w:t>3.3</w:t>
        </w:r>
        <w:r>
          <w:rPr>
            <w:rFonts w:asciiTheme="minorHAnsi" w:eastAsiaTheme="minorEastAsia" w:hAnsiTheme="minorHAnsi" w:cstheme="minorBidi"/>
            <w:color w:val="auto"/>
            <w:sz w:val="22"/>
            <w:szCs w:val="22"/>
            <w:lang w:eastAsia="pt-BR"/>
          </w:rPr>
          <w:tab/>
        </w:r>
        <w:r w:rsidRPr="004E1D59">
          <w:rPr>
            <w:rStyle w:val="Hyperlink"/>
          </w:rPr>
          <w:t>roteiro</w:t>
        </w:r>
        <w:r>
          <w:rPr>
            <w:webHidden/>
          </w:rPr>
          <w:tab/>
        </w:r>
        <w:r>
          <w:rPr>
            <w:webHidden/>
          </w:rPr>
          <w:fldChar w:fldCharType="begin"/>
        </w:r>
        <w:r>
          <w:rPr>
            <w:webHidden/>
          </w:rPr>
          <w:instrText xml:space="preserve"> PAGEREF _Toc44531584 \h </w:instrText>
        </w:r>
      </w:ins>
      <w:r>
        <w:rPr>
          <w:webHidden/>
        </w:rPr>
      </w:r>
      <w:r>
        <w:rPr>
          <w:webHidden/>
        </w:rPr>
        <w:fldChar w:fldCharType="separate"/>
      </w:r>
      <w:ins w:id="193" w:author="Tatiane Schwanck Schardosim" w:date="2020-07-01T21:32:00Z">
        <w:r>
          <w:rPr>
            <w:webHidden/>
          </w:rPr>
          <w:t>46</w:t>
        </w:r>
        <w:r>
          <w:rPr>
            <w:webHidden/>
          </w:rPr>
          <w:fldChar w:fldCharType="end"/>
        </w:r>
        <w:r w:rsidRPr="004E1D59">
          <w:rPr>
            <w:rStyle w:val="Hyperlink"/>
          </w:rPr>
          <w:fldChar w:fldCharType="end"/>
        </w:r>
      </w:ins>
    </w:p>
    <w:p w14:paraId="404C865E" w14:textId="57681FE0" w:rsidR="009518DB" w:rsidRDefault="009518DB" w:rsidP="00CA31F6">
      <w:pPr>
        <w:rPr>
          <w:ins w:id="194" w:author="Tatiane Schwanck Schardosim" w:date="2020-07-01T21:32:00Z"/>
          <w:rFonts w:asciiTheme="minorHAnsi" w:eastAsiaTheme="minorEastAsia" w:hAnsiTheme="minorHAnsi" w:cstheme="minorBidi"/>
          <w:b/>
          <w:caps/>
          <w:noProof/>
          <w:color w:val="auto"/>
          <w:sz w:val="22"/>
          <w:szCs w:val="22"/>
          <w:lang w:eastAsia="pt-BR"/>
        </w:rPr>
        <w:pPrChange w:id="195" w:author="Tatiane Schwanck Schardosim" w:date="2020-07-01T21:55:00Z">
          <w:pPr>
            <w:pStyle w:val="Sumrio1"/>
            <w:tabs>
              <w:tab w:val="right" w:leader="dot" w:pos="9062"/>
            </w:tabs>
          </w:pPr>
        </w:pPrChange>
      </w:pPr>
      <w:ins w:id="196" w:author="Tatiane Schwanck Schardosim" w:date="2020-07-01T21:32:00Z">
        <w:r w:rsidRPr="004E1D59">
          <w:rPr>
            <w:rStyle w:val="Hyperlink"/>
            <w:noProof/>
          </w:rPr>
          <w:fldChar w:fldCharType="begin"/>
        </w:r>
        <w:r w:rsidRPr="004E1D59">
          <w:rPr>
            <w:rStyle w:val="Hyperlink"/>
            <w:noProof/>
          </w:rPr>
          <w:instrText xml:space="preserve"> </w:instrText>
        </w:r>
        <w:r>
          <w:rPr>
            <w:noProof/>
          </w:rPr>
          <w:instrText>HYPERLINK \l "_Toc44531585"</w:instrText>
        </w:r>
        <w:r w:rsidRPr="004E1D59">
          <w:rPr>
            <w:rStyle w:val="Hyperlink"/>
            <w:noProof/>
          </w:rPr>
          <w:instrText xml:space="preserve"> </w:instrText>
        </w:r>
        <w:r w:rsidRPr="004E1D59">
          <w:rPr>
            <w:rStyle w:val="Hyperlink"/>
            <w:noProof/>
          </w:rPr>
          <w:fldChar w:fldCharType="separate"/>
        </w:r>
        <w:r w:rsidRPr="004E1D59">
          <w:rPr>
            <w:rStyle w:val="Hyperlink"/>
            <w:noProof/>
          </w:rPr>
          <w:t>4</w:t>
        </w:r>
        <w:r>
          <w:rPr>
            <w:rFonts w:asciiTheme="minorHAnsi" w:eastAsiaTheme="minorEastAsia" w:hAnsiTheme="minorHAnsi" w:cstheme="minorBidi"/>
            <w:b/>
            <w:caps/>
            <w:noProof/>
            <w:color w:val="auto"/>
            <w:sz w:val="22"/>
            <w:szCs w:val="22"/>
            <w:lang w:eastAsia="pt-BR"/>
          </w:rPr>
          <w:tab/>
        </w:r>
        <w:r w:rsidRPr="004E1D59">
          <w:rPr>
            <w:rStyle w:val="Hyperlink"/>
            <w:noProof/>
          </w:rPr>
          <w:t>CONCLUSÃO</w:t>
        </w:r>
        <w:r>
          <w:rPr>
            <w:noProof/>
            <w:webHidden/>
          </w:rPr>
          <w:tab/>
        </w:r>
        <w:r>
          <w:rPr>
            <w:noProof/>
            <w:webHidden/>
          </w:rPr>
          <w:fldChar w:fldCharType="begin"/>
        </w:r>
        <w:r>
          <w:rPr>
            <w:noProof/>
            <w:webHidden/>
          </w:rPr>
          <w:instrText xml:space="preserve"> PAGEREF _Toc44531585 \h </w:instrText>
        </w:r>
      </w:ins>
      <w:r>
        <w:rPr>
          <w:noProof/>
          <w:webHidden/>
        </w:rPr>
      </w:r>
      <w:r>
        <w:rPr>
          <w:noProof/>
          <w:webHidden/>
        </w:rPr>
        <w:fldChar w:fldCharType="separate"/>
      </w:r>
      <w:ins w:id="197" w:author="Tatiane Schwanck Schardosim" w:date="2020-07-01T21:32:00Z">
        <w:r>
          <w:rPr>
            <w:noProof/>
            <w:webHidden/>
          </w:rPr>
          <w:t>47</w:t>
        </w:r>
        <w:r>
          <w:rPr>
            <w:noProof/>
            <w:webHidden/>
          </w:rPr>
          <w:fldChar w:fldCharType="end"/>
        </w:r>
        <w:r w:rsidRPr="004E1D59">
          <w:rPr>
            <w:rStyle w:val="Hyperlink"/>
            <w:noProof/>
          </w:rPr>
          <w:fldChar w:fldCharType="end"/>
        </w:r>
      </w:ins>
    </w:p>
    <w:p w14:paraId="52CB8AF4" w14:textId="7F94BE5A" w:rsidR="009518DB" w:rsidRDefault="009518DB" w:rsidP="00CA31F6">
      <w:pPr>
        <w:rPr>
          <w:ins w:id="198" w:author="Tatiane Schwanck Schardosim" w:date="2020-07-01T21:32:00Z"/>
          <w:rFonts w:asciiTheme="minorHAnsi" w:eastAsiaTheme="minorEastAsia" w:hAnsiTheme="minorHAnsi" w:cstheme="minorBidi"/>
          <w:b/>
          <w:caps/>
          <w:noProof/>
          <w:color w:val="auto"/>
          <w:sz w:val="22"/>
          <w:szCs w:val="22"/>
          <w:lang w:eastAsia="pt-BR"/>
        </w:rPr>
        <w:pPrChange w:id="199" w:author="Tatiane Schwanck Schardosim" w:date="2020-07-01T21:55:00Z">
          <w:pPr>
            <w:pStyle w:val="Sumrio1"/>
            <w:tabs>
              <w:tab w:val="right" w:leader="dot" w:pos="9062"/>
            </w:tabs>
          </w:pPr>
        </w:pPrChange>
      </w:pPr>
      <w:ins w:id="200" w:author="Tatiane Schwanck Schardosim" w:date="2020-07-01T21:32:00Z">
        <w:r w:rsidRPr="004E1D59">
          <w:rPr>
            <w:rStyle w:val="Hyperlink"/>
            <w:noProof/>
          </w:rPr>
          <w:fldChar w:fldCharType="begin"/>
        </w:r>
        <w:r w:rsidRPr="004E1D59">
          <w:rPr>
            <w:rStyle w:val="Hyperlink"/>
            <w:noProof/>
          </w:rPr>
          <w:instrText xml:space="preserve"> </w:instrText>
        </w:r>
        <w:r>
          <w:rPr>
            <w:noProof/>
          </w:rPr>
          <w:instrText>HYPERLINK \l "_Toc44531586"</w:instrText>
        </w:r>
        <w:r w:rsidRPr="004E1D59">
          <w:rPr>
            <w:rStyle w:val="Hyperlink"/>
            <w:noProof/>
          </w:rPr>
          <w:instrText xml:space="preserve"> </w:instrText>
        </w:r>
        <w:r w:rsidRPr="004E1D59">
          <w:rPr>
            <w:rStyle w:val="Hyperlink"/>
            <w:noProof/>
          </w:rPr>
          <w:fldChar w:fldCharType="separate"/>
        </w:r>
        <w:r w:rsidRPr="004E1D59">
          <w:rPr>
            <w:rStyle w:val="Hyperlink"/>
            <w:noProof/>
          </w:rPr>
          <w:t>Referências Bibliográficas</w:t>
        </w:r>
        <w:r>
          <w:rPr>
            <w:noProof/>
            <w:webHidden/>
          </w:rPr>
          <w:tab/>
        </w:r>
        <w:r>
          <w:rPr>
            <w:noProof/>
            <w:webHidden/>
          </w:rPr>
          <w:fldChar w:fldCharType="begin"/>
        </w:r>
        <w:r>
          <w:rPr>
            <w:noProof/>
            <w:webHidden/>
          </w:rPr>
          <w:instrText xml:space="preserve"> PAGEREF _Toc44531586 \h </w:instrText>
        </w:r>
      </w:ins>
      <w:r>
        <w:rPr>
          <w:noProof/>
          <w:webHidden/>
        </w:rPr>
      </w:r>
      <w:r>
        <w:rPr>
          <w:noProof/>
          <w:webHidden/>
        </w:rPr>
        <w:fldChar w:fldCharType="separate"/>
      </w:r>
      <w:ins w:id="201" w:author="Tatiane Schwanck Schardosim" w:date="2020-07-01T21:32:00Z">
        <w:r>
          <w:rPr>
            <w:noProof/>
            <w:webHidden/>
          </w:rPr>
          <w:t>48</w:t>
        </w:r>
        <w:r>
          <w:rPr>
            <w:noProof/>
            <w:webHidden/>
          </w:rPr>
          <w:fldChar w:fldCharType="end"/>
        </w:r>
        <w:r w:rsidRPr="004E1D59">
          <w:rPr>
            <w:rStyle w:val="Hyperlink"/>
            <w:noProof/>
          </w:rPr>
          <w:fldChar w:fldCharType="end"/>
        </w:r>
      </w:ins>
    </w:p>
    <w:p w14:paraId="7CAFB629" w14:textId="5CFAAEA7" w:rsidR="00B250CC" w:rsidDel="009518DB" w:rsidRDefault="00B250CC" w:rsidP="00CA31F6">
      <w:pPr>
        <w:rPr>
          <w:del w:id="202" w:author="Tatiane Schwanck Schardosim" w:date="2020-07-01T21:32:00Z"/>
          <w:rFonts w:asciiTheme="minorHAnsi" w:eastAsiaTheme="minorEastAsia" w:hAnsiTheme="minorHAnsi" w:cstheme="minorBidi"/>
          <w:noProof/>
          <w:color w:val="auto"/>
          <w:sz w:val="22"/>
          <w:szCs w:val="22"/>
          <w:lang w:eastAsia="pt-BR"/>
        </w:rPr>
        <w:pPrChange w:id="203" w:author="Tatiane Schwanck Schardosim" w:date="2020-07-01T21:55:00Z">
          <w:pPr>
            <w:pStyle w:val="Sumrio1"/>
          </w:pPr>
        </w:pPrChange>
      </w:pPr>
      <w:del w:id="204" w:author="Tatiane Schwanck Schardosim" w:date="2020-07-01T21:32:00Z">
        <w:r w:rsidRPr="009518DB" w:rsidDel="009518DB">
          <w:rPr>
            <w:rStyle w:val="Hyperlink"/>
            <w:noProof/>
          </w:rPr>
          <w:delText>1</w:delText>
        </w:r>
        <w:r w:rsidDel="009518DB">
          <w:rPr>
            <w:rFonts w:asciiTheme="minorHAnsi" w:eastAsiaTheme="minorEastAsia" w:hAnsiTheme="minorHAnsi" w:cstheme="minorBidi"/>
            <w:noProof/>
            <w:color w:val="auto"/>
            <w:sz w:val="22"/>
            <w:szCs w:val="22"/>
            <w:lang w:eastAsia="pt-BR"/>
          </w:rPr>
          <w:tab/>
        </w:r>
        <w:r w:rsidRPr="009518DB" w:rsidDel="009518DB">
          <w:rPr>
            <w:rStyle w:val="Hyperlink"/>
            <w:noProof/>
          </w:rPr>
          <w:delText>Introdução</w:delText>
        </w:r>
        <w:r w:rsidDel="009518DB">
          <w:rPr>
            <w:noProof/>
            <w:webHidden/>
          </w:rPr>
          <w:tab/>
          <w:delText>10</w:delText>
        </w:r>
      </w:del>
    </w:p>
    <w:p w14:paraId="7BEC336F" w14:textId="0FEFA4F7" w:rsidR="00B250CC" w:rsidDel="009518DB" w:rsidRDefault="00B250CC" w:rsidP="00CA31F6">
      <w:pPr>
        <w:rPr>
          <w:del w:id="205" w:author="Tatiane Schwanck Schardosim" w:date="2020-07-01T21:32:00Z"/>
          <w:rFonts w:asciiTheme="minorHAnsi" w:eastAsiaTheme="minorEastAsia" w:hAnsiTheme="minorHAnsi" w:cstheme="minorBidi"/>
          <w:noProof/>
          <w:color w:val="auto"/>
          <w:sz w:val="22"/>
          <w:szCs w:val="22"/>
          <w:lang w:eastAsia="pt-BR"/>
        </w:rPr>
        <w:pPrChange w:id="206" w:author="Tatiane Schwanck Schardosim" w:date="2020-07-01T21:55:00Z">
          <w:pPr>
            <w:pStyle w:val="Sumrio1"/>
          </w:pPr>
        </w:pPrChange>
      </w:pPr>
      <w:del w:id="207" w:author="Tatiane Schwanck Schardosim" w:date="2020-07-01T21:32:00Z">
        <w:r w:rsidRPr="009518DB" w:rsidDel="009518DB">
          <w:rPr>
            <w:rStyle w:val="Hyperlink"/>
            <w:noProof/>
          </w:rPr>
          <w:delText>2</w:delText>
        </w:r>
        <w:r w:rsidDel="009518DB">
          <w:rPr>
            <w:rFonts w:asciiTheme="minorHAnsi" w:eastAsiaTheme="minorEastAsia" w:hAnsiTheme="minorHAnsi" w:cstheme="minorBidi"/>
            <w:noProof/>
            <w:color w:val="auto"/>
            <w:sz w:val="22"/>
            <w:szCs w:val="22"/>
            <w:lang w:eastAsia="pt-BR"/>
          </w:rPr>
          <w:tab/>
        </w:r>
        <w:r w:rsidRPr="009518DB" w:rsidDel="009518DB">
          <w:rPr>
            <w:rStyle w:val="Hyperlink"/>
            <w:noProof/>
          </w:rPr>
          <w:delText>Trabalhos relacionados</w:delText>
        </w:r>
        <w:r w:rsidDel="009518DB">
          <w:rPr>
            <w:noProof/>
            <w:webHidden/>
          </w:rPr>
          <w:tab/>
          <w:delText>14</w:delText>
        </w:r>
      </w:del>
    </w:p>
    <w:p w14:paraId="2F7E22EF" w14:textId="7067FA8A" w:rsidR="00B250CC" w:rsidDel="009518DB" w:rsidRDefault="00B250CC" w:rsidP="00CA31F6">
      <w:pPr>
        <w:rPr>
          <w:del w:id="208" w:author="Tatiane Schwanck Schardosim" w:date="2020-07-01T21:32:00Z"/>
          <w:rFonts w:asciiTheme="minorHAnsi" w:eastAsiaTheme="minorEastAsia" w:hAnsiTheme="minorHAnsi" w:cstheme="minorBidi"/>
          <w:color w:val="auto"/>
          <w:sz w:val="22"/>
          <w:szCs w:val="22"/>
          <w:lang w:eastAsia="pt-BR"/>
        </w:rPr>
        <w:pPrChange w:id="209" w:author="Tatiane Schwanck Schardosim" w:date="2020-07-01T21:55:00Z">
          <w:pPr>
            <w:pStyle w:val="Sumrio2"/>
          </w:pPr>
        </w:pPrChange>
      </w:pPr>
      <w:del w:id="210" w:author="Tatiane Schwanck Schardosim" w:date="2020-07-01T21:32:00Z">
        <w:r w:rsidRPr="002F3492" w:rsidDel="009518DB">
          <w:rPr>
            <w:rStyle w:val="Hyperlink"/>
          </w:rPr>
          <w:delText>2.1</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O protocolo de revisão</w:delText>
        </w:r>
        <w:r w:rsidDel="009518DB">
          <w:rPr>
            <w:webHidden/>
          </w:rPr>
          <w:tab/>
          <w:delText>14</w:delText>
        </w:r>
      </w:del>
    </w:p>
    <w:p w14:paraId="150EFD2C" w14:textId="4AAA5CA5" w:rsidR="00B250CC" w:rsidDel="009518DB" w:rsidRDefault="00B250CC" w:rsidP="00CA31F6">
      <w:pPr>
        <w:rPr>
          <w:del w:id="211" w:author="Tatiane Schwanck Schardosim" w:date="2020-07-01T21:32:00Z"/>
          <w:rFonts w:asciiTheme="minorHAnsi" w:eastAsiaTheme="minorEastAsia" w:hAnsiTheme="minorHAnsi" w:cstheme="minorBidi"/>
          <w:color w:val="auto"/>
          <w:sz w:val="22"/>
          <w:szCs w:val="22"/>
          <w:lang w:eastAsia="pt-BR"/>
        </w:rPr>
        <w:pPrChange w:id="212" w:author="Tatiane Schwanck Schardosim" w:date="2020-07-01T21:55:00Z">
          <w:pPr>
            <w:pStyle w:val="Sumrio2"/>
          </w:pPr>
        </w:pPrChange>
      </w:pPr>
      <w:del w:id="213" w:author="Tatiane Schwanck Schardosim" w:date="2020-07-01T21:32:00Z">
        <w:r w:rsidRPr="002F3492" w:rsidDel="009518DB">
          <w:rPr>
            <w:rStyle w:val="Hyperlink"/>
          </w:rPr>
          <w:delText>2.2</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PROCURA NOS MOTORES DE BUSCA</w:delText>
        </w:r>
        <w:r w:rsidDel="009518DB">
          <w:rPr>
            <w:webHidden/>
          </w:rPr>
          <w:tab/>
          <w:delText>16</w:delText>
        </w:r>
      </w:del>
    </w:p>
    <w:p w14:paraId="7B134C5C" w14:textId="0404361C" w:rsidR="00B250CC" w:rsidDel="009518DB" w:rsidRDefault="00B250CC" w:rsidP="00CA31F6">
      <w:pPr>
        <w:rPr>
          <w:del w:id="214" w:author="Tatiane Schwanck Schardosim" w:date="2020-07-01T21:32:00Z"/>
          <w:rFonts w:asciiTheme="minorHAnsi" w:eastAsiaTheme="minorEastAsia" w:hAnsiTheme="minorHAnsi" w:cstheme="minorBidi"/>
          <w:color w:val="auto"/>
          <w:sz w:val="22"/>
          <w:szCs w:val="22"/>
          <w:lang w:eastAsia="pt-BR"/>
        </w:rPr>
        <w:pPrChange w:id="215" w:author="Tatiane Schwanck Schardosim" w:date="2020-07-01T21:55:00Z">
          <w:pPr>
            <w:pStyle w:val="Sumrio2"/>
          </w:pPr>
        </w:pPrChange>
      </w:pPr>
      <w:del w:id="216" w:author="Tatiane Schwanck Schardosim" w:date="2020-07-01T21:32:00Z">
        <w:r w:rsidRPr="002F3492" w:rsidDel="009518DB">
          <w:rPr>
            <w:rStyle w:val="Hyperlink"/>
          </w:rPr>
          <w:delText>2.3</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ETAPAS DA REVISÃO DOS TRABALHOS</w:delText>
        </w:r>
        <w:r w:rsidDel="009518DB">
          <w:rPr>
            <w:webHidden/>
          </w:rPr>
          <w:tab/>
          <w:delText>18</w:delText>
        </w:r>
      </w:del>
    </w:p>
    <w:p w14:paraId="2E655B49" w14:textId="6E49FCF3" w:rsidR="00B250CC" w:rsidDel="009518DB" w:rsidRDefault="00B250CC" w:rsidP="00CA31F6">
      <w:pPr>
        <w:rPr>
          <w:del w:id="217" w:author="Tatiane Schwanck Schardosim" w:date="2020-07-01T21:32:00Z"/>
          <w:rFonts w:asciiTheme="minorHAnsi" w:eastAsiaTheme="minorEastAsia" w:hAnsiTheme="minorHAnsi" w:cstheme="minorBidi"/>
          <w:color w:val="auto"/>
          <w:sz w:val="22"/>
          <w:szCs w:val="22"/>
          <w:lang w:eastAsia="pt-BR"/>
        </w:rPr>
        <w:pPrChange w:id="218" w:author="Tatiane Schwanck Schardosim" w:date="2020-07-01T21:55:00Z">
          <w:pPr>
            <w:pStyle w:val="Sumrio3"/>
          </w:pPr>
        </w:pPrChange>
      </w:pPr>
      <w:del w:id="219" w:author="Tatiane Schwanck Schardosim" w:date="2020-07-01T21:32:00Z">
        <w:r w:rsidRPr="002F3492" w:rsidDel="009518DB">
          <w:rPr>
            <w:rStyle w:val="Hyperlink"/>
          </w:rPr>
          <w:delText>2.3.1</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Trabalhos selecionados</w:delText>
        </w:r>
        <w:r w:rsidDel="009518DB">
          <w:rPr>
            <w:webHidden/>
          </w:rPr>
          <w:tab/>
          <w:delText>19</w:delText>
        </w:r>
      </w:del>
    </w:p>
    <w:p w14:paraId="016BCEB9" w14:textId="05CD87EE" w:rsidR="00B250CC" w:rsidDel="009518DB" w:rsidRDefault="00B250CC" w:rsidP="00CA31F6">
      <w:pPr>
        <w:rPr>
          <w:del w:id="220" w:author="Tatiane Schwanck Schardosim" w:date="2020-07-01T21:32:00Z"/>
          <w:rFonts w:asciiTheme="minorHAnsi" w:eastAsiaTheme="minorEastAsia" w:hAnsiTheme="minorHAnsi" w:cstheme="minorBidi"/>
          <w:color w:val="auto"/>
          <w:sz w:val="22"/>
          <w:szCs w:val="22"/>
          <w:lang w:eastAsia="pt-BR"/>
        </w:rPr>
        <w:pPrChange w:id="221" w:author="Tatiane Schwanck Schardosim" w:date="2020-07-01T21:55:00Z">
          <w:pPr>
            <w:pStyle w:val="Sumrio2"/>
          </w:pPr>
        </w:pPrChange>
      </w:pPr>
      <w:del w:id="222" w:author="Tatiane Schwanck Schardosim" w:date="2020-07-01T21:32:00Z">
        <w:r w:rsidRPr="002F3492" w:rsidDel="009518DB">
          <w:rPr>
            <w:rStyle w:val="Hyperlink"/>
          </w:rPr>
          <w:delText>2.4</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FUNCIONALIDADES DOS TRABALHOS INVESTIGADOS</w:delText>
        </w:r>
        <w:r w:rsidDel="009518DB">
          <w:rPr>
            <w:webHidden/>
          </w:rPr>
          <w:tab/>
          <w:delText>30</w:delText>
        </w:r>
      </w:del>
    </w:p>
    <w:p w14:paraId="1FE64276" w14:textId="598A6551" w:rsidR="00B250CC" w:rsidDel="009518DB" w:rsidRDefault="00B250CC" w:rsidP="00CA31F6">
      <w:pPr>
        <w:rPr>
          <w:del w:id="223" w:author="Tatiane Schwanck Schardosim" w:date="2020-07-01T21:32:00Z"/>
          <w:rFonts w:asciiTheme="minorHAnsi" w:eastAsiaTheme="minorEastAsia" w:hAnsiTheme="minorHAnsi" w:cstheme="minorBidi"/>
          <w:color w:val="auto"/>
          <w:sz w:val="22"/>
          <w:szCs w:val="22"/>
          <w:lang w:eastAsia="pt-BR"/>
        </w:rPr>
        <w:pPrChange w:id="224" w:author="Tatiane Schwanck Schardosim" w:date="2020-07-01T21:55:00Z">
          <w:pPr>
            <w:pStyle w:val="Sumrio2"/>
          </w:pPr>
        </w:pPrChange>
      </w:pPr>
      <w:del w:id="225" w:author="Tatiane Schwanck Schardosim" w:date="2020-07-01T21:32:00Z">
        <w:r w:rsidRPr="002F3492" w:rsidDel="009518DB">
          <w:rPr>
            <w:rStyle w:val="Hyperlink"/>
          </w:rPr>
          <w:delText>2.5</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nclusões dos trabalhos revisados</w:delText>
        </w:r>
        <w:r w:rsidDel="009518DB">
          <w:rPr>
            <w:webHidden/>
          </w:rPr>
          <w:tab/>
          <w:delText>32</w:delText>
        </w:r>
      </w:del>
    </w:p>
    <w:p w14:paraId="5F9065A2" w14:textId="0B9E29DC" w:rsidR="00B250CC" w:rsidDel="009518DB" w:rsidRDefault="00B250CC" w:rsidP="00CA31F6">
      <w:pPr>
        <w:rPr>
          <w:del w:id="226" w:author="Tatiane Schwanck Schardosim" w:date="2020-07-01T21:32:00Z"/>
          <w:rFonts w:asciiTheme="minorHAnsi" w:eastAsiaTheme="minorEastAsia" w:hAnsiTheme="minorHAnsi" w:cstheme="minorBidi"/>
          <w:noProof/>
          <w:color w:val="auto"/>
          <w:sz w:val="22"/>
          <w:szCs w:val="22"/>
          <w:lang w:eastAsia="pt-BR"/>
        </w:rPr>
        <w:pPrChange w:id="227" w:author="Tatiane Schwanck Schardosim" w:date="2020-07-01T21:55:00Z">
          <w:pPr>
            <w:pStyle w:val="Sumrio1"/>
          </w:pPr>
        </w:pPrChange>
      </w:pPr>
      <w:del w:id="228" w:author="Tatiane Schwanck Schardosim" w:date="2020-07-01T21:32:00Z">
        <w:r w:rsidRPr="009518DB" w:rsidDel="009518DB">
          <w:rPr>
            <w:rStyle w:val="Hyperlink"/>
            <w:noProof/>
          </w:rPr>
          <w:delText>3</w:delText>
        </w:r>
        <w:r w:rsidDel="009518DB">
          <w:rPr>
            <w:rFonts w:asciiTheme="minorHAnsi" w:eastAsiaTheme="minorEastAsia" w:hAnsiTheme="minorHAnsi" w:cstheme="minorBidi"/>
            <w:noProof/>
            <w:color w:val="auto"/>
            <w:sz w:val="22"/>
            <w:szCs w:val="22"/>
            <w:lang w:eastAsia="pt-BR"/>
          </w:rPr>
          <w:tab/>
        </w:r>
        <w:r w:rsidRPr="009518DB" w:rsidDel="009518DB">
          <w:rPr>
            <w:rStyle w:val="Hyperlink"/>
            <w:noProof/>
          </w:rPr>
          <w:delText>Modelagem do “Nome do trabalho” (TODO)</w:delText>
        </w:r>
        <w:r w:rsidDel="009518DB">
          <w:rPr>
            <w:noProof/>
            <w:webHidden/>
          </w:rPr>
          <w:tab/>
          <w:delText>34</w:delText>
        </w:r>
      </w:del>
    </w:p>
    <w:p w14:paraId="4197E91B" w14:textId="208B8F8C" w:rsidR="00B250CC" w:rsidDel="009518DB" w:rsidRDefault="00B250CC" w:rsidP="00CA31F6">
      <w:pPr>
        <w:rPr>
          <w:del w:id="229" w:author="Tatiane Schwanck Schardosim" w:date="2020-07-01T21:32:00Z"/>
          <w:rFonts w:asciiTheme="minorHAnsi" w:eastAsiaTheme="minorEastAsia" w:hAnsiTheme="minorHAnsi" w:cstheme="minorBidi"/>
          <w:color w:val="auto"/>
          <w:sz w:val="22"/>
          <w:szCs w:val="22"/>
          <w:lang w:eastAsia="pt-BR"/>
        </w:rPr>
        <w:pPrChange w:id="230" w:author="Tatiane Schwanck Schardosim" w:date="2020-07-01T21:55:00Z">
          <w:pPr>
            <w:pStyle w:val="Sumrio2"/>
          </w:pPr>
        </w:pPrChange>
      </w:pPr>
      <w:del w:id="231" w:author="Tatiane Schwanck Schardosim" w:date="2020-07-01T21:32:00Z">
        <w:r w:rsidRPr="002F3492" w:rsidDel="009518DB">
          <w:rPr>
            <w:rStyle w:val="Hyperlink"/>
          </w:rPr>
          <w:delText>3.1</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ntexto</w:delText>
        </w:r>
        <w:r w:rsidDel="009518DB">
          <w:rPr>
            <w:webHidden/>
          </w:rPr>
          <w:tab/>
          <w:delText>34</w:delText>
        </w:r>
      </w:del>
    </w:p>
    <w:p w14:paraId="7BD68C84" w14:textId="28C21CC6" w:rsidR="00B250CC" w:rsidDel="009518DB" w:rsidRDefault="00B250CC" w:rsidP="00CA31F6">
      <w:pPr>
        <w:rPr>
          <w:del w:id="232" w:author="Tatiane Schwanck Schardosim" w:date="2020-07-01T21:32:00Z"/>
          <w:rFonts w:asciiTheme="minorHAnsi" w:eastAsiaTheme="minorEastAsia" w:hAnsiTheme="minorHAnsi" w:cstheme="minorBidi"/>
          <w:color w:val="auto"/>
          <w:sz w:val="22"/>
          <w:szCs w:val="22"/>
          <w:lang w:eastAsia="pt-BR"/>
        </w:rPr>
        <w:pPrChange w:id="233" w:author="Tatiane Schwanck Schardosim" w:date="2020-07-01T21:55:00Z">
          <w:pPr>
            <w:pStyle w:val="Sumrio3"/>
          </w:pPr>
        </w:pPrChange>
      </w:pPr>
      <w:del w:id="234" w:author="Tatiane Schwanck Schardosim" w:date="2020-07-01T21:32:00Z">
        <w:r w:rsidRPr="002F3492" w:rsidDel="009518DB">
          <w:rPr>
            <w:rStyle w:val="Hyperlink"/>
          </w:rPr>
          <w:delText>3.1.1</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O que é o contexto comportamental?</w:delText>
        </w:r>
        <w:r w:rsidDel="009518DB">
          <w:rPr>
            <w:webHidden/>
          </w:rPr>
          <w:tab/>
          <w:delText>35</w:delText>
        </w:r>
      </w:del>
    </w:p>
    <w:p w14:paraId="70D9B0BE" w14:textId="212EBD53" w:rsidR="00B250CC" w:rsidDel="009518DB" w:rsidRDefault="00B250CC" w:rsidP="00CA31F6">
      <w:pPr>
        <w:rPr>
          <w:del w:id="235" w:author="Tatiane Schwanck Schardosim" w:date="2020-07-01T21:32:00Z"/>
          <w:rFonts w:asciiTheme="minorHAnsi" w:eastAsiaTheme="minorEastAsia" w:hAnsiTheme="minorHAnsi" w:cstheme="minorBidi"/>
          <w:color w:val="auto"/>
          <w:sz w:val="22"/>
          <w:szCs w:val="22"/>
          <w:lang w:eastAsia="pt-BR"/>
        </w:rPr>
        <w:pPrChange w:id="236" w:author="Tatiane Schwanck Schardosim" w:date="2020-07-01T21:55:00Z">
          <w:pPr>
            <w:pStyle w:val="Sumrio3"/>
          </w:pPr>
        </w:pPrChange>
      </w:pPr>
      <w:del w:id="237" w:author="Tatiane Schwanck Schardosim" w:date="2020-07-01T21:32:00Z">
        <w:r w:rsidRPr="002F3492" w:rsidDel="009518DB">
          <w:rPr>
            <w:rStyle w:val="Hyperlink"/>
          </w:rPr>
          <w:delText>3.1.2</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O que é o contexto ambiente?</w:delText>
        </w:r>
        <w:r w:rsidDel="009518DB">
          <w:rPr>
            <w:webHidden/>
          </w:rPr>
          <w:tab/>
          <w:delText>36</w:delText>
        </w:r>
      </w:del>
    </w:p>
    <w:p w14:paraId="6A5E4E8D" w14:textId="496B0EAD" w:rsidR="00B250CC" w:rsidDel="009518DB" w:rsidRDefault="00B250CC" w:rsidP="00CA31F6">
      <w:pPr>
        <w:rPr>
          <w:del w:id="238" w:author="Tatiane Schwanck Schardosim" w:date="2020-07-01T21:32:00Z"/>
          <w:rFonts w:asciiTheme="minorHAnsi" w:eastAsiaTheme="minorEastAsia" w:hAnsiTheme="minorHAnsi" w:cstheme="minorBidi"/>
          <w:color w:val="auto"/>
          <w:sz w:val="22"/>
          <w:szCs w:val="22"/>
          <w:lang w:eastAsia="pt-BR"/>
        </w:rPr>
        <w:pPrChange w:id="239" w:author="Tatiane Schwanck Schardosim" w:date="2020-07-01T21:55:00Z">
          <w:pPr>
            <w:pStyle w:val="Sumrio3"/>
          </w:pPr>
        </w:pPrChange>
      </w:pPr>
      <w:del w:id="240" w:author="Tatiane Schwanck Schardosim" w:date="2020-07-01T21:32:00Z">
        <w:r w:rsidRPr="002F3492" w:rsidDel="009518DB">
          <w:rPr>
            <w:rStyle w:val="Hyperlink"/>
          </w:rPr>
          <w:delText>3.1.3</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será obtido os contextos?</w:delText>
        </w:r>
        <w:r w:rsidDel="009518DB">
          <w:rPr>
            <w:webHidden/>
          </w:rPr>
          <w:tab/>
          <w:delText>37</w:delText>
        </w:r>
      </w:del>
    </w:p>
    <w:p w14:paraId="3EF855DC" w14:textId="4F622704" w:rsidR="00B250CC" w:rsidDel="009518DB" w:rsidRDefault="00B250CC" w:rsidP="00CA31F6">
      <w:pPr>
        <w:rPr>
          <w:del w:id="241" w:author="Tatiane Schwanck Schardosim" w:date="2020-07-01T21:32:00Z"/>
          <w:rFonts w:asciiTheme="minorHAnsi" w:eastAsiaTheme="minorEastAsia" w:hAnsiTheme="minorHAnsi" w:cstheme="minorBidi"/>
          <w:color w:val="auto"/>
          <w:sz w:val="22"/>
          <w:szCs w:val="22"/>
          <w:lang w:eastAsia="pt-BR"/>
        </w:rPr>
        <w:pPrChange w:id="242" w:author="Tatiane Schwanck Schardosim" w:date="2020-07-01T21:55:00Z">
          <w:pPr>
            <w:pStyle w:val="Sumrio3"/>
          </w:pPr>
        </w:pPrChange>
      </w:pPr>
      <w:del w:id="243" w:author="Tatiane Schwanck Schardosim" w:date="2020-07-01T21:32:00Z">
        <w:r w:rsidRPr="002F3492" w:rsidDel="009518DB">
          <w:rPr>
            <w:rStyle w:val="Hyperlink"/>
          </w:rPr>
          <w:delText>3.1.4</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O que são as ações do usuário?</w:delText>
        </w:r>
        <w:r w:rsidDel="009518DB">
          <w:rPr>
            <w:webHidden/>
          </w:rPr>
          <w:tab/>
          <w:delText>38</w:delText>
        </w:r>
      </w:del>
    </w:p>
    <w:p w14:paraId="58029C35" w14:textId="373E45AE" w:rsidR="00B250CC" w:rsidDel="009518DB" w:rsidRDefault="00B250CC" w:rsidP="00CA31F6">
      <w:pPr>
        <w:rPr>
          <w:del w:id="244" w:author="Tatiane Schwanck Schardosim" w:date="2020-07-01T21:32:00Z"/>
          <w:rFonts w:asciiTheme="minorHAnsi" w:eastAsiaTheme="minorEastAsia" w:hAnsiTheme="minorHAnsi" w:cstheme="minorBidi"/>
          <w:color w:val="auto"/>
          <w:sz w:val="22"/>
          <w:szCs w:val="22"/>
          <w:lang w:eastAsia="pt-BR"/>
        </w:rPr>
        <w:pPrChange w:id="245" w:author="Tatiane Schwanck Schardosim" w:date="2020-07-01T21:55:00Z">
          <w:pPr>
            <w:pStyle w:val="Sumrio2"/>
          </w:pPr>
        </w:pPrChange>
      </w:pPr>
      <w:del w:id="246" w:author="Tatiane Schwanck Schardosim" w:date="2020-07-01T21:32:00Z">
        <w:r w:rsidRPr="002F3492" w:rsidDel="009518DB">
          <w:rPr>
            <w:rStyle w:val="Hyperlink"/>
          </w:rPr>
          <w:delText>3.2</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Arquitetura do sistema</w:delText>
        </w:r>
        <w:r w:rsidDel="009518DB">
          <w:rPr>
            <w:webHidden/>
          </w:rPr>
          <w:tab/>
          <w:delText>39</w:delText>
        </w:r>
      </w:del>
    </w:p>
    <w:p w14:paraId="772F7B70" w14:textId="4195C235" w:rsidR="00B250CC" w:rsidDel="009518DB" w:rsidRDefault="00B250CC" w:rsidP="00CA31F6">
      <w:pPr>
        <w:rPr>
          <w:del w:id="247" w:author="Tatiane Schwanck Schardosim" w:date="2020-07-01T21:32:00Z"/>
          <w:rFonts w:asciiTheme="minorHAnsi" w:eastAsiaTheme="minorEastAsia" w:hAnsiTheme="minorHAnsi" w:cstheme="minorBidi"/>
          <w:color w:val="auto"/>
          <w:sz w:val="22"/>
          <w:szCs w:val="22"/>
          <w:lang w:eastAsia="pt-BR"/>
        </w:rPr>
        <w:pPrChange w:id="248" w:author="Tatiane Schwanck Schardosim" w:date="2020-07-01T21:55:00Z">
          <w:pPr>
            <w:pStyle w:val="Sumrio3"/>
          </w:pPr>
        </w:pPrChange>
      </w:pPr>
      <w:del w:id="249" w:author="Tatiane Schwanck Schardosim" w:date="2020-07-01T21:32:00Z">
        <w:r w:rsidRPr="002F3492" w:rsidDel="009518DB">
          <w:rPr>
            <w:rStyle w:val="Hyperlink"/>
          </w:rPr>
          <w:delText>3.2.1</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o trabalho vai capturar as ações do usuário e enviá-las ao sistema?</w:delText>
        </w:r>
        <w:r w:rsidDel="009518DB">
          <w:rPr>
            <w:webHidden/>
          </w:rPr>
          <w:tab/>
          <w:delText>41</w:delText>
        </w:r>
      </w:del>
    </w:p>
    <w:p w14:paraId="739F5DE3" w14:textId="1DF875B2" w:rsidR="00B250CC" w:rsidDel="009518DB" w:rsidRDefault="00B250CC" w:rsidP="00CA31F6">
      <w:pPr>
        <w:rPr>
          <w:del w:id="250" w:author="Tatiane Schwanck Schardosim" w:date="2020-07-01T21:32:00Z"/>
          <w:rFonts w:asciiTheme="minorHAnsi" w:eastAsiaTheme="minorEastAsia" w:hAnsiTheme="minorHAnsi" w:cstheme="minorBidi"/>
          <w:color w:val="auto"/>
          <w:sz w:val="22"/>
          <w:szCs w:val="22"/>
          <w:lang w:eastAsia="pt-BR"/>
        </w:rPr>
        <w:pPrChange w:id="251" w:author="Tatiane Schwanck Schardosim" w:date="2020-07-01T21:55:00Z">
          <w:pPr>
            <w:pStyle w:val="Sumrio3"/>
          </w:pPr>
        </w:pPrChange>
      </w:pPr>
      <w:del w:id="252" w:author="Tatiane Schwanck Schardosim" w:date="2020-07-01T21:32:00Z">
        <w:r w:rsidRPr="002F3492" w:rsidDel="009518DB">
          <w:rPr>
            <w:rStyle w:val="Hyperlink"/>
          </w:rPr>
          <w:delText>3.2.2</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o trabalho vai validar se as ações do usuário condizem com o contexto?</w:delText>
        </w:r>
        <w:r w:rsidDel="009518DB">
          <w:rPr>
            <w:webHidden/>
          </w:rPr>
          <w:tab/>
          <w:delText>42</w:delText>
        </w:r>
      </w:del>
    </w:p>
    <w:p w14:paraId="43E1C460" w14:textId="462E616B" w:rsidR="00B250CC" w:rsidDel="009518DB" w:rsidRDefault="00B250CC" w:rsidP="00CA31F6">
      <w:pPr>
        <w:rPr>
          <w:del w:id="253" w:author="Tatiane Schwanck Schardosim" w:date="2020-07-01T21:32:00Z"/>
          <w:rFonts w:asciiTheme="minorHAnsi" w:eastAsiaTheme="minorEastAsia" w:hAnsiTheme="minorHAnsi" w:cstheme="minorBidi"/>
          <w:color w:val="auto"/>
          <w:sz w:val="22"/>
          <w:szCs w:val="22"/>
          <w:lang w:eastAsia="pt-BR"/>
        </w:rPr>
        <w:pPrChange w:id="254" w:author="Tatiane Schwanck Schardosim" w:date="2020-07-01T21:55:00Z">
          <w:pPr>
            <w:pStyle w:val="Sumrio3"/>
          </w:pPr>
        </w:pPrChange>
      </w:pPr>
      <w:del w:id="255" w:author="Tatiane Schwanck Schardosim" w:date="2020-07-01T21:32:00Z">
        <w:r w:rsidRPr="002F3492" w:rsidDel="009518DB">
          <w:rPr>
            <w:rStyle w:val="Hyperlink"/>
          </w:rPr>
          <w:delText>3.2.3</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o trabalho vai relacionar as músicas que o usuário gosta aos contextos?</w:delText>
        </w:r>
        <w:r w:rsidDel="009518DB">
          <w:rPr>
            <w:webHidden/>
          </w:rPr>
          <w:tab/>
          <w:delText>43</w:delText>
        </w:r>
      </w:del>
    </w:p>
    <w:p w14:paraId="47377AE7" w14:textId="48FC588A" w:rsidR="00B250CC" w:rsidDel="009518DB" w:rsidRDefault="00B250CC" w:rsidP="00CA31F6">
      <w:pPr>
        <w:rPr>
          <w:del w:id="256" w:author="Tatiane Schwanck Schardosim" w:date="2020-07-01T21:32:00Z"/>
          <w:rFonts w:asciiTheme="minorHAnsi" w:eastAsiaTheme="minorEastAsia" w:hAnsiTheme="minorHAnsi" w:cstheme="minorBidi"/>
          <w:color w:val="auto"/>
          <w:sz w:val="22"/>
          <w:szCs w:val="22"/>
          <w:lang w:eastAsia="pt-BR"/>
        </w:rPr>
        <w:pPrChange w:id="257" w:author="Tatiane Schwanck Schardosim" w:date="2020-07-01T21:55:00Z">
          <w:pPr>
            <w:pStyle w:val="Sumrio3"/>
          </w:pPr>
        </w:pPrChange>
      </w:pPr>
      <w:del w:id="258" w:author="Tatiane Schwanck Schardosim" w:date="2020-07-01T21:32:00Z">
        <w:r w:rsidRPr="002F3492" w:rsidDel="009518DB">
          <w:rPr>
            <w:rStyle w:val="Hyperlink"/>
          </w:rPr>
          <w:delText>3.2.4</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o trabalho vai classificar o contexto para apresentar para usuário?</w:delText>
        </w:r>
        <w:r w:rsidDel="009518DB">
          <w:rPr>
            <w:webHidden/>
          </w:rPr>
          <w:tab/>
          <w:delText>43</w:delText>
        </w:r>
      </w:del>
    </w:p>
    <w:p w14:paraId="3672DC91" w14:textId="78F655AB" w:rsidR="00B250CC" w:rsidDel="009518DB" w:rsidRDefault="00B250CC" w:rsidP="00CA31F6">
      <w:pPr>
        <w:rPr>
          <w:del w:id="259" w:author="Tatiane Schwanck Schardosim" w:date="2020-07-01T21:32:00Z"/>
          <w:rFonts w:asciiTheme="minorHAnsi" w:eastAsiaTheme="minorEastAsia" w:hAnsiTheme="minorHAnsi" w:cstheme="minorBidi"/>
          <w:color w:val="auto"/>
          <w:sz w:val="22"/>
          <w:szCs w:val="22"/>
          <w:lang w:eastAsia="pt-BR"/>
        </w:rPr>
        <w:pPrChange w:id="260" w:author="Tatiane Schwanck Schardosim" w:date="2020-07-01T21:55:00Z">
          <w:pPr>
            <w:pStyle w:val="Sumrio3"/>
          </w:pPr>
        </w:pPrChange>
      </w:pPr>
      <w:del w:id="261" w:author="Tatiane Schwanck Schardosim" w:date="2020-07-01T21:32:00Z">
        <w:r w:rsidRPr="002F3492" w:rsidDel="009518DB">
          <w:rPr>
            <w:rStyle w:val="Hyperlink"/>
          </w:rPr>
          <w:delText>3.2.5</w:delText>
        </w:r>
        <w:r w:rsidDel="009518DB">
          <w:rPr>
            <w:rFonts w:asciiTheme="minorHAnsi" w:eastAsiaTheme="minorEastAsia" w:hAnsiTheme="minorHAnsi" w:cstheme="minorBidi"/>
            <w:color w:val="auto"/>
            <w:sz w:val="22"/>
            <w:szCs w:val="22"/>
            <w:lang w:eastAsia="pt-BR"/>
          </w:rPr>
          <w:tab/>
        </w:r>
        <w:r w:rsidRPr="002F3492" w:rsidDel="009518DB">
          <w:rPr>
            <w:rStyle w:val="Hyperlink"/>
          </w:rPr>
          <w:delText>Como o trabalho vai recomendar novas músicas a partir da relação de contexto x música?</w:delText>
        </w:r>
        <w:r w:rsidDel="009518DB">
          <w:rPr>
            <w:webHidden/>
          </w:rPr>
          <w:tab/>
          <w:delText>43</w:delText>
        </w:r>
      </w:del>
    </w:p>
    <w:p w14:paraId="6F8468AF" w14:textId="1433775B" w:rsidR="00B250CC" w:rsidDel="009518DB" w:rsidRDefault="00B250CC" w:rsidP="00CA31F6">
      <w:pPr>
        <w:rPr>
          <w:del w:id="262" w:author="Tatiane Schwanck Schardosim" w:date="2020-07-01T21:32:00Z"/>
          <w:rFonts w:asciiTheme="minorHAnsi" w:eastAsiaTheme="minorEastAsia" w:hAnsiTheme="minorHAnsi" w:cstheme="minorBidi"/>
          <w:noProof/>
          <w:color w:val="auto"/>
          <w:sz w:val="22"/>
          <w:szCs w:val="22"/>
          <w:lang w:eastAsia="pt-BR"/>
        </w:rPr>
        <w:pPrChange w:id="263" w:author="Tatiane Schwanck Schardosim" w:date="2020-07-01T21:55:00Z">
          <w:pPr>
            <w:pStyle w:val="Sumrio1"/>
          </w:pPr>
        </w:pPrChange>
      </w:pPr>
      <w:del w:id="264" w:author="Tatiane Schwanck Schardosim" w:date="2020-07-01T21:32:00Z">
        <w:r w:rsidRPr="009518DB" w:rsidDel="009518DB">
          <w:rPr>
            <w:rStyle w:val="Hyperlink"/>
            <w:noProof/>
          </w:rPr>
          <w:delText>4</w:delText>
        </w:r>
        <w:r w:rsidDel="009518DB">
          <w:rPr>
            <w:rFonts w:asciiTheme="minorHAnsi" w:eastAsiaTheme="minorEastAsia" w:hAnsiTheme="minorHAnsi" w:cstheme="minorBidi"/>
            <w:noProof/>
            <w:color w:val="auto"/>
            <w:sz w:val="22"/>
            <w:szCs w:val="22"/>
            <w:lang w:eastAsia="pt-BR"/>
          </w:rPr>
          <w:tab/>
        </w:r>
        <w:r w:rsidRPr="009518DB" w:rsidDel="009518DB">
          <w:rPr>
            <w:rStyle w:val="Hyperlink"/>
            <w:noProof/>
          </w:rPr>
          <w:delText>CONCLUSÃO</w:delText>
        </w:r>
        <w:r w:rsidDel="009518DB">
          <w:rPr>
            <w:noProof/>
            <w:webHidden/>
          </w:rPr>
          <w:tab/>
          <w:delText>45</w:delText>
        </w:r>
      </w:del>
    </w:p>
    <w:p w14:paraId="45B102C0" w14:textId="0AF72C28" w:rsidR="00B250CC" w:rsidDel="009518DB" w:rsidRDefault="00B250CC" w:rsidP="00CA31F6">
      <w:pPr>
        <w:rPr>
          <w:del w:id="265" w:author="Tatiane Schwanck Schardosim" w:date="2020-07-01T21:32:00Z"/>
          <w:rFonts w:asciiTheme="minorHAnsi" w:eastAsiaTheme="minorEastAsia" w:hAnsiTheme="minorHAnsi" w:cstheme="minorBidi"/>
          <w:noProof/>
          <w:color w:val="auto"/>
          <w:sz w:val="22"/>
          <w:szCs w:val="22"/>
          <w:lang w:eastAsia="pt-BR"/>
        </w:rPr>
        <w:pPrChange w:id="266" w:author="Tatiane Schwanck Schardosim" w:date="2020-07-01T21:55:00Z">
          <w:pPr>
            <w:pStyle w:val="Sumrio1"/>
          </w:pPr>
        </w:pPrChange>
      </w:pPr>
      <w:del w:id="267" w:author="Tatiane Schwanck Schardosim" w:date="2020-07-01T21:32:00Z">
        <w:r w:rsidRPr="009518DB" w:rsidDel="009518DB">
          <w:rPr>
            <w:rStyle w:val="Hyperlink"/>
            <w:noProof/>
          </w:rPr>
          <w:delText>Referências Bibliográficas</w:delText>
        </w:r>
        <w:r w:rsidDel="009518DB">
          <w:rPr>
            <w:noProof/>
            <w:webHidden/>
          </w:rPr>
          <w:tab/>
          <w:delText>46</w:delText>
        </w:r>
      </w:del>
    </w:p>
    <w:p w14:paraId="5AA42494" w14:textId="32C35F49" w:rsidR="008F2AE9" w:rsidRDefault="000C396C" w:rsidP="00CA31F6">
      <w:r>
        <w:fldChar w:fldCharType="end"/>
      </w:r>
    </w:p>
    <w:p w14:paraId="661C36CD" w14:textId="77777777" w:rsidR="008F2AE9" w:rsidRDefault="008F2AE9" w:rsidP="00CA31F6">
      <w:pPr>
        <w:sectPr w:rsidR="008F2AE9">
          <w:headerReference w:type="even" r:id="rId10"/>
          <w:headerReference w:type="default" r:id="rId11"/>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68" w:name="_Toc53928594"/>
      <w:bookmarkStart w:id="269" w:name="_Toc44531563"/>
      <w:r w:rsidRPr="000964B3">
        <w:lastRenderedPageBreak/>
        <w:t>Introdução</w:t>
      </w:r>
      <w:bookmarkEnd w:id="268"/>
      <w:bookmarkEnd w:id="269"/>
    </w:p>
    <w:p w14:paraId="5A0E57EE" w14:textId="0C3900B8"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ins w:id="270" w:author="Tatiane Schwanck Schardosim" w:date="2020-07-01T21:35:00Z">
        <w:r w:rsidR="00C6170D">
          <w:t xml:space="preserve">e consecutivamente </w:t>
        </w:r>
      </w:ins>
      <w:r>
        <w:t xml:space="preserve">gerando </w:t>
      </w:r>
      <w:del w:id="271" w:author="Tatiane Schwanck Schardosim" w:date="2020-07-01T21:35:00Z">
        <w:r w:rsidDel="00C6170D">
          <w:delText xml:space="preserve">cada vez </w:delText>
        </w:r>
      </w:del>
      <w:r>
        <w:t>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78247D4D" w:rsidR="00DA05B5" w:rsidRDefault="00DA05B5" w:rsidP="00CA31F6">
      <w:pPr>
        <w:pStyle w:val="TextodoTrabalho"/>
      </w:pPr>
      <w:r>
        <w:t xml:space="preserve">Sistemas de recomendação (RecSys - </w:t>
      </w:r>
      <w:r w:rsidRPr="008B49B9">
        <w:t>Recommender Systems</w:t>
      </w:r>
      <w:r>
        <w:t xml:space="preserve">) são implementações de </w:t>
      </w:r>
      <w:r w:rsidRPr="002F3492">
        <w:rPr>
          <w:i/>
          <w:rPrChange w:id="272" w:author="Tatiane Schwanck Schardosim" w:date="2020-07-01T21:36:00Z">
            <w:rPr/>
          </w:rPrChange>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ins w:id="273" w:author="Tatiane Schwanck Schardosim" w:date="2020-07-01T21:36:00Z">
        <w:r w:rsidR="002F3492">
          <w:t xml:space="preserve">: (i) </w:t>
        </w:r>
      </w:ins>
      <w:del w:id="274" w:author="Tatiane Schwanck Schardosim" w:date="2020-07-01T21:36:00Z">
        <w:r w:rsidDel="002F3492">
          <w:delText xml:space="preserve">. Eles </w:delText>
        </w:r>
      </w:del>
      <w:r>
        <w:t>podem ser utilizados para estimular os usuários a fazer alguma coisa como comprar livros ou assistir algum filme</w:t>
      </w:r>
      <w:ins w:id="275" w:author="Tatiane Schwanck Schardosim" w:date="2020-07-01T21:36:00Z">
        <w:r w:rsidR="002F3492">
          <w:t xml:space="preserve"> ou (ii)</w:t>
        </w:r>
      </w:ins>
      <w:ins w:id="276" w:author="Tatiane Schwanck Schardosim" w:date="2020-07-01T21:37:00Z">
        <w:r w:rsidR="002F3492">
          <w:t xml:space="preserve"> </w:t>
        </w:r>
      </w:ins>
      <w:del w:id="277" w:author="Tatiane Schwanck Schardosim" w:date="2020-07-01T21:36:00Z">
        <w:r w:rsidDel="002F3492">
          <w:delText>.</w:delText>
        </w:r>
      </w:del>
      <w:del w:id="278" w:author="Tatiane Schwanck Schardosim" w:date="2020-07-01T21:37:00Z">
        <w:r w:rsidDel="002F3492">
          <w:delText xml:space="preserve"> Em contrapartida, </w:delText>
        </w:r>
      </w:del>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575B6F">
        <w:rPr>
          <w:i/>
          <w:rPrChange w:id="279" w:author="Tatiane Schwanck Schardosim" w:date="2020-07-01T21:37:00Z">
            <w:rPr/>
          </w:rPrChange>
        </w:rPr>
        <w:t>user model</w:t>
      </w:r>
      <w:r>
        <w:t xml:space="preserve"> ou </w:t>
      </w:r>
      <w:r w:rsidRPr="00575B6F">
        <w:rPr>
          <w:i/>
          <w:rPrChange w:id="280" w:author="Tatiane Schwanck Schardosim" w:date="2020-07-01T21:37:00Z">
            <w:rPr/>
          </w:rPrChange>
        </w:rPr>
        <w:lastRenderedPageBreak/>
        <w:t>user profile</w:t>
      </w:r>
      <w:r>
        <w:t xml:space="preserve">, que por exemplo, contém as preferências dele. A existência de um </w:t>
      </w:r>
      <w:r w:rsidRPr="00575B6F">
        <w:rPr>
          <w:i/>
          <w:rPrChange w:id="281" w:author="Tatiane Schwanck Schardosim" w:date="2020-07-01T21:38:00Z">
            <w:rPr/>
          </w:rPrChange>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575B6F">
        <w:rPr>
          <w:i/>
          <w:rPrChange w:id="282" w:author="Tatiane Schwanck Schardosim" w:date="2020-07-01T21:38:00Z">
            <w:rPr/>
          </w:rPrChange>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575B6F">
        <w:rPr>
          <w:i/>
          <w:rPrChange w:id="283" w:author="Tatiane Schwanck Schardosim" w:date="2020-07-01T21:38:00Z">
            <w:rPr/>
          </w:rPrChange>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575B6F">
        <w:rPr>
          <w:i/>
          <w:rPrChange w:id="284" w:author="Tatiane Schwanck Schardosim" w:date="2020-07-01T21:39:00Z">
            <w:rPr/>
          </w:rPrChange>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A0BA3BC" w:rsidR="00076C7E" w:rsidRDefault="00076C7E" w:rsidP="00CA31F6">
      <w:r>
        <w:tab/>
      </w:r>
      <w:ins w:id="285" w:author="Tatiane Schwanck Schardosim" w:date="2020-07-01T21:41:00Z">
        <w:r w:rsidR="00575B6F">
          <w:t>Dietmar diz que existem</w:t>
        </w:r>
      </w:ins>
      <w:moveFromRangeStart w:id="286" w:author="Tatiane Schwanck Schardosim" w:date="2020-07-01T21:39:00Z" w:name="move44532008"/>
      <w:moveFrom w:id="287" w:author="Tatiane Schwanck Schardosim" w:date="2020-07-01T21:39:00Z">
        <w:del w:id="288" w:author="Tatiane Schwanck Schardosim" w:date="2020-07-01T21:40:00Z">
          <w:r w:rsidDel="00575B6F">
            <w:fldChar w:fldCharType="begin" w:fldLock="1"/>
          </w:r>
          <w:r w:rsidDel="00575B6F">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rsidDel="00575B6F">
            <w:fldChar w:fldCharType="separate"/>
          </w:r>
          <w:r w:rsidRPr="00783075" w:rsidDel="00575B6F">
            <w:rPr>
              <w:noProof/>
            </w:rPr>
            <w:delText>(DIETMAR et al., 2010)</w:delText>
          </w:r>
          <w:r w:rsidDel="00575B6F">
            <w:fldChar w:fldCharType="end"/>
          </w:r>
          <w:r w:rsidDel="00575B6F">
            <w:delText xml:space="preserve"> </w:delText>
          </w:r>
        </w:del>
      </w:moveFrom>
      <w:moveFromRangeEnd w:id="286"/>
      <w:del w:id="289" w:author="Tatiane Schwanck Schardosim" w:date="2020-07-01T21:40:00Z">
        <w:r w:rsidRPr="00783075" w:rsidDel="00575B6F">
          <w:delText>traz</w:delText>
        </w:r>
        <w:r w:rsidDel="00575B6F">
          <w:delText>em</w:delText>
        </w:r>
        <w:r w:rsidRPr="00783075" w:rsidDel="00575B6F">
          <w:delText xml:space="preserve"> em sua obra os</w:delText>
        </w:r>
      </w:del>
      <w:r w:rsidRPr="00783075">
        <w:t xml:space="preserve"> 4 tipos de sistemas de recomendação, sendo eles: recomendação colaborativa, recomendação baseada em conteúdo, recomendação baseada em conhecimento, e sistemas de recomendação híbridos</w:t>
      </w:r>
      <w:ins w:id="290" w:author="Tatiane Schwanck Schardosim" w:date="2020-07-01T21:39:00Z">
        <w:r w:rsidR="00575B6F">
          <w:t xml:space="preserve"> </w:t>
        </w:r>
      </w:ins>
      <w:moveToRangeStart w:id="291" w:author="Tatiane Schwanck Schardosim" w:date="2020-07-01T21:39:00Z" w:name="move44532008"/>
      <w:moveTo w:id="292" w:author="Tatiane Schwanck Schardosim" w:date="2020-07-01T21:39:00Z">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moveTo>
      <w:moveToRangeEnd w:id="291"/>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293" w:name="_Toc44531564"/>
      <w:r>
        <w:lastRenderedPageBreak/>
        <w:t>Trabalhos relacionados</w:t>
      </w:r>
      <w:bookmarkEnd w:id="293"/>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294" w:name="_Toc44531565"/>
      <w:r>
        <w:t>O protocolo d</w:t>
      </w:r>
      <w:r w:rsidR="00765824">
        <w:t>e</w:t>
      </w:r>
      <w:r>
        <w:t xml:space="preserve"> revisão</w:t>
      </w:r>
      <w:bookmarkEnd w:id="294"/>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50725B">
      <w:pPr>
        <w:pStyle w:val="PargrafodaLista"/>
        <w:numPr>
          <w:ilvl w:val="0"/>
          <w:numId w:val="3"/>
        </w:numPr>
        <w:pPrChange w:id="295" w:author="Tatiane Schwanck Schardosim" w:date="2020-07-01T21:55:00Z">
          <w:pPr>
            <w:pStyle w:val="PargrafodaLista"/>
            <w:numPr>
              <w:numId w:val="32"/>
            </w:numPr>
            <w:tabs>
              <w:tab w:val="num" w:pos="360"/>
            </w:tabs>
          </w:pPr>
        </w:pPrChange>
      </w:pPr>
      <w:r>
        <w:t xml:space="preserve">Estudos </w:t>
      </w:r>
      <w:r w:rsidR="00913C91">
        <w:t>r</w:t>
      </w:r>
      <w:r>
        <w:t>ealizados</w:t>
      </w:r>
    </w:p>
    <w:p w14:paraId="4F1E7AE9" w14:textId="6F1BD88F" w:rsidR="00D50112" w:rsidRDefault="00D50112" w:rsidP="0050725B">
      <w:pPr>
        <w:pStyle w:val="PargrafodaLista"/>
        <w:numPr>
          <w:ilvl w:val="0"/>
          <w:numId w:val="3"/>
        </w:numPr>
        <w:pPrChange w:id="296" w:author="Tatiane Schwanck Schardosim" w:date="2020-07-01T21:55:00Z">
          <w:pPr>
            <w:pStyle w:val="PargrafodaLista"/>
            <w:numPr>
              <w:numId w:val="32"/>
            </w:numPr>
            <w:tabs>
              <w:tab w:val="num" w:pos="360"/>
            </w:tabs>
          </w:pPr>
        </w:pPrChange>
      </w:pPr>
      <w:r>
        <w:t xml:space="preserve">Técnicas </w:t>
      </w:r>
      <w:r w:rsidR="00362D8A">
        <w:t xml:space="preserve">de recomendação </w:t>
      </w:r>
      <w:r>
        <w:t>utilizada</w:t>
      </w:r>
      <w:r w:rsidR="00362D8A">
        <w:t>s</w:t>
      </w:r>
    </w:p>
    <w:p w14:paraId="47B80A35" w14:textId="174099BC" w:rsidR="00D50112" w:rsidRDefault="00362D8A" w:rsidP="0050725B">
      <w:pPr>
        <w:pStyle w:val="PargrafodaLista"/>
        <w:numPr>
          <w:ilvl w:val="0"/>
          <w:numId w:val="3"/>
        </w:numPr>
        <w:pPrChange w:id="297" w:author="Tatiane Schwanck Schardosim" w:date="2020-07-01T21:55:00Z">
          <w:pPr>
            <w:pStyle w:val="PargrafodaLista"/>
            <w:numPr>
              <w:numId w:val="32"/>
            </w:numPr>
            <w:tabs>
              <w:tab w:val="num" w:pos="360"/>
            </w:tabs>
          </w:pPr>
        </w:pPrChange>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50725B">
      <w:pPr>
        <w:pStyle w:val="PargrafodaLista"/>
        <w:numPr>
          <w:ilvl w:val="0"/>
          <w:numId w:val="4"/>
        </w:numPr>
        <w:pPrChange w:id="298" w:author="Tatiane Schwanck Schardosim" w:date="2020-07-01T21:55:00Z">
          <w:pPr>
            <w:pStyle w:val="PargrafodaLista"/>
            <w:numPr>
              <w:numId w:val="33"/>
            </w:numPr>
            <w:tabs>
              <w:tab w:val="num" w:pos="360"/>
            </w:tabs>
          </w:pPr>
        </w:pPrChange>
      </w:pPr>
      <w:r w:rsidRPr="00CA31F6">
        <w:t>RecSys</w:t>
      </w:r>
    </w:p>
    <w:p w14:paraId="26AA3250" w14:textId="2287B641" w:rsidR="008D579B" w:rsidRPr="00CA31F6" w:rsidRDefault="008D579B" w:rsidP="0050725B">
      <w:pPr>
        <w:pStyle w:val="PargrafodaLista"/>
        <w:numPr>
          <w:ilvl w:val="0"/>
          <w:numId w:val="4"/>
        </w:numPr>
        <w:rPr>
          <w:lang w:val="en-US"/>
        </w:rPr>
        <w:pPrChange w:id="299" w:author="Tatiane Schwanck Schardosim" w:date="2020-07-01T21:55:00Z">
          <w:pPr>
            <w:pStyle w:val="PargrafodaLista"/>
            <w:numPr>
              <w:numId w:val="33"/>
            </w:numPr>
            <w:tabs>
              <w:tab w:val="num" w:pos="360"/>
            </w:tabs>
          </w:pPr>
        </w:pPrChange>
      </w:pPr>
      <w:r w:rsidRPr="00CA31F6">
        <w:rPr>
          <w:lang w:val="en-US"/>
        </w:rPr>
        <w:t>Machine Learning</w:t>
      </w:r>
    </w:p>
    <w:p w14:paraId="703195DE" w14:textId="61281D29" w:rsidR="008D579B" w:rsidRDefault="008D579B" w:rsidP="0050725B">
      <w:pPr>
        <w:pStyle w:val="PargrafodaLista"/>
        <w:numPr>
          <w:ilvl w:val="0"/>
          <w:numId w:val="4"/>
        </w:numPr>
        <w:pPrChange w:id="300" w:author="Tatiane Schwanck Schardosim" w:date="2020-07-01T21:55:00Z">
          <w:pPr>
            <w:pStyle w:val="PargrafodaLista"/>
            <w:numPr>
              <w:numId w:val="33"/>
            </w:numPr>
            <w:tabs>
              <w:tab w:val="num" w:pos="360"/>
            </w:tabs>
          </w:pPr>
        </w:pPrChange>
      </w:pPr>
      <w:r w:rsidRPr="008D579B">
        <w:t>Sistemas de recomendação musical</w:t>
      </w:r>
    </w:p>
    <w:p w14:paraId="5C02332F" w14:textId="3175A75E" w:rsidR="008D579B" w:rsidRPr="003217A5" w:rsidRDefault="006676C9" w:rsidP="0050725B">
      <w:pPr>
        <w:pStyle w:val="PargrafodaLista"/>
        <w:numPr>
          <w:ilvl w:val="0"/>
          <w:numId w:val="4"/>
        </w:numPr>
        <w:pPrChange w:id="301" w:author="Tatiane Schwanck Schardosim" w:date="2020-07-01T21:55:00Z">
          <w:pPr>
            <w:pStyle w:val="PargrafodaLista"/>
            <w:numPr>
              <w:numId w:val="33"/>
            </w:numPr>
            <w:tabs>
              <w:tab w:val="num" w:pos="360"/>
            </w:tabs>
          </w:pPr>
        </w:pPrChange>
      </w:pPr>
      <w:r w:rsidRPr="004A7D8A">
        <w:rPr>
          <w:i/>
          <w:rPrChange w:id="302" w:author="Tatiane Schwanck Schardosim" w:date="2020-07-01T21:43:00Z">
            <w:rPr/>
          </w:rPrChange>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2"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1A485DBA"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ins w:id="303" w:author="Tatiane Schwanck Schardosim" w:date="2020-07-01T21:44:00Z">
        <w:r w:rsidR="004A7D8A">
          <w:t>,</w:t>
        </w:r>
      </w:ins>
      <w:r w:rsidR="00C415DA">
        <w:t xml:space="preserve"> e esta análise </w:t>
      </w:r>
      <w:r w:rsidR="006B230B">
        <w:t>foi</w:t>
      </w:r>
      <w:r w:rsidR="00C415DA">
        <w:t xml:space="preserve"> dividida em quatro etapas</w:t>
      </w:r>
      <w:ins w:id="304" w:author="Tatiane Schwanck Schardosim" w:date="2020-07-01T21:44:00Z">
        <w:r w:rsidR="004A7D8A">
          <w:t>: (</w:t>
        </w:r>
      </w:ins>
      <w:del w:id="305" w:author="Tatiane Schwanck Schardosim" w:date="2020-07-01T21:44:00Z">
        <w:r w:rsidR="00C415DA" w:rsidDel="004A7D8A">
          <w:delText>.</w:delText>
        </w:r>
        <w:r w:rsidDel="004A7D8A">
          <w:delText xml:space="preserve"> </w:delText>
        </w:r>
      </w:del>
      <w:ins w:id="306" w:author="Tatiane Schwanck Schardosim" w:date="2020-07-01T21:44:00Z">
        <w:r w:rsidR="004A7D8A">
          <w:t xml:space="preserve">i) </w:t>
        </w:r>
      </w:ins>
      <w:del w:id="307" w:author="Tatiane Schwanck Schardosim" w:date="2020-07-01T21:44:00Z">
        <w:r w:rsidR="00C415DA" w:rsidDel="004A7D8A">
          <w:delText>A</w:delText>
        </w:r>
      </w:del>
      <w:ins w:id="308" w:author="Tatiane Schwanck Schardosim" w:date="2020-07-01T21:44:00Z">
        <w:r w:rsidR="004A7D8A">
          <w:t>a</w:t>
        </w:r>
      </w:ins>
      <w:r w:rsidR="00C415DA">
        <w:t xml:space="preserve"> leitura inicial</w:t>
      </w:r>
      <w:del w:id="309" w:author="Tatiane Schwanck Schardosim" w:date="2020-07-01T21:45:00Z">
        <w:r w:rsidR="00C415DA" w:rsidDel="004A7D8A">
          <w:delText>,</w:delText>
        </w:r>
      </w:del>
      <w:r w:rsidR="00C415DA">
        <w:t xml:space="preserve"> </w:t>
      </w:r>
      <w:del w:id="310" w:author="Tatiane Schwanck Schardosim" w:date="2020-07-01T21:45:00Z">
        <w:r w:rsidR="00C415DA" w:rsidDel="004A7D8A">
          <w:delText xml:space="preserve">primeira etapa, </w:delText>
        </w:r>
      </w:del>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ins w:id="311" w:author="Tatiane Schwanck Schardosim" w:date="2020-07-01T21:45:00Z">
        <w:r w:rsidR="004A7D8A">
          <w:t xml:space="preserve">; (ii) </w:t>
        </w:r>
      </w:ins>
      <w:del w:id="312" w:author="Tatiane Schwanck Schardosim" w:date="2020-07-01T21:45:00Z">
        <w:r w:rsidDel="004A7D8A">
          <w:delText>.</w:delText>
        </w:r>
        <w:r w:rsidR="0087774B" w:rsidDel="004A7D8A">
          <w:delText xml:space="preserve"> A segunda etapa </w:delText>
        </w:r>
      </w:del>
      <w:r w:rsidR="003272CB">
        <w:t>consistiu</w:t>
      </w:r>
      <w:r w:rsidR="004E2D96">
        <w:t xml:space="preserve"> em</w:t>
      </w:r>
      <w:r w:rsidR="0087774B">
        <w:t xml:space="preserve"> realizar uma leitura dos resumos desses trabalhos</w:t>
      </w:r>
      <w:r w:rsidR="001D208F">
        <w:t xml:space="preserve"> e manter </w:t>
      </w:r>
      <w:r w:rsidR="00C415DA">
        <w:t>àqueles adequados</w:t>
      </w:r>
      <w:del w:id="313" w:author="Tatiane Schwanck Schardosim" w:date="2020-07-01T21:45:00Z">
        <w:r w:rsidR="00C415DA" w:rsidDel="004A7D8A">
          <w:delText>.</w:delText>
        </w:r>
        <w:r w:rsidR="008720F9" w:rsidDel="004A7D8A">
          <w:delText xml:space="preserve"> </w:delText>
        </w:r>
        <w:r w:rsidR="00C415DA" w:rsidDel="004A7D8A">
          <w:delText>A etapa três</w:delText>
        </w:r>
      </w:del>
      <w:ins w:id="314" w:author="Tatiane Schwanck Schardosim" w:date="2020-07-01T21:45:00Z">
        <w:r w:rsidR="004A7D8A">
          <w:t>; (iii)</w:t>
        </w:r>
      </w:ins>
      <w:r w:rsidR="008720F9">
        <w:t xml:space="preserve"> </w:t>
      </w:r>
      <w:ins w:id="315" w:author="Tatiane Schwanck Schardosim" w:date="2020-07-01T21:45:00Z">
        <w:r w:rsidR="004A7D8A">
          <w:t>aplicou-se</w:t>
        </w:r>
      </w:ins>
      <w:del w:id="316" w:author="Tatiane Schwanck Schardosim" w:date="2020-07-01T21:45:00Z">
        <w:r w:rsidR="00C259AA" w:rsidDel="004A7D8A">
          <w:delText>realizou</w:delText>
        </w:r>
      </w:del>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ins w:id="317" w:author="Tatiane Schwanck Schardosim" w:date="2020-07-01T21:46:00Z">
        <w:r w:rsidR="004A7D8A">
          <w:t xml:space="preserve"> e por fim; (iv)</w:t>
        </w:r>
      </w:ins>
      <w:del w:id="318" w:author="Tatiane Schwanck Schardosim" w:date="2020-07-01T21:46:00Z">
        <w:r w:rsidR="008720F9" w:rsidDel="004A7D8A">
          <w:delText>.</w:delText>
        </w:r>
      </w:del>
      <w:r w:rsidR="00C415DA">
        <w:t xml:space="preserve"> </w:t>
      </w:r>
      <w:del w:id="319" w:author="Tatiane Schwanck Schardosim" w:date="2020-07-01T21:46:00Z">
        <w:r w:rsidR="00C415DA" w:rsidDel="004A7D8A">
          <w:delText xml:space="preserve">A última etapa é representada pela </w:delText>
        </w:r>
      </w:del>
      <w:r w:rsidR="00C415DA">
        <w:t>leitura total dos artigos selecionados.</w:t>
      </w:r>
    </w:p>
    <w:p w14:paraId="2FCF9930" w14:textId="6839B44A"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ins w:id="320" w:author="Tatiane Schwanck Schardosim" w:date="2020-07-01T21:46:00Z">
        <w:r w:rsidR="004A7D8A">
          <w:t>, a qual ser</w:t>
        </w:r>
      </w:ins>
      <w:ins w:id="321" w:author="Tatiane Schwanck Schardosim" w:date="2020-07-01T21:47:00Z">
        <w:r w:rsidR="004A7D8A">
          <w:t>á apresentada nas próximas seções.</w:t>
        </w:r>
      </w:ins>
      <w:del w:id="322" w:author="Tatiane Schwanck Schardosim" w:date="2020-07-01T21:46:00Z">
        <w:r w:rsidR="00C777DD" w:rsidDel="004A7D8A">
          <w:delText>.</w:delText>
        </w:r>
      </w:del>
    </w:p>
    <w:p w14:paraId="15D58142" w14:textId="7E9C2A8D" w:rsidR="0074777A" w:rsidRPr="004A3A38" w:rsidRDefault="0074777A" w:rsidP="00CA31F6">
      <w:pPr>
        <w:pStyle w:val="Ttulo2"/>
      </w:pPr>
      <w:bookmarkStart w:id="323" w:name="_Toc44531566"/>
      <w:r w:rsidRPr="004A3A38">
        <w:t>PROCURA NOS MOTORES DE BUSCA</w:t>
      </w:r>
      <w:bookmarkEnd w:id="323"/>
    </w:p>
    <w:p w14:paraId="565BD62B" w14:textId="5115084B"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324"/>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324"/>
      <w:r w:rsidR="004A7D8A">
        <w:rPr>
          <w:rStyle w:val="Refdecomentrio"/>
        </w:rPr>
        <w:commentReference w:id="324"/>
      </w:r>
      <w:r w:rsidR="00531803">
        <w:t>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325" w:name="_Ref40822595"/>
      <w:bookmarkStart w:id="326" w:name="_Ref40822554"/>
      <w:bookmarkStart w:id="327" w:name="_Toc4453150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325"/>
      <w:r>
        <w:rPr>
          <w:noProof/>
        </w:rPr>
        <w:t xml:space="preserve"> -</w:t>
      </w:r>
      <w:r>
        <w:t xml:space="preserve"> Motor avançado de busca da</w:t>
      </w:r>
      <w:r w:rsidRPr="00A841A0">
        <w:t xml:space="preserve"> ACM (próprio, 2020)</w:t>
      </w:r>
      <w:bookmarkEnd w:id="326"/>
      <w:bookmarkEnd w:id="327"/>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w:t>
      </w:r>
      <w:r w:rsidR="00E360C9">
        <w:lastRenderedPageBreak/>
        <w:t>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328" w:name="_Ref40822631"/>
      <w:bookmarkStart w:id="329" w:name="_Toc4453151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328"/>
      <w:r>
        <w:rPr>
          <w:noProof/>
        </w:rPr>
        <w:t xml:space="preserve"> -</w:t>
      </w:r>
      <w:r>
        <w:t xml:space="preserve"> Resultado de busca dos proceedings no motor de busca da ACM (próprio, 2020)</w:t>
      </w:r>
      <w:bookmarkEnd w:id="329"/>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330" w:name="_Ref40822641"/>
      <w:bookmarkStart w:id="331" w:name="_Toc4453151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330"/>
      <w:r>
        <w:rPr>
          <w:noProof/>
        </w:rPr>
        <w:t xml:space="preserve"> -</w:t>
      </w:r>
      <w:r>
        <w:t xml:space="preserve"> </w:t>
      </w:r>
      <w:r w:rsidRPr="00353DD1">
        <w:t xml:space="preserve">Resultado de busca dos </w:t>
      </w:r>
      <w:r>
        <w:t>journals</w:t>
      </w:r>
      <w:r w:rsidRPr="00353DD1">
        <w:t xml:space="preserve"> no motor de busca da ACM (próprio, 2020)</w:t>
      </w:r>
      <w:bookmarkEnd w:id="331"/>
    </w:p>
    <w:p w14:paraId="01684C1C" w14:textId="2BA0CFCF" w:rsidR="004A3A38" w:rsidRDefault="008568F7" w:rsidP="00CA31F6">
      <w:pPr>
        <w:pStyle w:val="Ttulo2"/>
      </w:pPr>
      <w:bookmarkStart w:id="332" w:name="_Toc44531567"/>
      <w:r w:rsidRPr="008568F7">
        <w:t>ETAPAS DA REVISÃO DOS TRABALHOS</w:t>
      </w:r>
      <w:bookmarkEnd w:id="332"/>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F685B16" w14:textId="54151287" w:rsidR="007815D6" w:rsidRDefault="00377BBD" w:rsidP="00CA31F6">
      <w:pPr>
        <w:pStyle w:val="Legenda"/>
      </w:pPr>
      <w:bookmarkStart w:id="333" w:name="_Ref40822414"/>
      <w:bookmarkStart w:id="334" w:name="_Ref40817235"/>
      <w:bookmarkStart w:id="335" w:name="_Toc4453151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333"/>
      <w:r w:rsidR="00412F59">
        <w:t xml:space="preserve"> - </w:t>
      </w:r>
      <w:r>
        <w:t>Etapas realizadas para filtrar os trabalhos encontrados no motor de busca da ACM</w:t>
      </w:r>
      <w:bookmarkEnd w:id="334"/>
      <w:r w:rsidR="004A14AF" w:rsidRPr="00353DD1">
        <w:t xml:space="preserve"> (próprio, 2020)</w:t>
      </w:r>
      <w:bookmarkEnd w:id="335"/>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0D755BDE" w:rsidR="009F1D25" w:rsidRDefault="009F1D25" w:rsidP="00CA31F6">
      <w:r>
        <w:tab/>
      </w:r>
      <w:r w:rsidRPr="009F1D25">
        <w:t>Baseado no conhecimento obtido dos trabalhos na segunda etapa, foi realizad</w:t>
      </w:r>
      <w:del w:id="336" w:author="Tatiane Schwanck Schardosim" w:date="2020-07-01T21:49:00Z">
        <w:r w:rsidRPr="009F1D25" w:rsidDel="004A7D8A">
          <w:delText>o</w:delText>
        </w:r>
      </w:del>
      <w:r w:rsidRPr="009F1D25">
        <w:t xml:space="preserve">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ins w:id="337" w:author="Tatiane Schwanck Schardosim" w:date="2020-07-01T21:49:00Z">
        <w:r w:rsidR="004A7D8A">
          <w:t xml:space="preserve">abaixo </w:t>
        </w:r>
      </w:ins>
      <w:del w:id="338" w:author="Tatiane Schwanck Schardosim" w:date="2020-07-01T21:49:00Z">
        <w:r w:rsidRPr="009F1D25" w:rsidDel="004A7D8A">
          <w:delText xml:space="preserve">mostra </w:delText>
        </w:r>
      </w:del>
      <w:ins w:id="339" w:author="Tatiane Schwanck Schardosim" w:date="2020-07-01T21:49:00Z">
        <w:r w:rsidR="004A7D8A">
          <w:t xml:space="preserve">apresenta </w:t>
        </w:r>
        <w:r w:rsidR="004A7D8A" w:rsidRPr="009F1D25">
          <w:t xml:space="preserve"> </w:t>
        </w:r>
      </w:ins>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B7AA087" w14:textId="4C824F90" w:rsidR="00016710" w:rsidRDefault="003B56C3" w:rsidP="00CA31F6">
      <w:pPr>
        <w:pStyle w:val="Legenda"/>
      </w:pPr>
      <w:bookmarkStart w:id="340" w:name="_Ref40822493"/>
      <w:bookmarkStart w:id="341" w:name="_Ref40822087"/>
      <w:bookmarkStart w:id="342" w:name="_Toc4453151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34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341"/>
      <w:bookmarkEnd w:id="342"/>
    </w:p>
    <w:p w14:paraId="1201F167" w14:textId="0ED72CA8" w:rsidR="00CA77E5" w:rsidRPr="00CA77E5" w:rsidRDefault="00CA77E5" w:rsidP="00CA31F6"/>
    <w:p w14:paraId="79ACB8DA" w14:textId="1C16783D" w:rsidR="009F7EBE" w:rsidRDefault="002F7588" w:rsidP="00CA31F6">
      <w:pPr>
        <w:pStyle w:val="Ttulo3"/>
      </w:pPr>
      <w:r>
        <w:tab/>
      </w:r>
      <w:bookmarkStart w:id="343" w:name="_Toc44531568"/>
      <w:r w:rsidR="00B662FD">
        <w:t>Trabalhos selecionados</w:t>
      </w:r>
      <w:bookmarkEnd w:id="343"/>
    </w:p>
    <w:p w14:paraId="250F842B" w14:textId="685995DC" w:rsidR="0012444C" w:rsidRPr="0012444C" w:rsidRDefault="0012444C" w:rsidP="00CA31F6">
      <w:r>
        <w:tab/>
      </w:r>
      <w:r w:rsidRPr="0012444C">
        <w:t xml:space="preserve">O resultado do procedimento de filtro </w:t>
      </w:r>
      <w:del w:id="344" w:author="Tatiane Schwanck Schardosim" w:date="2020-07-01T21:49:00Z">
        <w:r w:rsidR="00DE10FA" w:rsidDel="004A7D8A">
          <w:delText>(</w:delText>
        </w:r>
      </w:del>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ins w:id="345" w:author="Tatiane Schwanck Schardosim" w:date="2020-07-01T21:50:00Z">
        <w:r w:rsidR="004A7D8A">
          <w:t xml:space="preserve"> abaixo, resultou em </w:t>
        </w:r>
      </w:ins>
      <w:commentRangeStart w:id="346"/>
      <w:del w:id="347" w:author="Tatiane Schwanck Schardosim" w:date="2020-07-01T21:50:00Z">
        <w:r w:rsidR="00DE10FA" w:rsidDel="004A7D8A">
          <w:delText xml:space="preserve">) </w:delText>
        </w:r>
        <w:r w:rsidRPr="0012444C" w:rsidDel="004A7D8A">
          <w:delText xml:space="preserve">foi de </w:delText>
        </w:r>
      </w:del>
      <w:r w:rsidRPr="0012444C">
        <w:t xml:space="preserve">4 trabalhos relacionados </w:t>
      </w:r>
      <w:commentRangeEnd w:id="346"/>
      <w:r w:rsidR="004A7D8A">
        <w:rPr>
          <w:rStyle w:val="Refdecomentrio"/>
        </w:rPr>
        <w:commentReference w:id="346"/>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B6B47AD" w14:textId="7E8B9CA8" w:rsidR="00377BBD" w:rsidRDefault="00377BBD" w:rsidP="00CA31F6">
      <w:pPr>
        <w:pStyle w:val="Legenda"/>
      </w:pPr>
      <w:bookmarkStart w:id="348" w:name="_Ref40822509"/>
      <w:bookmarkStart w:id="349" w:name="_Ref40821926"/>
      <w:bookmarkStart w:id="350" w:name="_Toc4453151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348"/>
      <w:r w:rsidR="00052712">
        <w:t xml:space="preserve"> - </w:t>
      </w:r>
      <w:r>
        <w:t>Procedimento de filtro realizado baseado nos trabalhos encontrados no motor de busca da ACM</w:t>
      </w:r>
      <w:r w:rsidRPr="00353DD1">
        <w:t xml:space="preserve"> (próprio, 2020)</w:t>
      </w:r>
      <w:bookmarkEnd w:id="349"/>
      <w:bookmarkEnd w:id="350"/>
    </w:p>
    <w:p w14:paraId="3366D774" w14:textId="23416EAB" w:rsidR="005424C2" w:rsidRDefault="005424C2" w:rsidP="00CA31F6"/>
    <w:p w14:paraId="7A5B0100" w14:textId="04930663"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w:t>
      </w:r>
      <w:commentRangeStart w:id="351"/>
      <w:r w:rsidR="0060257A">
        <w:t>breve</w:t>
      </w:r>
      <w:r w:rsidR="003C36AB" w:rsidRPr="003C36AB">
        <w:t xml:space="preserve"> </w:t>
      </w:r>
      <w:commentRangeEnd w:id="351"/>
      <w:r w:rsidR="004A7D8A">
        <w:rPr>
          <w:rStyle w:val="Refdecomentrio"/>
        </w:rPr>
        <w:commentReference w:id="35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50725B">
      <w:pPr>
        <w:pStyle w:val="PargrafodaLista"/>
        <w:numPr>
          <w:ilvl w:val="1"/>
          <w:numId w:val="5"/>
        </w:numPr>
        <w:pPrChange w:id="352" w:author="Tatiane Schwanck Schardosim" w:date="2020-07-01T21:55:00Z">
          <w:pPr>
            <w:pStyle w:val="PargrafodaLista"/>
            <w:numPr>
              <w:ilvl w:val="1"/>
              <w:numId w:val="35"/>
            </w:numPr>
            <w:tabs>
              <w:tab w:val="num" w:pos="360"/>
            </w:tabs>
          </w:pPr>
        </w:pPrChange>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50725B">
      <w:pPr>
        <w:pStyle w:val="PargrafodaLista"/>
        <w:numPr>
          <w:ilvl w:val="1"/>
          <w:numId w:val="5"/>
        </w:numPr>
        <w:pPrChange w:id="353" w:author="Tatiane Schwanck Schardosim" w:date="2020-07-01T21:55:00Z">
          <w:pPr>
            <w:pStyle w:val="PargrafodaLista"/>
            <w:numPr>
              <w:ilvl w:val="1"/>
              <w:numId w:val="35"/>
            </w:numPr>
            <w:tabs>
              <w:tab w:val="num" w:pos="360"/>
            </w:tabs>
          </w:pPr>
        </w:pPrChange>
      </w:pPr>
      <w:r>
        <w:t xml:space="preserve">Foi utilizada </w:t>
      </w:r>
      <w:r w:rsidR="009837C8">
        <w:t>alguma</w:t>
      </w:r>
      <w:r>
        <w:t xml:space="preserve"> recomendação colaborativa?</w:t>
      </w:r>
    </w:p>
    <w:p w14:paraId="0838B372" w14:textId="3D010AC6" w:rsidR="00585B9A" w:rsidRDefault="00585B9A" w:rsidP="0050725B">
      <w:pPr>
        <w:pStyle w:val="PargrafodaLista"/>
        <w:numPr>
          <w:ilvl w:val="1"/>
          <w:numId w:val="5"/>
        </w:numPr>
        <w:pPrChange w:id="354" w:author="Tatiane Schwanck Schardosim" w:date="2020-07-01T21:55:00Z">
          <w:pPr>
            <w:pStyle w:val="PargrafodaLista"/>
            <w:numPr>
              <w:ilvl w:val="1"/>
              <w:numId w:val="35"/>
            </w:numPr>
            <w:tabs>
              <w:tab w:val="num" w:pos="360"/>
            </w:tabs>
          </w:pPr>
        </w:pPrChange>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50725B">
      <w:pPr>
        <w:pStyle w:val="PargrafodaLista"/>
        <w:numPr>
          <w:ilvl w:val="1"/>
          <w:numId w:val="5"/>
        </w:numPr>
        <w:pPrChange w:id="355" w:author="Tatiane Schwanck Schardosim" w:date="2020-07-01T21:55:00Z">
          <w:pPr>
            <w:pStyle w:val="PargrafodaLista"/>
            <w:numPr>
              <w:ilvl w:val="1"/>
              <w:numId w:val="35"/>
            </w:numPr>
            <w:tabs>
              <w:tab w:val="num" w:pos="360"/>
            </w:tabs>
          </w:pPr>
        </w:pPrChange>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50725B">
      <w:pPr>
        <w:pStyle w:val="PargrafodaLista"/>
        <w:numPr>
          <w:ilvl w:val="1"/>
          <w:numId w:val="5"/>
        </w:numPr>
        <w:pPrChange w:id="356" w:author="Tatiane Schwanck Schardosim" w:date="2020-07-01T21:55:00Z">
          <w:pPr>
            <w:pStyle w:val="PargrafodaLista"/>
            <w:numPr>
              <w:ilvl w:val="1"/>
              <w:numId w:val="35"/>
            </w:numPr>
            <w:tabs>
              <w:tab w:val="num" w:pos="360"/>
            </w:tabs>
          </w:pPr>
        </w:pPrChange>
      </w:pPr>
      <w:r>
        <w:t>Foi analisado o comportamento?</w:t>
      </w:r>
      <w:r w:rsidR="00257F87">
        <w:t xml:space="preserve"> Q</w:t>
      </w:r>
      <w:r w:rsidR="00EF1BFD">
        <w:t>uais aspectos?</w:t>
      </w:r>
    </w:p>
    <w:p w14:paraId="0F42C33F" w14:textId="27A5752D" w:rsidR="00EF1BFD" w:rsidRDefault="005128F2" w:rsidP="0050725B">
      <w:pPr>
        <w:pStyle w:val="PargrafodaLista"/>
        <w:numPr>
          <w:ilvl w:val="1"/>
          <w:numId w:val="5"/>
        </w:numPr>
        <w:pPrChange w:id="357" w:author="Tatiane Schwanck Schardosim" w:date="2020-07-01T21:55:00Z">
          <w:pPr>
            <w:pStyle w:val="PargrafodaLista"/>
            <w:numPr>
              <w:ilvl w:val="1"/>
              <w:numId w:val="35"/>
            </w:numPr>
            <w:tabs>
              <w:tab w:val="num" w:pos="360"/>
            </w:tabs>
          </w:pPr>
        </w:pPrChange>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50725B">
      <w:pPr>
        <w:pStyle w:val="PargrafodaLista"/>
        <w:numPr>
          <w:ilvl w:val="1"/>
          <w:numId w:val="5"/>
        </w:numPr>
        <w:pPrChange w:id="358" w:author="Tatiane Schwanck Schardosim" w:date="2020-07-01T21:55:00Z">
          <w:pPr>
            <w:pStyle w:val="PargrafodaLista"/>
            <w:numPr>
              <w:ilvl w:val="1"/>
              <w:numId w:val="35"/>
            </w:numPr>
            <w:tabs>
              <w:tab w:val="num" w:pos="360"/>
            </w:tabs>
          </w:pPr>
        </w:pPrChange>
      </w:pPr>
      <w:r>
        <w:t>O usuário pode auxiliar na definição do contexto?</w:t>
      </w:r>
    </w:p>
    <w:p w14:paraId="261CE855" w14:textId="67B75F83" w:rsidR="00530530" w:rsidRDefault="00DC3A27" w:rsidP="0050725B">
      <w:pPr>
        <w:pStyle w:val="PargrafodaLista"/>
        <w:numPr>
          <w:ilvl w:val="1"/>
          <w:numId w:val="5"/>
        </w:numPr>
        <w:pPrChange w:id="359" w:author="Tatiane Schwanck Schardosim" w:date="2020-07-01T21:55:00Z">
          <w:pPr>
            <w:pStyle w:val="PargrafodaLista"/>
            <w:numPr>
              <w:ilvl w:val="1"/>
              <w:numId w:val="35"/>
            </w:numPr>
            <w:tabs>
              <w:tab w:val="num" w:pos="360"/>
            </w:tabs>
          </w:pPr>
        </w:pPrChange>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50725B">
      <w:pPr>
        <w:pStyle w:val="PargrafodaLista"/>
        <w:numPr>
          <w:ilvl w:val="1"/>
          <w:numId w:val="5"/>
        </w:numPr>
        <w:pPrChange w:id="360" w:author="Tatiane Schwanck Schardosim" w:date="2020-07-01T21:55:00Z">
          <w:pPr>
            <w:pStyle w:val="PargrafodaLista"/>
            <w:numPr>
              <w:ilvl w:val="1"/>
              <w:numId w:val="35"/>
            </w:numPr>
            <w:tabs>
              <w:tab w:val="num" w:pos="360"/>
            </w:tabs>
          </w:pPr>
        </w:pPrChange>
      </w:pPr>
      <w:r>
        <w:t>Quais foram os critérios de qualidade utilizado</w:t>
      </w:r>
      <w:r w:rsidR="00947D5D">
        <w:t>s</w:t>
      </w:r>
      <w:r>
        <w:t>?</w:t>
      </w:r>
    </w:p>
    <w:p w14:paraId="2043AFCB" w14:textId="78A6817E" w:rsidR="00101A83" w:rsidRDefault="00101A83" w:rsidP="0050725B">
      <w:pPr>
        <w:pStyle w:val="PargrafodaLista"/>
        <w:numPr>
          <w:ilvl w:val="1"/>
          <w:numId w:val="5"/>
        </w:numPr>
        <w:pPrChange w:id="361" w:author="Tatiane Schwanck Schardosim" w:date="2020-07-01T21:55:00Z">
          <w:pPr>
            <w:pStyle w:val="PargrafodaLista"/>
            <w:numPr>
              <w:ilvl w:val="1"/>
              <w:numId w:val="35"/>
            </w:numPr>
            <w:tabs>
              <w:tab w:val="num" w:pos="360"/>
            </w:tabs>
          </w:pPr>
        </w:pPrChange>
      </w:pPr>
      <w:r>
        <w:t>Quantidade de usuários utilizada? (tamanho da base)</w:t>
      </w:r>
    </w:p>
    <w:p w14:paraId="0EA2F1BE" w14:textId="79B15FCA" w:rsidR="00FE1979" w:rsidRDefault="00ED094B" w:rsidP="0050725B">
      <w:pPr>
        <w:pStyle w:val="PargrafodaLista"/>
        <w:numPr>
          <w:ilvl w:val="1"/>
          <w:numId w:val="5"/>
        </w:numPr>
        <w:pPrChange w:id="362" w:author="Tatiane Schwanck Schardosim" w:date="2020-07-01T21:55:00Z">
          <w:pPr>
            <w:pStyle w:val="PargrafodaLista"/>
            <w:numPr>
              <w:ilvl w:val="1"/>
              <w:numId w:val="35"/>
            </w:numPr>
            <w:tabs>
              <w:tab w:val="num" w:pos="360"/>
            </w:tabs>
          </w:pPr>
        </w:pPrChange>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6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63"/>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64" w:name="_Ref40822303"/>
      <w:r w:rsidRPr="00E9095F">
        <w:rPr>
          <w:lang w:val="en-US"/>
        </w:rPr>
        <w:t>Prediction of music pairwise preferences from facial expressions</w:t>
      </w:r>
      <w:bookmarkEnd w:id="364"/>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65"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65"/>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4A7D8A">
        <w:rPr>
          <w:i/>
          <w:rPrChange w:id="366" w:author="Tatiane Schwanck Schardosim" w:date="2020-07-01T21:52:00Z">
            <w:rPr/>
          </w:rPrChange>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67" w:name="_Ref40822320"/>
      <w:r w:rsidRPr="00D064C6">
        <w:rPr>
          <w:lang w:val="en-US"/>
        </w:rPr>
        <w:t>Quantitative Study of Music Listening Behavior in a Smartphone Context</w:t>
      </w:r>
      <w:bookmarkEnd w:id="367"/>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50725B">
      <w:pPr>
        <w:pStyle w:val="PargrafodaLista"/>
        <w:numPr>
          <w:ilvl w:val="0"/>
          <w:numId w:val="6"/>
        </w:numPr>
        <w:pPrChange w:id="368" w:author="Tatiane Schwanck Schardosim" w:date="2020-07-01T21:55:00Z">
          <w:pPr>
            <w:pStyle w:val="PargrafodaLista"/>
            <w:numPr>
              <w:numId w:val="39"/>
            </w:numPr>
            <w:tabs>
              <w:tab w:val="num" w:pos="360"/>
            </w:tabs>
          </w:pPr>
        </w:pPrChange>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50725B">
      <w:pPr>
        <w:pStyle w:val="PargrafodaLista"/>
        <w:numPr>
          <w:ilvl w:val="0"/>
          <w:numId w:val="6"/>
        </w:numPr>
        <w:pPrChange w:id="369" w:author="Tatiane Schwanck Schardosim" w:date="2020-07-01T21:55:00Z">
          <w:pPr>
            <w:pStyle w:val="PargrafodaLista"/>
            <w:numPr>
              <w:numId w:val="39"/>
            </w:numPr>
            <w:tabs>
              <w:tab w:val="num" w:pos="360"/>
            </w:tabs>
          </w:pPr>
        </w:pPrChange>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50725B">
      <w:pPr>
        <w:pStyle w:val="PargrafodaLista"/>
        <w:numPr>
          <w:ilvl w:val="0"/>
          <w:numId w:val="6"/>
        </w:numPr>
        <w:pPrChange w:id="370" w:author="Tatiane Schwanck Schardosim" w:date="2020-07-01T21:55:00Z">
          <w:pPr>
            <w:pStyle w:val="PargrafodaLista"/>
            <w:numPr>
              <w:numId w:val="39"/>
            </w:numPr>
            <w:tabs>
              <w:tab w:val="num" w:pos="360"/>
            </w:tabs>
          </w:pPr>
        </w:pPrChange>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0C8C2F27" w:rsidR="00774680" w:rsidRPr="00E4071D" w:rsidRDefault="00CA31F6" w:rsidP="00CA31F6">
      <w:ins w:id="371" w:author="Tatiane Schwanck Schardosim" w:date="2020-07-01T21:52:00Z">
        <w:r>
          <w:tab/>
        </w:r>
      </w:ins>
      <w:del w:id="372" w:author="Tatiane Schwanck Schardosim" w:date="2020-07-01T21:52:00Z">
        <w:r w:rsidR="00C95FD8" w:rsidDel="00CA31F6">
          <w:tab/>
        </w:r>
      </w:del>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53CBDE3A" w:rsidR="00B87B98" w:rsidRDefault="00B87B98" w:rsidP="00CA31F6">
      <w:r>
        <w:tab/>
      </w:r>
      <w:r w:rsidR="00FB00BD">
        <w:t>Ne</w:t>
      </w:r>
      <w:r w:rsidR="003339D8">
        <w:t>s</w:t>
      </w:r>
      <w:ins w:id="373" w:author="Tatiane Schwanck Schardosim" w:date="2020-07-01T21:53:00Z">
        <w:r w:rsidR="00CA31F6">
          <w:t>t</w:t>
        </w:r>
      </w:ins>
      <w:del w:id="374" w:author="Tatiane Schwanck Schardosim" w:date="2020-07-01T21:53:00Z">
        <w:r w:rsidR="003339D8" w:rsidDel="00CA31F6">
          <w:delText>s</w:delText>
        </w:r>
      </w:del>
      <w:r w:rsidR="003339D8">
        <w:t xml:space="preserve">e trabalho </w:t>
      </w:r>
      <w:del w:id="375" w:author="Tatiane Schwanck Schardosim" w:date="2020-07-01T21:53:00Z">
        <w:r w:rsidR="00DF714D" w:rsidDel="00CA31F6">
          <w:delText>são</w:delText>
        </w:r>
        <w:r w:rsidR="001B3EC7" w:rsidDel="00CA31F6">
          <w:delText xml:space="preserve"> </w:delText>
        </w:r>
      </w:del>
      <w:ins w:id="376" w:author="Tatiane Schwanck Schardosim" w:date="2020-07-01T21:53:00Z">
        <w:r w:rsidR="00CA31F6">
          <w:t>serão</w:t>
        </w:r>
        <w:r w:rsidR="00CA31F6">
          <w:t xml:space="preserve"> </w:t>
        </w:r>
      </w:ins>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ins w:id="377" w:author="Tatiane Schwanck Schardosim" w:date="2020-07-01T21:54:00Z">
        <w:r w:rsidR="00CA31F6">
          <w:t>s</w:t>
        </w:r>
      </w:ins>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600856AC" w:rsidR="00B87B98" w:rsidRDefault="00B87B98" w:rsidP="00CA31F6">
      <w:r>
        <w:tab/>
      </w:r>
      <w:commentRangeStart w:id="378"/>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commentRangeEnd w:id="378"/>
      <w:r w:rsidR="00CA31F6">
        <w:rPr>
          <w:rStyle w:val="Refdecomentrio"/>
        </w:rPr>
        <w:commentReference w:id="378"/>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3AF1F10E" w14:textId="75055EDB" w:rsidR="00686678" w:rsidRDefault="00686678" w:rsidP="00CA31F6">
      <w:pPr>
        <w:pStyle w:val="Legenda"/>
      </w:pPr>
      <w:bookmarkStart w:id="379" w:name="_Toc4453151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79"/>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ins w:id="380" w:author="Tatiane Schwanck Schardosim" w:date="2020-07-01T21:55:00Z">
        <w:r w:rsidR="00CA31F6">
          <w:t xml:space="preserve">o </w:t>
        </w:r>
      </w:ins>
      <w:bookmarkStart w:id="381" w:name="_GoBack"/>
      <w:bookmarkEnd w:id="381"/>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CA31F6">
        <w:rPr>
          <w:i/>
          <w:rPrChange w:id="382" w:author="Tatiane Schwanck Schardosim" w:date="2020-07-01T21:54:00Z">
            <w:rPr/>
          </w:rPrChange>
        </w:rPr>
        <w:t>RecSys</w:t>
      </w:r>
      <w:r w:rsidR="008A6BD4">
        <w:t>.</w:t>
      </w:r>
      <w:r w:rsidR="00004E28">
        <w:t xml:space="preserve"> Por isso</w:t>
      </w:r>
      <w:ins w:id="383" w:author="Tatiane Schwanck Schardosim" w:date="2020-07-01T21:55:00Z">
        <w:r w:rsidR="00CA31F6">
          <w:t>,</w:t>
        </w:r>
      </w:ins>
      <w:r w:rsidR="00004E28">
        <w:t xml:space="preserve"> não foi definido nenhum critério de qualidade ou técnicas de avaliação das recomendações.</w:t>
      </w:r>
      <w:r w:rsidR="004A4D7D">
        <w:t xml:space="preserve"> A base foi obtida através do aplicativo desenvolvido nesse trabalho, ela</w:t>
      </w:r>
      <w:bookmarkStart w:id="384" w:name="OLE_LINK1"/>
      <w:r w:rsidR="005F2713">
        <w:t xml:space="preserve"> </w:t>
      </w:r>
      <w:r w:rsidR="004A4D7D">
        <w:t>continha</w:t>
      </w:r>
      <w:bookmarkEnd w:id="38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5" w:name="_Toc44531569"/>
      <w:r w:rsidRPr="005F2713">
        <w:t>FUNCIONALIDADES DOS TRABALHOS INVESTIGADOS</w:t>
      </w:r>
      <w:bookmarkEnd w:id="385"/>
    </w:p>
    <w:p w14:paraId="485F8F37" w14:textId="587D539C" w:rsidR="002522D8" w:rsidRDefault="00762CF2" w:rsidP="00CA31F6">
      <w:pPr>
        <w:rPr>
          <w:ins w:id="386" w:author="Tatiane Schwanck Schardosim" w:date="2020-07-01T20:13:00Z"/>
        </w:rPr>
      </w:pPr>
      <w:r>
        <w:tab/>
      </w:r>
      <w:commentRangeStart w:id="387"/>
      <w:r w:rsidR="00216519" w:rsidRPr="00216519">
        <w:t>Para relacionar os trabalhos revisados, foi criada uma tabela contendo as funcionalidades encontradas nos artigos.</w:t>
      </w:r>
      <w:commentRangeEnd w:id="387"/>
      <w:r w:rsidR="006A14FF">
        <w:rPr>
          <w:rStyle w:val="Refdecomentrio"/>
        </w:rPr>
        <w:commentReference w:id="387"/>
      </w:r>
    </w:p>
    <w:p w14:paraId="6C75A231" w14:textId="127B55FF" w:rsidR="000E3E85" w:rsidRDefault="000E3E85" w:rsidP="00CA31F6">
      <w:ins w:id="388" w:author="Tatiane Schwanck Schardosim" w:date="2020-07-01T20:13:00Z">
        <w:r>
          <w:tab/>
        </w:r>
      </w:ins>
      <w:moveToRangeStart w:id="389" w:author="Tatiane Schwanck Schardosim" w:date="2020-07-01T20:13:00Z" w:name="move44526839"/>
      <w:moveTo w:id="390" w:author="Tatiane Schwanck Schardosim" w:date="2020-07-01T20:13:00Z">
        <w:del w:id="391" w:author="Tatiane Schwanck Schardosim" w:date="2020-07-01T20:17:00Z">
          <w:r w:rsidDel="006A14FF">
            <w:delText>No</w:delText>
          </w:r>
        </w:del>
      </w:moveTo>
      <w:ins w:id="392" w:author="Tatiane Schwanck Schardosim" w:date="2020-07-01T20:17:00Z">
        <w:r w:rsidR="006A14FF">
          <w:t>O</w:t>
        </w:r>
      </w:ins>
      <w:moveTo w:id="393" w:author="Tatiane Schwanck Schardosim" w:date="2020-07-01T20:13:00Z">
        <w:r>
          <w:t xml:space="preserve"> </w:t>
        </w:r>
        <w:r>
          <w:fldChar w:fldCharType="begin"/>
        </w:r>
        <w:r>
          <w:instrText xml:space="preserve"> REF _Ref42381546 \h </w:instrText>
        </w:r>
      </w:moveTo>
      <w:moveTo w:id="394" w:author="Tatiane Schwanck Schardosim" w:date="2020-07-01T20:13:00Z">
        <w:r>
          <w:fldChar w:fldCharType="separate"/>
        </w:r>
      </w:moveTo>
      <w:ins w:id="395" w:author="Tatiane Schwanck Schardosim" w:date="2020-07-01T20:20:00Z">
        <w:r w:rsidR="006A14FF">
          <w:t>Q</w:t>
        </w:r>
      </w:ins>
      <w:moveTo w:id="396" w:author="Tatiane Schwanck Schardosim" w:date="2020-07-01T20:13:00Z">
        <w:del w:id="397" w:author="Tatiane Schwanck Schardosim" w:date="2020-07-01T20:18:00Z">
          <w:r w:rsidDel="006A14FF">
            <w:delText>Q</w:delText>
          </w:r>
        </w:del>
        <w:r>
          <w:t xml:space="preserve">uadro </w:t>
        </w:r>
        <w:r>
          <w:rPr>
            <w:noProof/>
          </w:rPr>
          <w:t>1</w:t>
        </w:r>
        <w:r>
          <w:fldChar w:fldCharType="end"/>
        </w:r>
      </w:moveTo>
      <w:ins w:id="398" w:author="Tatiane Schwanck Schardosim" w:date="2020-07-01T20:13:00Z">
        <w:r>
          <w:t xml:space="preserve"> </w:t>
        </w:r>
      </w:ins>
      <w:ins w:id="399" w:author="Tatiane Schwanck Schardosim" w:date="2020-07-01T20:16:00Z">
        <w:r w:rsidR="006A14FF">
          <w:t>abaixo</w:t>
        </w:r>
      </w:ins>
      <w:ins w:id="400" w:author="Tatiane Schwanck Schardosim" w:date="2020-07-01T20:17:00Z">
        <w:r w:rsidR="006A14FF">
          <w:t xml:space="preserve"> apresenta </w:t>
        </w:r>
      </w:ins>
      <w:moveTo w:id="401" w:author="Tatiane Schwanck Schardosim" w:date="2020-07-01T20:13:00Z">
        <w:del w:id="402" w:author="Tatiane Schwanck Schardosim" w:date="2020-07-01T20:14:00Z">
          <w:r w:rsidDel="000E3E85">
            <w:delText xml:space="preserve">, foram </w:delText>
          </w:r>
        </w:del>
        <w:del w:id="403" w:author="Tatiane Schwanck Schardosim" w:date="2020-07-01T20:17:00Z">
          <w:r w:rsidDel="006A14FF">
            <w:delText xml:space="preserve">apresentadas </w:delText>
          </w:r>
        </w:del>
        <w:del w:id="404" w:author="Tatiane Schwanck Schardosim" w:date="2020-07-01T20:18:00Z">
          <w:r w:rsidDel="006A14FF">
            <w:delText>as</w:delText>
          </w:r>
        </w:del>
      </w:moveTo>
      <w:ins w:id="405" w:author="Tatiane Schwanck Schardosim" w:date="2020-07-01T20:18:00Z">
        <w:r w:rsidR="006A14FF">
          <w:t>a</w:t>
        </w:r>
      </w:ins>
      <w:moveTo w:id="406" w:author="Tatiane Schwanck Schardosim" w:date="2020-07-01T20:13:00Z">
        <w:r>
          <w:t xml:space="preserve"> relaç</w:t>
        </w:r>
      </w:moveTo>
      <w:ins w:id="407" w:author="Tatiane Schwanck Schardosim" w:date="2020-07-01T20:18:00Z">
        <w:r w:rsidR="006A14FF">
          <w:t>ão</w:t>
        </w:r>
      </w:ins>
      <w:moveTo w:id="408" w:author="Tatiane Schwanck Schardosim" w:date="2020-07-01T20:13:00Z">
        <w:del w:id="409" w:author="Tatiane Schwanck Schardosim" w:date="2020-07-01T20:18:00Z">
          <w:r w:rsidDel="006A14FF">
            <w:delText>ões</w:delText>
          </w:r>
        </w:del>
        <w:r>
          <w:t xml:space="preserve"> das funcionalidades dos 3 artigos revisados e </w:t>
        </w:r>
        <w:del w:id="410" w:author="Tatiane Schwanck Schardosim" w:date="2020-07-01T20:18:00Z">
          <w:r w:rsidDel="006A14FF">
            <w:delText>des</w:delText>
          </w:r>
        </w:del>
        <w:del w:id="411" w:author="Tatiane Schwanck Schardosim" w:date="2020-07-01T20:17:00Z">
          <w:r w:rsidDel="006A14FF">
            <w:delText>s</w:delText>
          </w:r>
        </w:del>
        <w:del w:id="412" w:author="Tatiane Schwanck Schardosim" w:date="2020-07-01T20:18:00Z">
          <w:r w:rsidDel="006A14FF">
            <w:delText>e</w:delText>
          </w:r>
        </w:del>
      </w:moveTo>
      <w:ins w:id="413" w:author="Tatiane Schwanck Schardosim" w:date="2020-07-01T20:18:00Z">
        <w:r w:rsidR="006A14FF">
          <w:t>da proposta deste</w:t>
        </w:r>
      </w:ins>
      <w:moveTo w:id="414" w:author="Tatiane Schwanck Schardosim" w:date="2020-07-01T20:13:00Z">
        <w:r>
          <w:t xml:space="preserve"> trabalho,</w:t>
        </w:r>
      </w:moveTo>
      <w:ins w:id="415" w:author="Tatiane Schwanck Schardosim" w:date="2020-07-01T20:19:00Z">
        <w:r w:rsidR="006A14FF">
          <w:t xml:space="preserve"> focando </w:t>
        </w:r>
      </w:ins>
      <w:ins w:id="416" w:author="Tatiane Schwanck Schardosim" w:date="2020-07-01T20:23:00Z">
        <w:r w:rsidR="006A14FF">
          <w:t xml:space="preserve">em comparar </w:t>
        </w:r>
      </w:ins>
      <w:ins w:id="417" w:author="Tatiane Schwanck Schardosim" w:date="2020-07-01T20:19:00Z">
        <w:r w:rsidR="006A14FF">
          <w:t>apenas</w:t>
        </w:r>
      </w:ins>
      <w:ins w:id="418" w:author="Tatiane Schwanck Schardosim" w:date="2020-07-01T20:20:00Z">
        <w:r w:rsidR="006A14FF">
          <w:t xml:space="preserve"> </w:t>
        </w:r>
      </w:ins>
      <w:ins w:id="419" w:author="Tatiane Schwanck Schardosim" w:date="2020-07-01T20:23:00Z">
        <w:r w:rsidR="006A14FF">
          <w:t>as</w:t>
        </w:r>
      </w:ins>
      <w:ins w:id="420" w:author="Tatiane Schwanck Schardosim" w:date="2020-07-01T20:19:00Z">
        <w:r w:rsidR="006A14FF">
          <w:t xml:space="preserve"> </w:t>
        </w:r>
      </w:ins>
      <w:moveTo w:id="421" w:author="Tatiane Schwanck Schardosim" w:date="2020-07-01T20:13:00Z">
        <w:del w:id="422" w:author="Tatiane Schwanck Schardosim" w:date="2020-07-01T20:19:00Z">
          <w:r w:rsidDel="006A14FF">
            <w:delText xml:space="preserve"> relações quais podem ser</w:delText>
          </w:r>
        </w:del>
      </w:moveTo>
      <w:ins w:id="423" w:author="Tatiane Schwanck Schardosim" w:date="2020-07-01T20:19:00Z">
        <w:r w:rsidR="006A14FF">
          <w:t>funcionalidades</w:t>
        </w:r>
      </w:ins>
      <w:moveTo w:id="424" w:author="Tatiane Schwanck Schardosim" w:date="2020-07-01T20:13:00Z">
        <w:r>
          <w:t xml:space="preserve"> utilizadas no desenvolvimento do sistema de recomendação</w:t>
        </w:r>
      </w:moveTo>
      <w:ins w:id="425" w:author="Tatiane Schwanck Schardosim" w:date="2020-07-01T20:23:00Z">
        <w:r w:rsidR="006A14FF">
          <w:t>,</w:t>
        </w:r>
        <w:r w:rsidR="00DF0B4C">
          <w:t xml:space="preserve"> nem todas as funcionalidades pu</w:t>
        </w:r>
        <w:r w:rsidR="006A14FF">
          <w:t xml:space="preserve">deram ter um comparativo completo, </w:t>
        </w:r>
      </w:ins>
      <w:ins w:id="426" w:author="Tatiane Schwanck Schardosim" w:date="2020-07-01T20:24:00Z">
        <w:r w:rsidR="006A14FF">
          <w:t xml:space="preserve">devido ao trabalho estar em desenvolvimento, onde só teremos esta resposta após avaliação </w:t>
        </w:r>
      </w:ins>
      <w:ins w:id="427" w:author="Tatiane Schwanck Schardosim" w:date="2020-07-01T20:25:00Z">
        <w:r w:rsidR="006A14FF">
          <w:t>das</w:t>
        </w:r>
      </w:ins>
      <w:ins w:id="428" w:author="Tatiane Schwanck Schardosim" w:date="2020-07-01T20:24:00Z">
        <w:r w:rsidR="006A14FF">
          <w:t xml:space="preserve"> técnicas que serão utilizadas</w:t>
        </w:r>
        <w:r w:rsidR="00DF0B4C">
          <w:t>, onde temos a seguinte legenda</w:t>
        </w:r>
      </w:ins>
      <w:ins w:id="429" w:author="Tatiane Schwanck Schardosim" w:date="2020-07-01T20:25:00Z">
        <w:r w:rsidR="00DF0B4C">
          <w:t xml:space="preserve"> de </w:t>
        </w:r>
        <w:r w:rsidR="00DF0B4C">
          <w:lastRenderedPageBreak/>
          <w:t xml:space="preserve">símbolos: </w:t>
        </w:r>
      </w:ins>
      <w:moveTo w:id="430" w:author="Tatiane Schwanck Schardosim" w:date="2020-07-01T20:13:00Z">
        <w:del w:id="431" w:author="Tatiane Schwanck Schardosim" w:date="2020-07-01T20:23:00Z">
          <w:r w:rsidDel="006A14FF">
            <w:delText xml:space="preserve">. </w:delText>
          </w:r>
        </w:del>
        <w:del w:id="432" w:author="Tatiane Schwanck Schardosim" w:date="2020-07-01T20:25:00Z">
          <w:r w:rsidDel="00DF0B4C">
            <w:delText xml:space="preserve">Na última coluna do </w:delText>
          </w:r>
          <w:r w:rsidDel="00DF0B4C">
            <w:fldChar w:fldCharType="begin"/>
          </w:r>
          <w:r w:rsidDel="00DF0B4C">
            <w:delInstrText xml:space="preserve"> REF _Ref42381546 \h </w:delInstrText>
          </w:r>
        </w:del>
      </w:moveTo>
      <w:del w:id="433" w:author="Tatiane Schwanck Schardosim" w:date="2020-07-01T20:25:00Z"/>
      <w:moveTo w:id="434" w:author="Tatiane Schwanck Schardosim" w:date="2020-07-01T20:13:00Z">
        <w:del w:id="435" w:author="Tatiane Schwanck Schardosim" w:date="2020-07-01T20:25:00Z">
          <w:r w:rsidDel="00DF0B4C">
            <w:fldChar w:fldCharType="separate"/>
          </w:r>
          <w:r w:rsidDel="00DF0B4C">
            <w:delText xml:space="preserve">Quadro </w:delText>
          </w:r>
          <w:r w:rsidDel="00DF0B4C">
            <w:rPr>
              <w:noProof/>
            </w:rPr>
            <w:delText>1</w:delText>
          </w:r>
          <w:r w:rsidDel="00DF0B4C">
            <w:fldChar w:fldCharType="end"/>
          </w:r>
          <w:r w:rsidDel="00DF0B4C">
            <w:delText xml:space="preserve"> foram colocados pontos de interrogação, </w:delText>
          </w:r>
        </w:del>
        <w:del w:id="436" w:author="Tatiane Schwanck Schardosim" w:date="2020-07-01T20:24:00Z">
          <w:r w:rsidDel="006A14FF">
            <w:delText>devido ao trabalho estar em desenvolvimento e não se ter conhecimento das técnicas que serão utilizadas.</w:delText>
          </w:r>
        </w:del>
      </w:moveTo>
      <w:moveToRangeEnd w:id="389"/>
      <w:ins w:id="437" w:author="Tatiane Schwanck Schardosim" w:date="2020-07-01T20:14:00Z">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ins>
      <w:ins w:id="438" w:author="Tatiane Schwanck Schardosim" w:date="2020-07-01T20:26:00Z">
        <w:r w:rsidR="00DF0B4C">
          <w:t xml:space="preserve"> e</w:t>
        </w:r>
      </w:ins>
      <w:ins w:id="439" w:author="Tatiane Schwanck Schardosim" w:date="2020-07-01T20:14:00Z">
        <w:r w:rsidR="006A14FF">
          <w:t xml:space="preserve"> </w:t>
        </w:r>
        <w:r w:rsidR="006A14FF">
          <w:rPr>
            <w:rFonts w:ascii="Segoe UI Emoji" w:hAnsi="Segoe UI Emoji" w:cs="Segoe UI Emoji"/>
          </w:rPr>
          <w:t xml:space="preserve">❓ </w:t>
        </w:r>
        <w:r w:rsidR="00DF0B4C">
          <w:t>caso não seja poss</w:t>
        </w:r>
      </w:ins>
      <w:ins w:id="440" w:author="Tatiane Schwanck Schardosim" w:date="2020-07-01T20:26:00Z">
        <w:r w:rsidR="00DF0B4C">
          <w:t>ível concluir o comparativo</w:t>
        </w:r>
      </w:ins>
      <w:ins w:id="441" w:author="Tatiane Schwanck Schardosim" w:date="2020-07-01T20:14:00Z">
        <w:r w:rsidR="006A14FF">
          <w:t xml:space="preserve"> </w:t>
        </w:r>
        <w:r w:rsidR="006A14FF" w:rsidRPr="00DF0B4C">
          <w:t>(próprio, 2020)</w:t>
        </w:r>
      </w:ins>
      <w:ins w:id="442" w:author="Tatiane Schwanck Schardosim" w:date="2020-07-01T20:27:00Z">
        <w:r w:rsidR="00DF0B4C">
          <w:t>.</w:t>
        </w:r>
      </w:ins>
    </w:p>
    <w:p w14:paraId="55376680" w14:textId="77777777" w:rsidR="008B1BE6" w:rsidRDefault="008B1BE6" w:rsidP="00CA31F6"/>
    <w:p w14:paraId="356E43BA" w14:textId="4F097F64" w:rsidR="00FB0449" w:rsidRDefault="00FB0449" w:rsidP="00CA31F6">
      <w:pPr>
        <w:pStyle w:val="Legenda"/>
      </w:pPr>
      <w:bookmarkStart w:id="443" w:name="_Ref42381546"/>
      <w:bookmarkStart w:id="444" w:name="_Toc44531532"/>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443"/>
      <w:r>
        <w:t xml:space="preserve"> </w:t>
      </w:r>
      <w:r w:rsidRPr="00B840C8">
        <w:t>Relação das funcionalidades desenvolvidas em cada artigo revisado</w:t>
      </w:r>
      <w:bookmarkEnd w:id="444"/>
      <w:del w:id="445" w:author="Tatiane Schwanck Schardosim" w:date="2020-07-01T20:27:00Z">
        <w:r w:rsidR="008B1BE6" w:rsidDel="00DF0B4C">
          <w:delText xml:space="preserve">. </w:delText>
        </w:r>
      </w:del>
      <w:del w:id="446" w:author="Tatiane Schwanck Schardosim" w:date="2020-07-01T20:14:00Z">
        <w:r w:rsidR="008B1BE6" w:rsidDel="000E3E85">
          <w:delText xml:space="preserve">Acima é listado os trabalhos revisados, e a esquerda as funcionalidades encontradas. Foi utilizado 3 símbolos: </w:delText>
        </w:r>
        <w:r w:rsidR="00A35D1D" w:rsidDel="000E3E85">
          <w:delText xml:space="preserve">(i) </w:delText>
        </w:r>
        <w:r w:rsidR="008B1BE6" w:rsidDel="000E3E85">
          <w:rPr>
            <w:rFonts w:ascii="Segoe UI Emoji" w:hAnsi="Segoe UI Emoji" w:cs="Segoe UI Emoji"/>
          </w:rPr>
          <w:delText>✔</w:delText>
        </w:r>
        <w:r w:rsidR="008B1BE6" w:rsidDel="000E3E85">
          <w:delText xml:space="preserve"> </w:delText>
        </w:r>
        <w:r w:rsidR="00A35D1D" w:rsidDel="000E3E85">
          <w:delText>caso possua; (ii)</w:delText>
        </w:r>
        <w:r w:rsidR="00A35D1D" w:rsidDel="000E3E85">
          <w:rPr>
            <w:rFonts w:ascii="Segoe UI Emoji" w:hAnsi="Segoe UI Emoji" w:cs="Segoe UI Emoji"/>
          </w:rPr>
          <w:delText>❌</w:delText>
        </w:r>
        <w:r w:rsidR="00A35D1D" w:rsidDel="000E3E85">
          <w:delText xml:space="preserve"> caso não possua; (iii)</w:delText>
        </w:r>
        <w:r w:rsidR="00A35D1D" w:rsidDel="000E3E85">
          <w:rPr>
            <w:rFonts w:ascii="Segoe UI Emoji" w:hAnsi="Segoe UI Emoji" w:cs="Segoe UI Emoji"/>
          </w:rPr>
          <w:delText xml:space="preserve">❓ </w:delText>
        </w:r>
        <w:r w:rsidR="00A35D1D" w:rsidDel="000E3E85">
          <w:delText xml:space="preserve">caso não </w:delText>
        </w:r>
        <w:r w:rsidR="008043E3" w:rsidDel="000E3E85">
          <w:delText>apresente ainda</w:delText>
        </w:r>
        <w:r w:rsidR="00A35D1D" w:rsidDel="000E3E85">
          <w:delText xml:space="preserve"> </w:delText>
        </w:r>
        <w:r w:rsidRPr="00B840C8" w:rsidDel="000E3E85">
          <w:delText>(próprio, 2020)</w:delText>
        </w:r>
      </w:del>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099E8DDB" w:rsidR="00414B90" w:rsidRPr="00902E83" w:rsidRDefault="00414B90" w:rsidP="00CA31F6">
            <w:r>
              <w:t>Proposta</w:t>
            </w:r>
            <w:r w:rsidRPr="00902E83">
              <w:t xml:space="preserve"> des</w:t>
            </w:r>
            <w:del w:id="447" w:author="Tatiane Schwanck Schardosim" w:date="2020-07-01T20:28:00Z">
              <w:r w:rsidRPr="00902E83" w:rsidDel="00DF0B4C">
                <w:delText>s</w:delText>
              </w:r>
            </w:del>
            <w:ins w:id="448" w:author="Tatiane Schwanck Schardosim" w:date="2020-07-01T20:28:00Z">
              <w:r w:rsidR="00DF0B4C">
                <w:t>t</w:t>
              </w:r>
            </w:ins>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62BC1AA"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commentRangeStart w:id="449"/>
            <w:del w:id="450" w:author="Tatiane Schwanck Schardosim" w:date="2020-07-01T20:30:00Z">
              <w:r w:rsidR="003354BF" w:rsidRPr="007176B1" w:rsidDel="00DF0B4C">
                <w:rPr>
                  <w:i/>
                </w:rPr>
                <w:delText>o</w:delText>
              </w:r>
            </w:del>
            <w:ins w:id="451" w:author="Tatiane Schwanck Schardosim" w:date="2020-07-01T20:30:00Z">
              <w:r w:rsidR="00DF0B4C">
                <w:rPr>
                  <w:i/>
                </w:rPr>
                <w:t>O</w:t>
              </w:r>
            </w:ins>
            <w:r w:rsidR="003354BF" w:rsidRPr="007176B1">
              <w:rPr>
                <w:i/>
              </w:rPr>
              <w:t xml:space="preserve">perating </w:t>
            </w:r>
            <w:ins w:id="452" w:author="Tatiane Schwanck Schardosim" w:date="2020-07-01T20:30:00Z">
              <w:r w:rsidR="00DF0B4C">
                <w:rPr>
                  <w:i/>
                </w:rPr>
                <w:t>C</w:t>
              </w:r>
            </w:ins>
            <w:del w:id="453" w:author="Tatiane Schwanck Schardosim" w:date="2020-07-01T20:30:00Z">
              <w:r w:rsidR="003354BF" w:rsidRPr="007176B1" w:rsidDel="00DF0B4C">
                <w:rPr>
                  <w:i/>
                </w:rPr>
                <w:delText>c</w:delText>
              </w:r>
            </w:del>
            <w:r w:rsidR="003354BF" w:rsidRPr="007176B1">
              <w:rPr>
                <w:i/>
              </w:rPr>
              <w:t xml:space="preserve">haracteristic </w:t>
            </w:r>
            <w:del w:id="454" w:author="Tatiane Schwanck Schardosim" w:date="2020-07-01T20:30:00Z">
              <w:r w:rsidR="003354BF" w:rsidRPr="007176B1" w:rsidDel="00DF0B4C">
                <w:rPr>
                  <w:i/>
                </w:rPr>
                <w:delText>c</w:delText>
              </w:r>
            </w:del>
            <w:ins w:id="455" w:author="Tatiane Schwanck Schardosim" w:date="2020-07-01T20:30:00Z">
              <w:r w:rsidR="00DF0B4C">
                <w:rPr>
                  <w:i/>
                </w:rPr>
                <w:t>C</w:t>
              </w:r>
            </w:ins>
            <w:r w:rsidR="003354BF" w:rsidRPr="007176B1">
              <w:rPr>
                <w:i/>
              </w:rPr>
              <w:t>urve</w:t>
            </w:r>
            <w:r w:rsidR="003354BF" w:rsidRPr="00FC3090">
              <w:t xml:space="preserve"> (AUC)</w:t>
            </w:r>
            <w:r w:rsidR="00800053" w:rsidRPr="00FC3090">
              <w:t>?</w:t>
            </w:r>
            <w:commentRangeEnd w:id="449"/>
            <w:r w:rsidR="00DF0B4C">
              <w:rPr>
                <w:rStyle w:val="Refdecomentrio"/>
              </w:rPr>
              <w:commentReference w:id="449"/>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measure?</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721EAC">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DF0B4C">
              <w:rPr>
                <w:i/>
                <w:rPrChange w:id="456" w:author="Tatiane Schwanck Schardosim" w:date="2020-07-01T20:32:00Z">
                  <w:rPr/>
                </w:rPrChange>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CCB356F" w:rsidR="00E74ECC" w:rsidRPr="00902E83" w:rsidRDefault="002A59B1" w:rsidP="00CA31F6">
            <w:r>
              <w:t xml:space="preserve">Utiliza do </w:t>
            </w:r>
            <w:r w:rsidR="00A97F81">
              <w:t>algoritmo</w:t>
            </w:r>
            <w:r>
              <w:t xml:space="preserve"> </w:t>
            </w:r>
            <w:ins w:id="457" w:author="Tatiane Schwanck Schardosim" w:date="2020-07-01T20:32:00Z">
              <w:r w:rsidR="00DF0B4C">
                <w:rPr>
                  <w:i/>
                </w:rPr>
                <w:t>S</w:t>
              </w:r>
            </w:ins>
            <w:del w:id="458" w:author="Tatiane Schwanck Schardosim" w:date="2020-07-01T20:32:00Z">
              <w:r w:rsidRPr="007176B1" w:rsidDel="00DF0B4C">
                <w:rPr>
                  <w:i/>
                </w:rPr>
                <w:delText>s</w:delText>
              </w:r>
            </w:del>
            <w:r w:rsidRPr="007176B1">
              <w:rPr>
                <w:i/>
              </w:rPr>
              <w:t xml:space="preserve">upport </w:t>
            </w:r>
            <w:del w:id="459" w:author="Tatiane Schwanck Schardosim" w:date="2020-07-01T20:32:00Z">
              <w:r w:rsidRPr="007176B1" w:rsidDel="00DF0B4C">
                <w:rPr>
                  <w:i/>
                </w:rPr>
                <w:delText>v</w:delText>
              </w:r>
            </w:del>
            <w:ins w:id="460" w:author="Tatiane Schwanck Schardosim" w:date="2020-07-01T20:32:00Z">
              <w:r w:rsidR="00DF0B4C">
                <w:rPr>
                  <w:i/>
                </w:rPr>
                <w:t>V</w:t>
              </w:r>
            </w:ins>
            <w:r w:rsidRPr="007176B1">
              <w:rPr>
                <w:i/>
              </w:rPr>
              <w:t xml:space="preserve">ector </w:t>
            </w:r>
            <w:del w:id="461" w:author="Tatiane Schwanck Schardosim" w:date="2020-07-01T20:32:00Z">
              <w:r w:rsidRPr="007176B1" w:rsidDel="00DF0B4C">
                <w:rPr>
                  <w:i/>
                </w:rPr>
                <w:delText>m</w:delText>
              </w:r>
            </w:del>
            <w:ins w:id="462" w:author="Tatiane Schwanck Schardosim" w:date="2020-07-01T20:32:00Z">
              <w:r w:rsidR="00DF0B4C">
                <w:rPr>
                  <w:i/>
                </w:rPr>
                <w:t>M</w:t>
              </w:r>
            </w:ins>
            <w:r w:rsidRPr="007176B1">
              <w:rPr>
                <w:i/>
              </w:rPr>
              <w:t>achine</w:t>
            </w:r>
            <w:r w:rsidRPr="002A59B1">
              <w:t xml:space="preserve"> (</w:t>
            </w:r>
            <w:r w:rsidRPr="00DF0B4C">
              <w:rPr>
                <w:i/>
                <w:rPrChange w:id="463" w:author="Tatiane Schwanck Schardosim" w:date="2020-07-01T20:32:00Z">
                  <w:rPr/>
                </w:rPrChange>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34094853" w:rsidR="00E74ECC" w:rsidRDefault="00C53AC5" w:rsidP="00CA31F6">
            <w:r>
              <w:t xml:space="preserve">Utiliza do algoritmo </w:t>
            </w:r>
            <w:del w:id="464" w:author="Tatiane Schwanck Schardosim" w:date="2020-07-01T20:32:00Z">
              <w:r w:rsidRPr="00BE3559" w:rsidDel="00DF0B4C">
                <w:rPr>
                  <w:i/>
                </w:rPr>
                <w:delText>r</w:delText>
              </w:r>
            </w:del>
            <w:ins w:id="465" w:author="Tatiane Schwanck Schardosim" w:date="2020-07-01T20:32:00Z">
              <w:r w:rsidR="00DF0B4C">
                <w:rPr>
                  <w:i/>
                </w:rPr>
                <w:t>R</w:t>
              </w:r>
            </w:ins>
            <w:r w:rsidRPr="00BE3559">
              <w:rPr>
                <w:i/>
              </w:rPr>
              <w:t xml:space="preserve">adial </w:t>
            </w:r>
            <w:ins w:id="466" w:author="Tatiane Schwanck Schardosim" w:date="2020-07-01T20:32:00Z">
              <w:r w:rsidR="00DF0B4C">
                <w:rPr>
                  <w:i/>
                </w:rPr>
                <w:t>B</w:t>
              </w:r>
            </w:ins>
            <w:del w:id="467" w:author="Tatiane Schwanck Schardosim" w:date="2020-07-01T20:32:00Z">
              <w:r w:rsidRPr="00BE3559" w:rsidDel="00DF0B4C">
                <w:rPr>
                  <w:i/>
                </w:rPr>
                <w:delText>b</w:delText>
              </w:r>
            </w:del>
            <w:r w:rsidRPr="00BE3559">
              <w:rPr>
                <w:i/>
              </w:rPr>
              <w:t xml:space="preserve">asis </w:t>
            </w:r>
            <w:del w:id="468" w:author="Tatiane Schwanck Schardosim" w:date="2020-07-01T20:32:00Z">
              <w:r w:rsidRPr="00BE3559" w:rsidDel="00DF0B4C">
                <w:rPr>
                  <w:i/>
                </w:rPr>
                <w:delText>f</w:delText>
              </w:r>
            </w:del>
            <w:ins w:id="469" w:author="Tatiane Schwanck Schardosim" w:date="2020-07-01T20:32:00Z">
              <w:r w:rsidR="00DF0B4C">
                <w:rPr>
                  <w:i/>
                </w:rPr>
                <w:t>F</w:t>
              </w:r>
            </w:ins>
            <w:r w:rsidRPr="00BE3559">
              <w:rPr>
                <w:i/>
              </w:rPr>
              <w:t>unction</w:t>
            </w:r>
            <w:r>
              <w:t xml:space="preserve"> (</w:t>
            </w:r>
            <w:r w:rsidRPr="00DF0B4C">
              <w:rPr>
                <w:i/>
                <w:rPrChange w:id="470" w:author="Tatiane Schwanck Schardosim" w:date="2020-07-01T20:32:00Z">
                  <w:rPr/>
                </w:rPrChange>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9D0C434" w:rsidR="00105560" w:rsidRDefault="00FB0449" w:rsidP="00CA31F6">
      <w:r w:rsidRPr="00433FDA">
        <w:tab/>
      </w:r>
      <w:moveFromRangeStart w:id="471" w:author="Tatiane Schwanck Schardosim" w:date="2020-07-01T20:13:00Z" w:name="move44526839"/>
      <w:moveFrom w:id="472" w:author="Tatiane Schwanck Schardosim" w:date="2020-07-01T20:13:00Z">
        <w:r w:rsidR="00A17E17" w:rsidDel="000E3E85">
          <w:t xml:space="preserve">No </w:t>
        </w:r>
        <w:r w:rsidR="00A17E17" w:rsidDel="000E3E85">
          <w:fldChar w:fldCharType="begin"/>
        </w:r>
        <w:r w:rsidR="00A17E17" w:rsidDel="000E3E85">
          <w:instrText xml:space="preserve"> REF _Ref42381546 \h </w:instrText>
        </w:r>
      </w:moveFrom>
      <w:del w:id="473" w:author="Tatiane Schwanck Schardosim" w:date="2020-07-01T20:13:00Z"/>
      <w:moveFrom w:id="474" w:author="Tatiane Schwanck Schardosim" w:date="2020-07-01T20:13:00Z">
        <w:r w:rsidR="00A17E17" w:rsidDel="000E3E85">
          <w:fldChar w:fldCharType="separate"/>
        </w:r>
        <w:r w:rsidR="00A17E17" w:rsidDel="000E3E85">
          <w:t xml:space="preserve">Quadro </w:t>
        </w:r>
        <w:r w:rsidR="00A17E17" w:rsidDel="000E3E85">
          <w:rPr>
            <w:noProof/>
          </w:rPr>
          <w:t>1</w:t>
        </w:r>
        <w:r w:rsidR="00A17E17" w:rsidDel="000E3E85">
          <w:fldChar w:fldCharType="end"/>
        </w:r>
        <w:r w:rsidR="00A17E17" w:rsidDel="000E3E85">
          <w:t>, fo</w:t>
        </w:r>
        <w:r w:rsidR="00CD56E0" w:rsidDel="000E3E85">
          <w:t>ram</w:t>
        </w:r>
        <w:r w:rsidR="00A17E17" w:rsidDel="000E3E85">
          <w:t xml:space="preserve"> apresentad</w:t>
        </w:r>
        <w:r w:rsidR="00CD56E0" w:rsidDel="000E3E85">
          <w:t>as</w:t>
        </w:r>
        <w:r w:rsidR="00A17E17" w:rsidDel="000E3E85">
          <w:t xml:space="preserve"> a</w:t>
        </w:r>
        <w:r w:rsidR="00CD56E0" w:rsidDel="000E3E85">
          <w:t>s</w:t>
        </w:r>
        <w:r w:rsidR="00A17E17" w:rsidDel="000E3E85">
          <w:t xml:space="preserve"> relaç</w:t>
        </w:r>
        <w:r w:rsidR="00CD56E0" w:rsidDel="000E3E85">
          <w:t>ões</w:t>
        </w:r>
        <w:r w:rsidR="00A17E17" w:rsidDel="000E3E85">
          <w:t xml:space="preserve"> d</w:t>
        </w:r>
        <w:r w:rsidR="009653DE" w:rsidDel="000E3E85">
          <w:t>as funcionalidades</w:t>
        </w:r>
        <w:r w:rsidR="00B40FAB" w:rsidDel="000E3E85">
          <w:t xml:space="preserve"> dos</w:t>
        </w:r>
        <w:r w:rsidR="00A17E17" w:rsidDel="000E3E85">
          <w:t xml:space="preserve"> 3 </w:t>
        </w:r>
        <w:r w:rsidR="00D06F43" w:rsidDel="000E3E85">
          <w:t>artigos</w:t>
        </w:r>
        <w:r w:rsidR="00A17E17" w:rsidDel="000E3E85">
          <w:t xml:space="preserve"> revisados </w:t>
        </w:r>
        <w:r w:rsidR="009653DE" w:rsidDel="000E3E85">
          <w:t xml:space="preserve">e </w:t>
        </w:r>
        <w:r w:rsidR="00B40FAB" w:rsidDel="000E3E85">
          <w:t>d</w:t>
        </w:r>
        <w:r w:rsidR="00A17E17" w:rsidDel="000E3E85">
          <w:t>esse trabalho</w:t>
        </w:r>
        <w:r w:rsidR="00997F97" w:rsidDel="000E3E85">
          <w:t xml:space="preserve">, relações quais podem ser utilizadas </w:t>
        </w:r>
        <w:r w:rsidR="00FD094D" w:rsidDel="000E3E85">
          <w:t>no desenvolvimento</w:t>
        </w:r>
        <w:r w:rsidR="00997F97" w:rsidDel="000E3E85">
          <w:t xml:space="preserve"> do sistema de recomendação.</w:t>
        </w:r>
        <w:r w:rsidR="00CD56E0" w:rsidDel="000E3E85">
          <w:t xml:space="preserve"> </w:t>
        </w:r>
        <w:r w:rsidR="00A31F48" w:rsidDel="000E3E85">
          <w:t xml:space="preserve">Na última </w:t>
        </w:r>
        <w:r w:rsidR="00BA678E" w:rsidDel="000E3E85">
          <w:t xml:space="preserve">coluna do </w:t>
        </w:r>
        <w:r w:rsidR="00BA678E" w:rsidDel="000E3E85">
          <w:fldChar w:fldCharType="begin"/>
        </w:r>
        <w:r w:rsidR="00BA678E" w:rsidDel="000E3E85">
          <w:instrText xml:space="preserve"> REF _Ref42381546 \h </w:instrText>
        </w:r>
      </w:moveFrom>
      <w:del w:id="475" w:author="Tatiane Schwanck Schardosim" w:date="2020-07-01T20:13:00Z"/>
      <w:moveFrom w:id="476" w:author="Tatiane Schwanck Schardosim" w:date="2020-07-01T20:13:00Z">
        <w:r w:rsidR="00BA678E" w:rsidDel="000E3E85">
          <w:fldChar w:fldCharType="separate"/>
        </w:r>
        <w:r w:rsidR="00BA678E" w:rsidDel="000E3E85">
          <w:t xml:space="preserve">Quadro </w:t>
        </w:r>
        <w:r w:rsidR="00BA678E" w:rsidDel="000E3E85">
          <w:rPr>
            <w:noProof/>
          </w:rPr>
          <w:t>1</w:t>
        </w:r>
        <w:r w:rsidR="00BA678E" w:rsidDel="000E3E85">
          <w:fldChar w:fldCharType="end"/>
        </w:r>
        <w:r w:rsidR="00A31F48" w:rsidDel="000E3E85">
          <w:t xml:space="preserve"> foram colocados pontos de interrogação, devido ao trabalho estar em desenvolvimento e não</w:t>
        </w:r>
        <w:r w:rsidR="0064503C" w:rsidDel="000E3E85">
          <w:t xml:space="preserve"> se ter conhecimento </w:t>
        </w:r>
        <w:r w:rsidR="002367C8" w:rsidDel="000E3E85">
          <w:t xml:space="preserve">das </w:t>
        </w:r>
        <w:r w:rsidR="004E5936" w:rsidDel="000E3E85">
          <w:t>técnicas</w:t>
        </w:r>
        <w:r w:rsidR="002367C8" w:rsidDel="000E3E85">
          <w:t xml:space="preserve"> que serão utilizadas</w:t>
        </w:r>
        <w:r w:rsidR="00C11B36" w:rsidDel="000E3E85">
          <w:t>.</w:t>
        </w:r>
      </w:moveFrom>
      <w:moveFromRangeEnd w:id="471"/>
    </w:p>
    <w:p w14:paraId="2563C68A" w14:textId="4EF0EA2C" w:rsidR="008B1BE6" w:rsidRDefault="00A92768" w:rsidP="00CA31F6">
      <w:pPr>
        <w:pStyle w:val="Ttulo2"/>
      </w:pPr>
      <w:bookmarkStart w:id="477" w:name="_Toc44531570"/>
      <w:r>
        <w:t>Conclusões dos trabalhos revisados</w:t>
      </w:r>
      <w:bookmarkEnd w:id="477"/>
    </w:p>
    <w:p w14:paraId="51F57A9F" w14:textId="7214C721" w:rsidR="00A92768" w:rsidRPr="007020CB" w:rsidRDefault="00A92768" w:rsidP="00CA31F6">
      <w:r>
        <w:tab/>
        <w:t xml:space="preserve">Após a revisão </w:t>
      </w:r>
      <w:ins w:id="478" w:author="Tatiane Schwanck Schardosim" w:date="2020-07-01T20:34:00Z">
        <w:r w:rsidR="00DF0B4C">
          <w:t xml:space="preserve"> dos </w:t>
        </w:r>
      </w:ins>
      <w:del w:id="479" w:author="Tatiane Schwanck Schardosim" w:date="2020-07-01T20:34:00Z">
        <w:r w:rsidDel="00DF0B4C">
          <w:delText>dos 4</w:delText>
        </w:r>
      </w:del>
      <w:ins w:id="480" w:author="Tatiane Schwanck Schardosim" w:date="2020-07-01T20:34:00Z">
        <w:r w:rsidR="00AA7768">
          <w:t>3</w:t>
        </w:r>
      </w:ins>
      <w:r>
        <w:t xml:space="preserve"> trabalhos</w:t>
      </w:r>
      <w:ins w:id="481" w:author="Tatiane Schwanck Schardosim" w:date="2020-07-01T20:34:00Z">
        <w:r w:rsidR="00DF0B4C">
          <w:t xml:space="preserve"> estudados</w:t>
        </w:r>
      </w:ins>
      <w:ins w:id="482" w:author="Tatiane Schwanck Schardosim" w:date="2020-07-01T20:38:00Z">
        <w:r w:rsidR="00AA7768">
          <w:t xml:space="preserve"> em relação a proposta deste trabalho</w:t>
        </w:r>
      </w:ins>
      <w:r>
        <w:t>, foi identificado que nenhum deles apresentou o algoritmo utilizado na recomendação. Foram apresentados algoritmos de classificação (</w:t>
      </w:r>
      <w:r w:rsidRPr="00AA7768">
        <w:rPr>
          <w:i/>
          <w:rPrChange w:id="483" w:author="Tatiane Schwanck Schardosim" w:date="2020-07-01T20:35:00Z">
            <w:rPr/>
          </w:rPrChange>
        </w:rPr>
        <w:t>SVM</w:t>
      </w:r>
      <w:r>
        <w:t xml:space="preserve">, </w:t>
      </w:r>
      <w:r w:rsidRPr="00AA7768">
        <w:rPr>
          <w:i/>
          <w:rPrChange w:id="484" w:author="Tatiane Schwanck Schardosim" w:date="2020-07-01T20:35:00Z">
            <w:rPr/>
          </w:rPrChange>
        </w:rPr>
        <w:t>RBF</w:t>
      </w:r>
      <w:r>
        <w:t xml:space="preserve">, </w:t>
      </w:r>
      <w:r w:rsidRPr="00433FDA">
        <w:rPr>
          <w:i/>
        </w:rPr>
        <w:t>Random Forest</w:t>
      </w:r>
      <w:r>
        <w:rPr>
          <w:i/>
        </w:rPr>
        <w:t>,</w:t>
      </w:r>
      <w:del w:id="485" w:author="Tatiane Schwanck Schardosim" w:date="2020-07-01T20:36:00Z">
        <w:r w:rsidDel="00AA7768">
          <w:rPr>
            <w:i/>
          </w:rPr>
          <w:delText xml:space="preserve"> ...</w:delText>
        </w:r>
      </w:del>
      <w:ins w:id="486" w:author="Tatiane Schwanck Schardosim" w:date="2020-07-01T20:36:00Z">
        <w:r w:rsidR="00AA7768">
          <w:rPr>
            <w:i/>
          </w:rPr>
          <w:t xml:space="preserve"> etc.</w:t>
        </w:r>
      </w:ins>
      <w:r>
        <w:t>)</w:t>
      </w:r>
      <w:r w:rsidR="00DF364E">
        <w:t>, de avaliação de resultados (</w:t>
      </w:r>
      <w:r w:rsidR="00DF364E" w:rsidRPr="00AA7768">
        <w:rPr>
          <w:i/>
          <w:rPrChange w:id="487" w:author="Tatiane Schwanck Schardosim" w:date="2020-07-01T20:36:00Z">
            <w:rPr/>
          </w:rPrChange>
        </w:rPr>
        <w:t>AUC</w:t>
      </w:r>
      <w:r w:rsidR="00DF364E">
        <w:t xml:space="preserve">, </w:t>
      </w:r>
      <w:r w:rsidR="00DF364E" w:rsidRPr="00DF364E">
        <w:rPr>
          <w:i/>
        </w:rPr>
        <w:t>Root Mean Squared Error</w:t>
      </w:r>
      <w:r w:rsidR="00DF364E">
        <w:rPr>
          <w:i/>
        </w:rPr>
        <w:t>, Mean Reciprocal Rank</w:t>
      </w:r>
      <w:r w:rsidR="00DF364E" w:rsidRPr="007020CB">
        <w:t xml:space="preserve">, </w:t>
      </w:r>
      <w:del w:id="488" w:author="Tatiane Schwanck Schardosim" w:date="2020-07-01T20:36:00Z">
        <w:r w:rsidR="00DF364E" w:rsidRPr="007020CB" w:rsidDel="00AA7768">
          <w:delText>...)</w:delText>
        </w:r>
        <w:r w:rsidR="001E10C6" w:rsidDel="00AA7768">
          <w:delText xml:space="preserve">, </w:delText>
        </w:r>
      </w:del>
      <w:ins w:id="489" w:author="Tatiane Schwanck Schardosim" w:date="2020-07-01T20:36:00Z">
        <w:r w:rsidR="00AA7768">
          <w:t>etc.</w:t>
        </w:r>
        <w:r w:rsidR="00AA7768" w:rsidRPr="007020CB">
          <w:t>)</w:t>
        </w:r>
        <w:r w:rsidR="00AA7768">
          <w:t xml:space="preserve">, </w:t>
        </w:r>
      </w:ins>
      <w:r w:rsidR="001E10C6">
        <w:t xml:space="preserve">porem em nenhum momento foi apresentado algoritmos de recomendação como </w:t>
      </w:r>
      <w:r w:rsidR="00E250F5">
        <w:t xml:space="preserve">algoritmos de </w:t>
      </w:r>
      <w:del w:id="490" w:author="Tatiane Schwanck Schardosim" w:date="2020-07-01T20:36:00Z">
        <w:r w:rsidR="00E250F5" w:rsidRPr="000C2C66" w:rsidDel="00AA7768">
          <w:rPr>
            <w:i/>
            <w:lang w:val="en-US"/>
          </w:rPr>
          <w:delText>m</w:delText>
        </w:r>
      </w:del>
      <w:ins w:id="491" w:author="Tatiane Schwanck Schardosim" w:date="2020-07-01T20:36:00Z">
        <w:r w:rsidR="00AA7768">
          <w:rPr>
            <w:i/>
            <w:lang w:val="en-US"/>
          </w:rPr>
          <w:t>M</w:t>
        </w:r>
      </w:ins>
      <w:r w:rsidR="00E250F5" w:rsidRPr="000C2C66">
        <w:rPr>
          <w:i/>
          <w:lang w:val="en-US"/>
        </w:rPr>
        <w:t xml:space="preserve">atrix </w:t>
      </w:r>
      <w:ins w:id="492" w:author="Tatiane Schwanck Schardosim" w:date="2020-07-01T20:37:00Z">
        <w:r w:rsidR="00AA7768">
          <w:rPr>
            <w:i/>
            <w:lang w:val="en-US"/>
          </w:rPr>
          <w:t>F</w:t>
        </w:r>
      </w:ins>
      <w:del w:id="493" w:author="Tatiane Schwanck Schardosim" w:date="2020-07-01T20:37:00Z">
        <w:r w:rsidR="00E250F5" w:rsidRPr="000C2C66" w:rsidDel="00AA7768">
          <w:rPr>
            <w:i/>
            <w:lang w:val="en-US"/>
          </w:rPr>
          <w:delText>f</w:delText>
        </w:r>
      </w:del>
      <w:r w:rsidR="00E250F5" w:rsidRPr="000C2C66">
        <w:rPr>
          <w:i/>
          <w:lang w:val="en-US"/>
        </w:rPr>
        <w:t>actorization</w:t>
      </w:r>
      <w:r w:rsidR="00E250F5" w:rsidRPr="00E250F5">
        <w:t xml:space="preserve"> </w:t>
      </w:r>
      <w:r w:rsidR="00E250F5">
        <w:t>(</w:t>
      </w:r>
      <w:r w:rsidR="001E10C6" w:rsidRPr="00AA7768">
        <w:rPr>
          <w:i/>
          <w:lang w:val="en-US"/>
          <w:rPrChange w:id="494" w:author="Tatiane Schwanck Schardosim" w:date="2020-07-01T20:37:00Z">
            <w:rPr>
              <w:lang w:val="en-US"/>
            </w:rPr>
          </w:rPrChange>
        </w:rPr>
        <w:t>SVD</w:t>
      </w:r>
      <w:r w:rsidR="001E10C6" w:rsidRPr="000C2C66">
        <w:rPr>
          <w:lang w:val="en-US"/>
        </w:rPr>
        <w:t xml:space="preserve">, </w:t>
      </w:r>
      <w:r w:rsidR="000C2C66" w:rsidRPr="000C2C66">
        <w:rPr>
          <w:i/>
          <w:lang w:val="en-US"/>
        </w:rPr>
        <w:t>Neighborhood</w:t>
      </w:r>
      <w:r w:rsidR="001E10C6" w:rsidRPr="000C2C66">
        <w:rPr>
          <w:lang w:val="en-US"/>
        </w:rPr>
        <w:t xml:space="preserve"> </w:t>
      </w:r>
      <w:r w:rsidR="001E10C6" w:rsidRPr="00AA7768">
        <w:rPr>
          <w:i/>
          <w:lang w:val="en-US"/>
          <w:rPrChange w:id="495" w:author="Tatiane Schwanck Schardosim" w:date="2020-07-01T20:37:00Z">
            <w:rPr>
              <w:lang w:val="en-US"/>
            </w:rPr>
          </w:rPrChange>
        </w:rPr>
        <w:t>SVD</w:t>
      </w:r>
      <w:r w:rsidR="00BD07BF" w:rsidRPr="000C2C66">
        <w:rPr>
          <w:lang w:val="en-US"/>
        </w:rPr>
        <w:t xml:space="preserve">, </w:t>
      </w:r>
      <w:r w:rsidR="00BD07BF" w:rsidRPr="000C2C66">
        <w:rPr>
          <w:i/>
          <w:lang w:val="en-US"/>
        </w:rPr>
        <w:t xml:space="preserve">Deep-Learning </w:t>
      </w:r>
      <w:r w:rsidR="00BD07BF" w:rsidRPr="00AA7768">
        <w:rPr>
          <w:i/>
          <w:lang w:val="en-US"/>
          <w:rPrChange w:id="496" w:author="Tatiane Schwanck Schardosim" w:date="2020-07-01T20:37:00Z">
            <w:rPr>
              <w:lang w:val="en-US"/>
            </w:rPr>
          </w:rPrChange>
        </w:rPr>
        <w:t>MF</w:t>
      </w:r>
      <w:r w:rsidR="00BD07BF" w:rsidRPr="000C2C66">
        <w:rPr>
          <w:lang w:val="en-US"/>
        </w:rPr>
        <w:t xml:space="preserve">, </w:t>
      </w:r>
      <w:del w:id="497" w:author="Tatiane Schwanck Schardosim" w:date="2020-07-01T20:37:00Z">
        <w:r w:rsidR="00BD07BF" w:rsidRPr="000C2C66" w:rsidDel="00AA7768">
          <w:rPr>
            <w:lang w:val="en-US"/>
          </w:rPr>
          <w:delText>...</w:delText>
        </w:r>
        <w:r w:rsidR="00E250F5" w:rsidDel="00AA7768">
          <w:delText xml:space="preserve">) </w:delText>
        </w:r>
      </w:del>
      <w:ins w:id="498" w:author="Tatiane Schwanck Schardosim" w:date="2020-07-01T20:37:00Z">
        <w:r w:rsidR="00AA7768">
          <w:rPr>
            <w:lang w:val="en-US"/>
          </w:rPr>
          <w:t>etc.</w:t>
        </w:r>
        <w:r w:rsidR="00AA7768">
          <w:t xml:space="preserve">) </w:t>
        </w:r>
      </w:ins>
      <w:r w:rsidR="00E250F5">
        <w:t xml:space="preserve">ou algoritmos de </w:t>
      </w:r>
      <w:del w:id="499" w:author="Tatiane Schwanck Schardosim" w:date="2020-07-01T20:37:00Z">
        <w:r w:rsidR="00E250F5" w:rsidRPr="00A22C28" w:rsidDel="00AA7768">
          <w:rPr>
            <w:i/>
            <w:lang w:val="en-US"/>
          </w:rPr>
          <w:delText>t</w:delText>
        </w:r>
      </w:del>
      <w:ins w:id="500" w:author="Tatiane Schwanck Schardosim" w:date="2020-07-01T20:37:00Z">
        <w:r w:rsidR="00AA7768">
          <w:rPr>
            <w:i/>
            <w:lang w:val="en-US"/>
          </w:rPr>
          <w:t>T</w:t>
        </w:r>
      </w:ins>
      <w:r w:rsidR="00E250F5" w:rsidRPr="00A22C28">
        <w:rPr>
          <w:i/>
          <w:lang w:val="en-US"/>
        </w:rPr>
        <w:t xml:space="preserve">ensor </w:t>
      </w:r>
      <w:del w:id="501" w:author="Tatiane Schwanck Schardosim" w:date="2020-07-01T20:37:00Z">
        <w:r w:rsidR="00E250F5" w:rsidRPr="00A22C28" w:rsidDel="00AA7768">
          <w:rPr>
            <w:i/>
            <w:lang w:val="en-US"/>
          </w:rPr>
          <w:lastRenderedPageBreak/>
          <w:delText>f</w:delText>
        </w:r>
      </w:del>
      <w:ins w:id="502" w:author="Tatiane Schwanck Schardosim" w:date="2020-07-01T20:37:00Z">
        <w:r w:rsidR="00AA7768">
          <w:rPr>
            <w:i/>
            <w:lang w:val="en-US"/>
          </w:rPr>
          <w:t>F</w:t>
        </w:r>
      </w:ins>
      <w:r w:rsidR="00E250F5" w:rsidRPr="00A22C28">
        <w:rPr>
          <w:i/>
          <w:lang w:val="en-US"/>
        </w:rPr>
        <w:t>actorization</w:t>
      </w:r>
      <w:r w:rsidR="009B7DA2" w:rsidRPr="00A22C28">
        <w:rPr>
          <w:i/>
          <w:lang w:val="en-US"/>
        </w:rPr>
        <w:t xml:space="preserve"> </w:t>
      </w:r>
      <w:r w:rsidR="009B7DA2" w:rsidRPr="00A22C28">
        <w:rPr>
          <w:lang w:val="en-US"/>
        </w:rPr>
        <w:t>(</w:t>
      </w:r>
      <w:r w:rsidR="004F127B" w:rsidRPr="00A22C28">
        <w:rPr>
          <w:i/>
          <w:lang w:val="en-US"/>
        </w:rPr>
        <w:t>Tensor Decomposition</w:t>
      </w:r>
      <w:r w:rsidR="000B0FEF" w:rsidRPr="00A22C28">
        <w:rPr>
          <w:lang w:val="en-US"/>
        </w:rPr>
        <w:t xml:space="preserve">, </w:t>
      </w:r>
      <w:r w:rsidR="000B0FEF" w:rsidRPr="00A22C28">
        <w:rPr>
          <w:i/>
          <w:lang w:val="en-US"/>
        </w:rPr>
        <w:t>Nonnegative Tensor Factorization</w:t>
      </w:r>
      <w:r w:rsidR="000B0FEF" w:rsidRPr="00A22C28">
        <w:rPr>
          <w:lang w:val="en-US"/>
        </w:rPr>
        <w:t xml:space="preserve">, </w:t>
      </w:r>
      <w:del w:id="503" w:author="Tatiane Schwanck Schardosim" w:date="2020-07-01T20:37:00Z">
        <w:r w:rsidR="000B0FEF" w:rsidRPr="00A22C28" w:rsidDel="00AA7768">
          <w:rPr>
            <w:lang w:val="en-US"/>
          </w:rPr>
          <w:delText>...</w:delText>
        </w:r>
        <w:r w:rsidR="009B7DA2" w:rsidRPr="00A22C28" w:rsidDel="00AA7768">
          <w:rPr>
            <w:lang w:val="en-US"/>
          </w:rPr>
          <w:delText>)</w:delText>
        </w:r>
        <w:r w:rsidR="00921E1D" w:rsidDel="00AA7768">
          <w:delText xml:space="preserve">, </w:delText>
        </w:r>
      </w:del>
      <w:ins w:id="504" w:author="Tatiane Schwanck Schardosim" w:date="2020-07-01T20:37:00Z">
        <w:r w:rsidR="00AA7768">
          <w:rPr>
            <w:lang w:val="en-US"/>
          </w:rPr>
          <w:t>etc.</w:t>
        </w:r>
        <w:r w:rsidR="00AA7768" w:rsidRPr="00A22C28">
          <w:rPr>
            <w:lang w:val="en-US"/>
          </w:rPr>
          <w:t>)</w:t>
        </w:r>
        <w:r w:rsidR="00AA7768">
          <w:t xml:space="preserve">, </w:t>
        </w:r>
      </w:ins>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AA7768">
        <w:rPr>
          <w:i/>
          <w:rPrChange w:id="505" w:author="Tatiane Schwanck Schardosim" w:date="2020-07-01T20:37:00Z">
            <w:rPr/>
          </w:rPrChange>
        </w:rPr>
        <w:t>RecSys</w:t>
      </w:r>
      <w:r w:rsidR="00E250F5" w:rsidRPr="004F127B">
        <w:t>.</w:t>
      </w:r>
    </w:p>
    <w:p w14:paraId="6C6B54A3" w14:textId="47FE847B" w:rsidR="007B0815" w:rsidRPr="001D1B89" w:rsidRDefault="007B0815" w:rsidP="00CA31F6">
      <w:pPr>
        <w:pStyle w:val="Ttulo1"/>
        <w:rPr>
          <w:lang w:val="en-US"/>
        </w:rPr>
      </w:pPr>
      <w:bookmarkStart w:id="506" w:name="_Toc44531571"/>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506"/>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ins w:id="507" w:author="Tatiane Schwanck Schardosim" w:date="2020-07-01T20:40:00Z">
        <w:r w:rsidR="00AA7768">
          <w:t>A Figura 8</w:t>
        </w:r>
      </w:ins>
      <w:ins w:id="508" w:author="Tatiane Schwanck Schardosim" w:date="2020-07-01T20:41:00Z">
        <w:r w:rsidR="00AA7768">
          <w:t xml:space="preserve"> abaixo, apresenta o modelo de an</w:t>
        </w:r>
      </w:ins>
      <w:ins w:id="509" w:author="Tatiane Schwanck Schardosim" w:date="2020-07-01T20:42:00Z">
        <w:r w:rsidR="00AA7768">
          <w:t>álise de recomendações dinâmica</w:t>
        </w:r>
      </w:ins>
      <w:ins w:id="510" w:author="Tatiane Schwanck Schardosim" w:date="2020-07-01T20:43:00Z">
        <w:r w:rsidR="00AA7768">
          <w:t>.</w:t>
        </w:r>
      </w:ins>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511" w:name="_Toc4453151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511"/>
    </w:p>
    <w:p w14:paraId="24C10764" w14:textId="645F7A58" w:rsidR="00F66337" w:rsidRDefault="001531B8" w:rsidP="00CA31F6">
      <w:r>
        <w:tab/>
        <w:t xml:space="preserve">Com isso, foi possível entender e desenvolver um modelo </w:t>
      </w:r>
      <w:r w:rsidR="000210A2">
        <w:t>de sistemas de recomendação</w:t>
      </w:r>
      <w:r w:rsidR="00C60EE5">
        <w:t xml:space="preserve"> chamado </w:t>
      </w:r>
      <w:bookmarkStart w:id="512" w:name="_Hlk42551519"/>
      <w:r w:rsidR="00E57227" w:rsidRPr="00AA7768">
        <w:rPr>
          <w:i/>
          <w:rPrChange w:id="513" w:author="Tatiane Schwanck Schardosim" w:date="2020-07-01T20:40:00Z">
            <w:rPr/>
          </w:rPrChange>
        </w:rPr>
        <w:t>DC</w:t>
      </w:r>
      <w:r w:rsidR="00011779" w:rsidRPr="00AA7768">
        <w:rPr>
          <w:i/>
          <w:rPrChange w:id="514" w:author="Tatiane Schwanck Schardosim" w:date="2020-07-01T20:40:00Z">
            <w:rPr/>
          </w:rPrChange>
        </w:rPr>
        <w:t>RM</w:t>
      </w:r>
      <w:bookmarkEnd w:id="512"/>
      <w:r w:rsidR="00E57227">
        <w:t xml:space="preserve"> (</w:t>
      </w:r>
      <w:r w:rsidR="00E57227" w:rsidRPr="00BA660B">
        <w:rPr>
          <w:i/>
          <w:lang w:val="en-US"/>
        </w:rPr>
        <w:t xml:space="preserve">Dynamic </w:t>
      </w:r>
      <w:r w:rsidR="00E85437" w:rsidRPr="00BA660B">
        <w:rPr>
          <w:i/>
          <w:lang w:val="en-US"/>
        </w:rPr>
        <w:t xml:space="preserve">and </w:t>
      </w:r>
      <w:r w:rsidR="00E57227" w:rsidRPr="00BA660B">
        <w:rPr>
          <w:i/>
          <w:lang w:val="en-US"/>
        </w:rPr>
        <w:t>Contextual</w:t>
      </w:r>
      <w:r w:rsidR="00E85437" w:rsidRPr="00BA660B">
        <w:rPr>
          <w:i/>
          <w:lang w:val="en-US"/>
        </w:rPr>
        <w:t xml:space="preserve"> Recommendations of</w:t>
      </w:r>
      <w:r w:rsidR="00E57227" w:rsidRPr="00BA660B">
        <w:rPr>
          <w:i/>
          <w:lang w:val="en-US"/>
        </w:rPr>
        <w:t xml:space="preserve"> </w:t>
      </w:r>
      <w:r w:rsidR="00E85437" w:rsidRPr="00BA660B">
        <w:rPr>
          <w:i/>
          <w:lang w:val="en-US"/>
        </w:rPr>
        <w:t>M</w:t>
      </w:r>
      <w:r w:rsidR="00E57227" w:rsidRPr="00BA660B">
        <w:rPr>
          <w:i/>
          <w:lang w:val="en-US"/>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del w:id="515" w:author="Tatiane Schwanck Schardosim" w:date="2020-07-01T20:43:00Z">
        <w:r w:rsidR="00C45F66" w:rsidDel="00AA7768">
          <w:delText xml:space="preserve">seção </w:delText>
        </w:r>
      </w:del>
      <w:ins w:id="516" w:author="Tatiane Schwanck Schardosim" w:date="2020-07-01T20:43:00Z">
        <w:r w:rsidR="00AA7768">
          <w:t>nas subseções a seguir</w:t>
        </w:r>
      </w:ins>
      <w:del w:id="517" w:author="Tatiane Schwanck Schardosim" w:date="2020-07-01T20:43:00Z">
        <w:r w:rsidR="00C45F66" w:rsidDel="00AA7768">
          <w:delText>do trabalho</w:delText>
        </w:r>
      </w:del>
      <w:r w:rsidR="001C1637">
        <w:t>.</w:t>
      </w:r>
    </w:p>
    <w:p w14:paraId="755D63D7" w14:textId="5342343E" w:rsidR="002B6979" w:rsidRDefault="00DE09F4" w:rsidP="00CA31F6">
      <w:pPr>
        <w:pStyle w:val="Ttulo2"/>
      </w:pPr>
      <w:bookmarkStart w:id="518" w:name="_Toc44531572"/>
      <w:r>
        <w:t>Contexto</w:t>
      </w:r>
      <w:bookmarkEnd w:id="518"/>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F0C0CD1"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ins w:id="519" w:author="Tatiane Schwanck Schardosim" w:date="2020-07-01T20:44:00Z">
        <w:r w:rsidR="00AA7768">
          <w:t xml:space="preserve"> </w:t>
        </w:r>
      </w:ins>
      <w:moveToRangeStart w:id="520" w:author="Tatiane Schwanck Schardosim" w:date="2020-07-01T20:44:00Z" w:name="move44528702"/>
      <w:moveTo w:id="521" w:author="Tatiane Schwanck Schardosim" w:date="2020-07-01T20:44:00Z">
        <w:r w:rsidR="00AA7768">
          <w:t xml:space="preserve">É apresentado na </w:t>
        </w:r>
        <w:r w:rsidR="00AA7768">
          <w:fldChar w:fldCharType="begin"/>
        </w:r>
        <w:r w:rsidR="00AA7768">
          <w:instrText xml:space="preserve"> REF _Ref42447869 \h </w:instrText>
        </w:r>
      </w:moveTo>
      <w:moveTo w:id="522" w:author="Tatiane Schwanck Schardosim" w:date="2020-07-01T20:44:00Z">
        <w:r w:rsidR="00AA7768">
          <w:fldChar w:fldCharType="separate"/>
        </w:r>
        <w:r w:rsidR="00AA7768">
          <w:t xml:space="preserve">Figura </w:t>
        </w:r>
        <w:r w:rsidR="00AA7768">
          <w:rPr>
            <w:noProof/>
          </w:rPr>
          <w:t>9</w:t>
        </w:r>
        <w:r w:rsidR="00AA7768">
          <w:fldChar w:fldCharType="end"/>
        </w:r>
      </w:moveTo>
      <w:ins w:id="523" w:author="Tatiane Schwanck Schardosim" w:date="2020-07-01T20:44:00Z">
        <w:r w:rsidR="00AA7768">
          <w:t xml:space="preserve"> abaixo</w:t>
        </w:r>
      </w:ins>
      <w:moveTo w:id="524" w:author="Tatiane Schwanck Schardosim" w:date="2020-07-01T20:44:00Z">
        <w:r w:rsidR="00AA7768">
          <w:t>, uma visão macro dos contextos que serão considerados nes</w:t>
        </w:r>
      </w:moveTo>
      <w:ins w:id="525" w:author="Tatiane Schwanck Schardosim" w:date="2020-07-01T20:44:00Z">
        <w:r w:rsidR="00AA7768">
          <w:t>t</w:t>
        </w:r>
      </w:ins>
      <w:moveTo w:id="526" w:author="Tatiane Schwanck Schardosim" w:date="2020-07-01T20:44:00Z">
        <w:del w:id="527" w:author="Tatiane Schwanck Schardosim" w:date="2020-07-01T20:44:00Z">
          <w:r w:rsidR="00AA7768" w:rsidDel="00AA7768">
            <w:delText>s</w:delText>
          </w:r>
        </w:del>
        <w:r w:rsidR="00AA7768">
          <w:t>e trabalho.</w:t>
        </w:r>
      </w:moveTo>
      <w:moveToRangeEnd w:id="520"/>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07DC39B4" w14:textId="7CAD37FF" w:rsidR="000E3BBD" w:rsidRDefault="000E3BBD" w:rsidP="00CA31F6">
      <w:pPr>
        <w:pStyle w:val="Legenda"/>
      </w:pPr>
      <w:bookmarkStart w:id="528" w:name="_Ref42447869"/>
      <w:bookmarkStart w:id="529" w:name="_Toc4453151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528"/>
      <w:r>
        <w:t xml:space="preserve"> Apresentação dos contextos utilizados no trabalho </w:t>
      </w:r>
      <w:r w:rsidRPr="00353DD1">
        <w:t>(próprio, 2020)</w:t>
      </w:r>
      <w:bookmarkEnd w:id="529"/>
    </w:p>
    <w:p w14:paraId="4C01A50F" w14:textId="47E670AB" w:rsidR="000E3BBD" w:rsidRPr="00642AD9" w:rsidRDefault="00675701" w:rsidP="00CA31F6">
      <w:r>
        <w:tab/>
      </w:r>
      <w:moveFromRangeStart w:id="530" w:author="Tatiane Schwanck Schardosim" w:date="2020-07-01T20:44:00Z" w:name="move44528702"/>
      <w:moveFrom w:id="531" w:author="Tatiane Schwanck Schardosim" w:date="2020-07-01T20:44:00Z">
        <w:r w:rsidR="00634D1C" w:rsidDel="00AA7768">
          <w:t>É</w:t>
        </w:r>
        <w:r w:rsidDel="00AA7768">
          <w:t xml:space="preserve"> apresentado </w:t>
        </w:r>
        <w:r w:rsidR="00634D1C" w:rsidDel="00AA7768">
          <w:t>na</w:t>
        </w:r>
        <w:r w:rsidR="00626320" w:rsidDel="00AA7768">
          <w:t xml:space="preserve"> </w:t>
        </w:r>
        <w:r w:rsidR="00626320" w:rsidDel="00AA7768">
          <w:fldChar w:fldCharType="begin"/>
        </w:r>
        <w:r w:rsidR="00626320" w:rsidDel="00AA7768">
          <w:instrText xml:space="preserve"> REF _Ref42447869 \h </w:instrText>
        </w:r>
      </w:moveFrom>
      <w:del w:id="532" w:author="Tatiane Schwanck Schardosim" w:date="2020-07-01T20:44:00Z"/>
      <w:moveFrom w:id="533" w:author="Tatiane Schwanck Schardosim" w:date="2020-07-01T20:44:00Z">
        <w:r w:rsidR="00626320" w:rsidDel="00AA7768">
          <w:fldChar w:fldCharType="separate"/>
        </w:r>
        <w:r w:rsidR="00626320" w:rsidDel="00AA7768">
          <w:t xml:space="preserve">Figura </w:t>
        </w:r>
        <w:r w:rsidR="00626320" w:rsidDel="00AA7768">
          <w:rPr>
            <w:noProof/>
          </w:rPr>
          <w:t>9</w:t>
        </w:r>
        <w:r w:rsidR="00626320" w:rsidDel="00AA7768">
          <w:fldChar w:fldCharType="end"/>
        </w:r>
        <w:r w:rsidR="00634D1C" w:rsidDel="00AA7768">
          <w:t xml:space="preserve">, </w:t>
        </w:r>
        <w:r w:rsidDel="00AA7768">
          <w:t xml:space="preserve">uma visão macro dos contextos que serão considerados nesse trabalho. </w:t>
        </w:r>
      </w:moveFrom>
      <w:moveFromRangeEnd w:id="530"/>
      <w:r>
        <w:t xml:space="preserve">Nas próximas </w:t>
      </w:r>
      <w:ins w:id="534" w:author="Tatiane Schwanck Schardosim" w:date="2020-07-01T20:45:00Z">
        <w:r w:rsidR="00AA7768">
          <w:t>sub</w:t>
        </w:r>
      </w:ins>
      <w:r>
        <w:t>se</w:t>
      </w:r>
      <w:r w:rsidR="00634D1C">
        <w:t>ções</w:t>
      </w:r>
      <w:del w:id="535" w:author="Tatiane Schwanck Schardosim" w:date="2020-07-01T20:45:00Z">
        <w:r w:rsidR="00634D1C" w:rsidDel="00AA7768">
          <w:delText>,</w:delText>
        </w:r>
      </w:del>
      <w:r w:rsidR="00634D1C">
        <w:t xml:space="preserve"> será </w:t>
      </w:r>
      <w:r w:rsidR="007B600C">
        <w:t xml:space="preserve">detalhado melhor cada item </w:t>
      </w:r>
      <w:del w:id="536" w:author="Tatiane Schwanck Schardosim" w:date="2020-07-01T20:45:00Z">
        <w:r w:rsidR="007B600C" w:rsidDel="008264A2">
          <w:delText xml:space="preserve">dessa </w:delText>
        </w:r>
      </w:del>
      <w:ins w:id="537" w:author="Tatiane Schwanck Schardosim" w:date="2020-07-01T20:45:00Z">
        <w:r w:rsidR="008264A2">
          <w:t>da Figura 9</w:t>
        </w:r>
      </w:ins>
      <w:del w:id="538" w:author="Tatiane Schwanck Schardosim" w:date="2020-07-01T20:45:00Z">
        <w:r w:rsidR="007B600C" w:rsidDel="008264A2">
          <w:delText>figura</w:delText>
        </w:r>
      </w:del>
      <w:r w:rsidR="007B600C">
        <w:t>, além de, apresentar o processo desenvolvido para capturar cada contexto.</w:t>
      </w:r>
    </w:p>
    <w:p w14:paraId="2B059024" w14:textId="250FC77A" w:rsidR="008849DE" w:rsidRDefault="008849DE" w:rsidP="00CA31F6">
      <w:pPr>
        <w:pStyle w:val="Ttulo3"/>
      </w:pPr>
      <w:bookmarkStart w:id="539" w:name="_Toc44531573"/>
      <w:r w:rsidRPr="008849DE">
        <w:t>O que é o contexto comportamental?</w:t>
      </w:r>
      <w:bookmarkEnd w:id="539"/>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ins w:id="540" w:author="Tatiane Schwanck Schardosim" w:date="2020-07-01T20:45:00Z">
        <w:r w:rsidR="008264A2">
          <w:t>.</w:t>
        </w:r>
      </w:ins>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50725B">
      <w:pPr>
        <w:pStyle w:val="PargrafodaLista"/>
        <w:numPr>
          <w:ilvl w:val="0"/>
          <w:numId w:val="7"/>
        </w:numPr>
        <w:pPrChange w:id="541" w:author="Tatiane Schwanck Schardosim" w:date="2020-07-01T21:55:00Z">
          <w:pPr>
            <w:pStyle w:val="PargrafodaLista"/>
            <w:numPr>
              <w:numId w:val="41"/>
            </w:numPr>
            <w:tabs>
              <w:tab w:val="num" w:pos="360"/>
            </w:tabs>
          </w:pPr>
        </w:pPrChange>
      </w:pPr>
      <w:r>
        <w:t>Pausar / Tocar música</w:t>
      </w:r>
    </w:p>
    <w:p w14:paraId="67655CDD" w14:textId="1D4861AD" w:rsidR="00CE4919" w:rsidRDefault="00C700E5" w:rsidP="0050725B">
      <w:pPr>
        <w:pStyle w:val="PargrafodaLista"/>
        <w:numPr>
          <w:ilvl w:val="0"/>
          <w:numId w:val="7"/>
        </w:numPr>
        <w:pPrChange w:id="542" w:author="Tatiane Schwanck Schardosim" w:date="2020-07-01T21:55:00Z">
          <w:pPr>
            <w:pStyle w:val="PargrafodaLista"/>
            <w:numPr>
              <w:numId w:val="41"/>
            </w:numPr>
            <w:tabs>
              <w:tab w:val="num" w:pos="360"/>
            </w:tabs>
          </w:pPr>
        </w:pPrChange>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50725B">
      <w:pPr>
        <w:pStyle w:val="PargrafodaLista"/>
        <w:numPr>
          <w:ilvl w:val="0"/>
          <w:numId w:val="7"/>
        </w:numPr>
        <w:pPrChange w:id="543" w:author="Tatiane Schwanck Schardosim" w:date="2020-07-01T21:55:00Z">
          <w:pPr>
            <w:pStyle w:val="PargrafodaLista"/>
            <w:numPr>
              <w:numId w:val="41"/>
            </w:numPr>
            <w:tabs>
              <w:tab w:val="num" w:pos="360"/>
            </w:tabs>
          </w:pPr>
        </w:pPrChange>
      </w:pPr>
      <w:r>
        <w:t>Aumentar / Abaixar o volume</w:t>
      </w:r>
    </w:p>
    <w:p w14:paraId="0276FF7C" w14:textId="7DC86481" w:rsidR="008849DE" w:rsidRDefault="00180E28" w:rsidP="0050725B">
      <w:pPr>
        <w:pStyle w:val="PargrafodaLista"/>
        <w:numPr>
          <w:ilvl w:val="0"/>
          <w:numId w:val="7"/>
        </w:numPr>
        <w:pPrChange w:id="544" w:author="Tatiane Schwanck Schardosim" w:date="2020-07-01T21:55:00Z">
          <w:pPr>
            <w:pStyle w:val="PargrafodaLista"/>
            <w:numPr>
              <w:numId w:val="41"/>
            </w:numPr>
            <w:tabs>
              <w:tab w:val="num" w:pos="360"/>
            </w:tabs>
          </w:pPr>
        </w:pPrChange>
      </w:pPr>
      <w:r>
        <w:t xml:space="preserve">Escolher </w:t>
      </w:r>
      <w:r w:rsidR="00117E6F">
        <w:t>música</w:t>
      </w:r>
      <w:r>
        <w:t xml:space="preserve"> / artista / </w:t>
      </w:r>
      <w:r w:rsidR="0038495F">
        <w:t>gênero</w:t>
      </w:r>
    </w:p>
    <w:p w14:paraId="73586358" w14:textId="1F2AB54B" w:rsidR="0038495F" w:rsidRDefault="0038495F" w:rsidP="0050725B">
      <w:pPr>
        <w:pStyle w:val="PargrafodaLista"/>
        <w:numPr>
          <w:ilvl w:val="0"/>
          <w:numId w:val="7"/>
        </w:numPr>
        <w:pPrChange w:id="545" w:author="Tatiane Schwanck Schardosim" w:date="2020-07-01T21:55:00Z">
          <w:pPr>
            <w:pStyle w:val="PargrafodaLista"/>
            <w:numPr>
              <w:numId w:val="41"/>
            </w:numPr>
            <w:tabs>
              <w:tab w:val="num" w:pos="360"/>
            </w:tabs>
          </w:pPr>
        </w:pPrChange>
      </w:pPr>
      <w:r>
        <w:t>Abrir / Fechar o app</w:t>
      </w:r>
    </w:p>
    <w:p w14:paraId="4479D0D1" w14:textId="0C6A14F3" w:rsidR="006759F0" w:rsidRDefault="006759F0" w:rsidP="0050725B">
      <w:pPr>
        <w:pStyle w:val="PargrafodaLista"/>
        <w:numPr>
          <w:ilvl w:val="0"/>
          <w:numId w:val="7"/>
        </w:numPr>
        <w:pPrChange w:id="546" w:author="Tatiane Schwanck Schardosim" w:date="2020-07-01T21:55:00Z">
          <w:pPr>
            <w:pStyle w:val="PargrafodaLista"/>
            <w:numPr>
              <w:numId w:val="41"/>
            </w:numPr>
            <w:tabs>
              <w:tab w:val="num" w:pos="360"/>
            </w:tabs>
          </w:pPr>
        </w:pPrChange>
      </w:pPr>
      <w:r>
        <w:t xml:space="preserve">Definir tempo da </w:t>
      </w:r>
      <w:r w:rsidR="00432ED7">
        <w:t>música</w:t>
      </w:r>
    </w:p>
    <w:p w14:paraId="5CB257C9" w14:textId="5A128209" w:rsidR="007F620B" w:rsidRDefault="007F620B" w:rsidP="0050725B">
      <w:pPr>
        <w:pStyle w:val="PargrafodaLista"/>
        <w:numPr>
          <w:ilvl w:val="0"/>
          <w:numId w:val="7"/>
        </w:numPr>
        <w:pPrChange w:id="547" w:author="Tatiane Schwanck Schardosim" w:date="2020-07-01T21:55:00Z">
          <w:pPr>
            <w:pStyle w:val="PargrafodaLista"/>
            <w:numPr>
              <w:numId w:val="41"/>
            </w:numPr>
            <w:tabs>
              <w:tab w:val="num" w:pos="360"/>
            </w:tabs>
          </w:pPr>
        </w:pPrChange>
      </w:pPr>
      <w:r>
        <w:t>Definir a atividade</w:t>
      </w:r>
    </w:p>
    <w:p w14:paraId="12F05223" w14:textId="03E8BD91" w:rsidR="007F620B" w:rsidRDefault="007F620B" w:rsidP="0050725B">
      <w:pPr>
        <w:pStyle w:val="PargrafodaLista"/>
        <w:numPr>
          <w:ilvl w:val="0"/>
          <w:numId w:val="7"/>
        </w:numPr>
        <w:pPrChange w:id="548" w:author="Tatiane Schwanck Schardosim" w:date="2020-07-01T21:55:00Z">
          <w:pPr>
            <w:pStyle w:val="PargrafodaLista"/>
            <w:numPr>
              <w:numId w:val="41"/>
            </w:numPr>
            <w:tabs>
              <w:tab w:val="num" w:pos="360"/>
            </w:tabs>
          </w:pPr>
        </w:pPrChange>
      </w:pPr>
      <w:r>
        <w:t>Definir o humor</w:t>
      </w:r>
    </w:p>
    <w:p w14:paraId="3A3EE249" w14:textId="2AE6B73C" w:rsidR="008322FE" w:rsidRDefault="003C5738" w:rsidP="0050725B">
      <w:pPr>
        <w:pStyle w:val="PargrafodaLista"/>
        <w:numPr>
          <w:ilvl w:val="0"/>
          <w:numId w:val="7"/>
        </w:numPr>
        <w:pPrChange w:id="549" w:author="Tatiane Schwanck Schardosim" w:date="2020-07-01T21:55:00Z">
          <w:pPr>
            <w:pStyle w:val="PargrafodaLista"/>
            <w:numPr>
              <w:numId w:val="41"/>
            </w:numPr>
            <w:tabs>
              <w:tab w:val="num" w:pos="360"/>
            </w:tabs>
          </w:pPr>
        </w:pPrChange>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550" w:name="_Toc44531574"/>
      <w:r w:rsidRPr="008849DE">
        <w:t>O que é o contexto ambiente?</w:t>
      </w:r>
      <w:bookmarkEnd w:id="550"/>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ins w:id="551" w:author="Tatiane Schwanck Schardosim" w:date="2020-07-01T20:46:00Z">
        <w:r w:rsidR="008264A2">
          <w:t>.</w:t>
        </w:r>
      </w:ins>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ins w:id="552" w:author="Tatiane Schwanck Schardosim" w:date="2020-07-01T20:47:00Z">
        <w:r w:rsidR="008264A2">
          <w:t xml:space="preserve">(i) </w:t>
        </w:r>
      </w:ins>
      <w:r w:rsidR="00246A57">
        <w:t xml:space="preserve">Localização; </w:t>
      </w:r>
      <w:ins w:id="553" w:author="Tatiane Schwanck Schardosim" w:date="2020-07-01T20:47:00Z">
        <w:r w:rsidR="008264A2">
          <w:t xml:space="preserve">(ii) </w:t>
        </w:r>
      </w:ins>
      <w:r w:rsidR="00246A57">
        <w:t>Clima</w:t>
      </w:r>
      <w:ins w:id="554" w:author="Tatiane Schwanck Schardosim" w:date="2020-07-01T20:47:00Z">
        <w:r w:rsidR="008264A2">
          <w:t xml:space="preserve"> e</w:t>
        </w:r>
      </w:ins>
      <w:r w:rsidR="00246A57">
        <w:t xml:space="preserve">; </w:t>
      </w:r>
      <w:ins w:id="555" w:author="Tatiane Schwanck Schardosim" w:date="2020-07-01T20:47:00Z">
        <w:r w:rsidR="008264A2">
          <w:t xml:space="preserve">(iii) </w:t>
        </w:r>
      </w:ins>
      <w:r w:rsidR="00246A57">
        <w:t>Reprodução musical em grupo / individual.</w:t>
      </w:r>
    </w:p>
    <w:p w14:paraId="550D217F" w14:textId="4F74331A" w:rsidR="008849DE" w:rsidRDefault="008849DE" w:rsidP="00CA31F6">
      <w:pPr>
        <w:pStyle w:val="Ttulo3"/>
      </w:pPr>
      <w:bookmarkStart w:id="556" w:name="_Toc44531575"/>
      <w:r w:rsidRPr="008849DE">
        <w:t>Como será obtido os contextos?</w:t>
      </w:r>
      <w:bookmarkEnd w:id="556"/>
    </w:p>
    <w:p w14:paraId="3C0EDDD6" w14:textId="53917F27"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ins w:id="557" w:author="Tatiane Schwanck Schardosim" w:date="2020-07-01T20:49:00Z">
        <w:r w:rsidR="008264A2">
          <w:rPr>
            <w:i/>
          </w:rPr>
          <w:t xml:space="preserve"> </w:t>
        </w:r>
        <w:r w:rsidR="008264A2" w:rsidRPr="008264A2">
          <w:rPr>
            <w:rPrChange w:id="558" w:author="Tatiane Schwanck Schardosim" w:date="2020-07-01T20:49:00Z">
              <w:rPr>
                <w:i/>
              </w:rPr>
            </w:rPrChange>
          </w:rPr>
          <w:t>(</w:t>
        </w:r>
        <w:r w:rsidR="008264A2" w:rsidRPr="008264A2">
          <w:rPr>
            <w:i/>
            <w:rPrChange w:id="559" w:author="Tatiane Schwanck Schardosim" w:date="2020-07-01T20:49:00Z">
              <w:rPr>
                <w:rFonts w:ascii="Arial" w:hAnsi="Arial" w:cs="Arial"/>
                <w:color w:val="222222"/>
                <w:shd w:val="clear" w:color="auto" w:fill="FFFFFF"/>
              </w:rPr>
            </w:rPrChange>
          </w:rPr>
          <w:t>Application Programming Interface</w:t>
        </w:r>
        <w:r w:rsidR="008264A2" w:rsidRPr="008264A2">
          <w:rPr>
            <w:rPrChange w:id="560" w:author="Tatiane Schwanck Schardosim" w:date="2020-07-01T20:49:00Z">
              <w:rPr>
                <w:rFonts w:ascii="Arial" w:hAnsi="Arial" w:cs="Arial"/>
                <w:color w:val="222222"/>
                <w:shd w:val="clear" w:color="auto" w:fill="FFFFFF"/>
              </w:rPr>
            </w:rPrChange>
          </w:rPr>
          <w:t>)</w:t>
        </w:r>
      </w:ins>
      <w:ins w:id="561" w:author="Tatiane Schwanck Schardosim" w:date="2020-07-01T20:48:00Z">
        <w:r w:rsidR="008264A2">
          <w:rPr>
            <w:i/>
          </w:rPr>
          <w:t xml:space="preserve"> </w:t>
        </w:r>
      </w:ins>
      <w:del w:id="562" w:author="Tatiane Schwanck Schardosim" w:date="2020-07-01T20:49:00Z">
        <w:r w:rsidDel="008264A2">
          <w:delText xml:space="preserve"> </w:delText>
        </w:r>
      </w:del>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ins w:id="563" w:author="Tatiane Schwanck Schardosim" w:date="2020-07-01T20:50:00Z">
        <w:r w:rsidR="008264A2">
          <w:t xml:space="preserve"> as quais são apresentadas</w:t>
        </w:r>
      </w:ins>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ins w:id="564" w:author="Tatiane Schwanck Schardosim" w:date="2020-07-01T20:50:00Z">
        <w:r w:rsidR="008264A2">
          <w:t xml:space="preserve"> abaixo</w:t>
        </w:r>
      </w:ins>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65" w:name="_Ref42447458"/>
      <w:bookmarkStart w:id="566" w:name="_Toc4453151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65"/>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66"/>
    </w:p>
    <w:p w14:paraId="1ABFA8C1" w14:textId="66F21D69" w:rsidR="00EF1EAD" w:rsidRDefault="00EF1EAD" w:rsidP="00CA31F6">
      <w:r>
        <w:tab/>
        <w:t xml:space="preserve">São poucas as ações que auxiliam no entendimento do contexto </w:t>
      </w:r>
      <w:ins w:id="567" w:author="Tatiane Schwanck Schardosim" w:date="2020-07-01T20:51:00Z">
        <w:r w:rsidR="008264A2">
          <w:t xml:space="preserve">e </w:t>
        </w:r>
      </w:ins>
      <w:r>
        <w:t xml:space="preserve">que podem ser obtidas implicitamente, isso devido as limitações dos sensores e dados disponíveis na aplicação desenvolvida, por isso, o sistema </w:t>
      </w:r>
      <w:ins w:id="568" w:author="Tatiane Schwanck Schardosim" w:date="2020-07-01T20:51:00Z">
        <w:r w:rsidR="008264A2">
          <w:t xml:space="preserve">que será </w:t>
        </w:r>
      </w:ins>
      <w:r>
        <w:t>desenvolvido nes</w:t>
      </w:r>
      <w:ins w:id="569" w:author="Tatiane Schwanck Schardosim" w:date="2020-07-01T20:51:00Z">
        <w:r w:rsidR="008264A2">
          <w:t>t</w:t>
        </w:r>
      </w:ins>
      <w:del w:id="570" w:author="Tatiane Schwanck Schardosim" w:date="2020-07-01T20:51:00Z">
        <w:r w:rsidDel="008264A2">
          <w:delText>s</w:delText>
        </w:r>
      </w:del>
      <w:r>
        <w:t>e trabalho, contar</w:t>
      </w:r>
      <w:ins w:id="571" w:author="Tatiane Schwanck Schardosim" w:date="2020-07-01T20:51:00Z">
        <w:r w:rsidR="008264A2">
          <w:t>á</w:t>
        </w:r>
      </w:ins>
      <w:del w:id="572" w:author="Tatiane Schwanck Schardosim" w:date="2020-07-01T20:51:00Z">
        <w:r w:rsidDel="008264A2">
          <w:delText>a</w:delText>
        </w:r>
      </w:del>
      <w:r>
        <w:t xml:space="preserve"> com informações disposta</w:t>
      </w:r>
      <w:ins w:id="573" w:author="Tatiane Schwanck Schardosim" w:date="2020-07-01T20:51:00Z">
        <w:r w:rsidR="008264A2">
          <w:t>s</w:t>
        </w:r>
      </w:ins>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50725B">
      <w:pPr>
        <w:pStyle w:val="PargrafodaLista"/>
        <w:numPr>
          <w:ilvl w:val="1"/>
          <w:numId w:val="8"/>
        </w:numPr>
        <w:pPrChange w:id="574" w:author="Tatiane Schwanck Schardosim" w:date="2020-07-01T21:55:00Z">
          <w:pPr>
            <w:pStyle w:val="PargrafodaLista"/>
            <w:numPr>
              <w:ilvl w:val="1"/>
              <w:numId w:val="42"/>
            </w:numPr>
            <w:tabs>
              <w:tab w:val="num" w:pos="360"/>
            </w:tabs>
          </w:pPr>
        </w:pPrChange>
      </w:pPr>
      <w:r>
        <w:t>localização</w:t>
      </w:r>
    </w:p>
    <w:p w14:paraId="4CDF95E2" w14:textId="640B15E2" w:rsidR="00502915" w:rsidRDefault="00502915" w:rsidP="0050725B">
      <w:pPr>
        <w:pStyle w:val="PargrafodaLista"/>
        <w:numPr>
          <w:ilvl w:val="1"/>
          <w:numId w:val="8"/>
        </w:numPr>
        <w:pPrChange w:id="575" w:author="Tatiane Schwanck Schardosim" w:date="2020-07-01T21:55:00Z">
          <w:pPr>
            <w:pStyle w:val="PargrafodaLista"/>
            <w:numPr>
              <w:ilvl w:val="1"/>
              <w:numId w:val="42"/>
            </w:numPr>
            <w:tabs>
              <w:tab w:val="num" w:pos="360"/>
            </w:tabs>
          </w:pPr>
        </w:pPrChange>
      </w:pPr>
      <w:r>
        <w:t>ações</w:t>
      </w:r>
      <w:r w:rsidR="00A8362C">
        <w:t xml:space="preserve"> </w:t>
      </w:r>
      <w:r w:rsidR="00A74DCD">
        <w:t>em cima dos</w:t>
      </w:r>
      <w:r w:rsidR="00A8362C">
        <w:t xml:space="preserve"> componentes do app</w:t>
      </w:r>
    </w:p>
    <w:p w14:paraId="56AFEBD8" w14:textId="7302D2A1" w:rsidR="00502915" w:rsidRDefault="00502915" w:rsidP="0050725B">
      <w:pPr>
        <w:pStyle w:val="PargrafodaLista"/>
        <w:numPr>
          <w:ilvl w:val="1"/>
          <w:numId w:val="8"/>
        </w:numPr>
        <w:pPrChange w:id="576" w:author="Tatiane Schwanck Schardosim" w:date="2020-07-01T21:55:00Z">
          <w:pPr>
            <w:pStyle w:val="PargrafodaLista"/>
            <w:numPr>
              <w:ilvl w:val="1"/>
              <w:numId w:val="42"/>
            </w:numPr>
            <w:tabs>
              <w:tab w:val="num" w:pos="360"/>
            </w:tabs>
          </w:pPr>
        </w:pPrChange>
      </w:pPr>
      <w:r>
        <w:t>tempo</w:t>
      </w:r>
    </w:p>
    <w:p w14:paraId="5F3699E9" w14:textId="45C89D1C" w:rsidR="00502915" w:rsidRDefault="00502915" w:rsidP="0050725B">
      <w:pPr>
        <w:pStyle w:val="PargrafodaLista"/>
        <w:numPr>
          <w:ilvl w:val="1"/>
          <w:numId w:val="8"/>
        </w:numPr>
        <w:pPrChange w:id="577" w:author="Tatiane Schwanck Schardosim" w:date="2020-07-01T21:55:00Z">
          <w:pPr>
            <w:pStyle w:val="PargrafodaLista"/>
            <w:numPr>
              <w:ilvl w:val="1"/>
              <w:numId w:val="42"/>
            </w:numPr>
            <w:tabs>
              <w:tab w:val="num" w:pos="360"/>
            </w:tabs>
          </w:pPr>
        </w:pPrChange>
      </w:pPr>
      <w:r>
        <w:t>clima</w:t>
      </w:r>
    </w:p>
    <w:p w14:paraId="3C400799" w14:textId="053E4CD0" w:rsidR="009A3482" w:rsidRDefault="009A3482" w:rsidP="0050725B">
      <w:pPr>
        <w:pStyle w:val="PargrafodaLista"/>
        <w:numPr>
          <w:ilvl w:val="1"/>
          <w:numId w:val="8"/>
        </w:numPr>
        <w:pPrChange w:id="578" w:author="Tatiane Schwanck Schardosim" w:date="2020-07-01T21:55:00Z">
          <w:pPr>
            <w:pStyle w:val="PargrafodaLista"/>
            <w:numPr>
              <w:ilvl w:val="1"/>
              <w:numId w:val="42"/>
            </w:numPr>
            <w:tabs>
              <w:tab w:val="num" w:pos="360"/>
            </w:tabs>
          </w:pPr>
        </w:pPrChange>
      </w:pPr>
      <w:r>
        <w:t>músicas / gênero / artistas preferidas</w:t>
      </w:r>
      <w:del w:id="579" w:author="Tatiane Schwanck Schardosim" w:date="2020-07-01T20:51:00Z">
        <w:r w:rsidDel="008264A2">
          <w:delText xml:space="preserve"> </w:delText>
        </w:r>
      </w:del>
      <w:r>
        <w:t>(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50725B">
      <w:pPr>
        <w:pStyle w:val="PargrafodaLista"/>
        <w:numPr>
          <w:ilvl w:val="1"/>
          <w:numId w:val="8"/>
        </w:numPr>
        <w:pPrChange w:id="580" w:author="Tatiane Schwanck Schardosim" w:date="2020-07-01T21:55:00Z">
          <w:pPr>
            <w:pStyle w:val="PargrafodaLista"/>
            <w:numPr>
              <w:ilvl w:val="1"/>
              <w:numId w:val="42"/>
            </w:numPr>
            <w:tabs>
              <w:tab w:val="num" w:pos="360"/>
            </w:tabs>
          </w:pPr>
        </w:pPrChange>
      </w:pPr>
      <w:commentRangeStart w:id="581"/>
      <w:r>
        <w:t>localização</w:t>
      </w:r>
      <w:commentRangeEnd w:id="581"/>
      <w:r w:rsidR="008264A2">
        <w:rPr>
          <w:rStyle w:val="Refdecomentrio"/>
        </w:rPr>
        <w:commentReference w:id="581"/>
      </w:r>
    </w:p>
    <w:p w14:paraId="261C9F77" w14:textId="061C673C" w:rsidR="0051636D" w:rsidRDefault="0051636D" w:rsidP="0050725B">
      <w:pPr>
        <w:pStyle w:val="PargrafodaLista"/>
        <w:numPr>
          <w:ilvl w:val="1"/>
          <w:numId w:val="8"/>
        </w:numPr>
        <w:pPrChange w:id="582" w:author="Tatiane Schwanck Schardosim" w:date="2020-07-01T21:55:00Z">
          <w:pPr>
            <w:pStyle w:val="PargrafodaLista"/>
            <w:numPr>
              <w:ilvl w:val="1"/>
              <w:numId w:val="42"/>
            </w:numPr>
            <w:tabs>
              <w:tab w:val="num" w:pos="360"/>
            </w:tabs>
          </w:pPr>
        </w:pPrChange>
      </w:pPr>
      <w:r>
        <w:t>humor</w:t>
      </w:r>
    </w:p>
    <w:p w14:paraId="2075FD7D" w14:textId="1C9A3C0E" w:rsidR="0051636D" w:rsidRDefault="0051636D" w:rsidP="0050725B">
      <w:pPr>
        <w:pStyle w:val="PargrafodaLista"/>
        <w:numPr>
          <w:ilvl w:val="1"/>
          <w:numId w:val="8"/>
        </w:numPr>
        <w:pPrChange w:id="583" w:author="Tatiane Schwanck Schardosim" w:date="2020-07-01T21:55:00Z">
          <w:pPr>
            <w:pStyle w:val="PargrafodaLista"/>
            <w:numPr>
              <w:ilvl w:val="1"/>
              <w:numId w:val="42"/>
            </w:numPr>
            <w:tabs>
              <w:tab w:val="num" w:pos="360"/>
            </w:tabs>
          </w:pPr>
        </w:pPrChange>
      </w:pPr>
      <w:r>
        <w:t>atividade</w:t>
      </w:r>
    </w:p>
    <w:p w14:paraId="63FEA320" w14:textId="61D9466C" w:rsidR="009A3482" w:rsidRDefault="00356B19" w:rsidP="0050725B">
      <w:pPr>
        <w:pStyle w:val="PargrafodaLista"/>
        <w:numPr>
          <w:ilvl w:val="1"/>
          <w:numId w:val="8"/>
        </w:numPr>
        <w:pPrChange w:id="584" w:author="Tatiane Schwanck Schardosim" w:date="2020-07-01T21:55:00Z">
          <w:pPr>
            <w:pStyle w:val="PargrafodaLista"/>
            <w:numPr>
              <w:ilvl w:val="1"/>
              <w:numId w:val="42"/>
            </w:numPr>
            <w:tabs>
              <w:tab w:val="num" w:pos="360"/>
            </w:tabs>
          </w:pPr>
        </w:pPrChange>
      </w:pPr>
      <w:r>
        <w:t xml:space="preserve">músicas </w:t>
      </w:r>
      <w:r w:rsidR="009A3482">
        <w:t>/ gênero / artistas preferidas</w:t>
      </w:r>
      <w:del w:id="585" w:author="Tatiane Schwanck Schardosim" w:date="2020-07-01T20:52:00Z">
        <w:r w:rsidR="009A3482" w:rsidDel="008264A2">
          <w:delText xml:space="preserve"> </w:delText>
        </w:r>
      </w:del>
      <w:r w:rsidR="009A3482">
        <w:t>(os)</w:t>
      </w:r>
    </w:p>
    <w:p w14:paraId="10D98F62" w14:textId="511690D7" w:rsidR="00512D8C" w:rsidRDefault="00A4134C" w:rsidP="00CA31F6">
      <w:pPr>
        <w:pStyle w:val="Ttulo3"/>
      </w:pPr>
      <w:bookmarkStart w:id="586" w:name="_Ref42462937"/>
      <w:bookmarkStart w:id="587" w:name="_Toc44531576"/>
      <w:r>
        <w:t>O que são a</w:t>
      </w:r>
      <w:r w:rsidR="00512D8C">
        <w:t xml:space="preserve">s ações do </w:t>
      </w:r>
      <w:r w:rsidR="006B1587">
        <w:t>usuário</w:t>
      </w:r>
      <w:r>
        <w:t>?</w:t>
      </w:r>
      <w:bookmarkEnd w:id="586"/>
      <w:bookmarkEnd w:id="587"/>
    </w:p>
    <w:p w14:paraId="521BB652" w14:textId="2E07F86F"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commentRangeStart w:id="588"/>
      <w:r w:rsidR="0068589A">
        <w:t>o qual será utilizado avaliação de sua captura</w:t>
      </w:r>
      <w:commentRangeEnd w:id="588"/>
      <w:r w:rsidR="008264A2">
        <w:rPr>
          <w:rStyle w:val="Refdecomentrio"/>
        </w:rPr>
        <w:commentReference w:id="588"/>
      </w:r>
      <w:r w:rsidR="0068589A">
        <w:t xml:space="preserve">,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50725B">
      <w:pPr>
        <w:pStyle w:val="PargrafodaLista"/>
        <w:numPr>
          <w:ilvl w:val="0"/>
          <w:numId w:val="9"/>
        </w:numPr>
        <w:pPrChange w:id="589" w:author="Tatiane Schwanck Schardosim" w:date="2020-07-01T21:55:00Z">
          <w:pPr>
            <w:pStyle w:val="PargrafodaLista"/>
            <w:numPr>
              <w:numId w:val="44"/>
            </w:numPr>
            <w:tabs>
              <w:tab w:val="num" w:pos="360"/>
            </w:tabs>
          </w:pPr>
        </w:pPrChange>
      </w:pPr>
      <w:r>
        <w:t>Pausar / Tocar música</w:t>
      </w:r>
    </w:p>
    <w:p w14:paraId="48134D94" w14:textId="77777777" w:rsidR="00AF38C8" w:rsidRDefault="00AF38C8" w:rsidP="0050725B">
      <w:pPr>
        <w:pStyle w:val="PargrafodaLista"/>
        <w:numPr>
          <w:ilvl w:val="0"/>
          <w:numId w:val="9"/>
        </w:numPr>
        <w:pPrChange w:id="590" w:author="Tatiane Schwanck Schardosim" w:date="2020-07-01T21:55:00Z">
          <w:pPr>
            <w:pStyle w:val="PargrafodaLista"/>
            <w:numPr>
              <w:numId w:val="44"/>
            </w:numPr>
            <w:tabs>
              <w:tab w:val="num" w:pos="360"/>
            </w:tabs>
          </w:pPr>
        </w:pPrChange>
      </w:pPr>
      <w:r>
        <w:t xml:space="preserve">Passar / Voltar </w:t>
      </w:r>
      <m:oMath>
        <m:r>
          <w:rPr>
            <w:rFonts w:ascii="Cambria Math" w:hAnsi="Cambria Math"/>
          </w:rPr>
          <m:t>n</m:t>
        </m:r>
      </m:oMath>
      <w:r>
        <w:t xml:space="preserve"> músicas</w:t>
      </w:r>
    </w:p>
    <w:p w14:paraId="3ED45E1F" w14:textId="1FED51F5" w:rsidR="000F40B2" w:rsidRDefault="000F40B2" w:rsidP="0050725B">
      <w:pPr>
        <w:pStyle w:val="PargrafodaLista"/>
        <w:numPr>
          <w:ilvl w:val="0"/>
          <w:numId w:val="9"/>
        </w:numPr>
        <w:pPrChange w:id="591" w:author="Tatiane Schwanck Schardosim" w:date="2020-07-01T21:55:00Z">
          <w:pPr>
            <w:pStyle w:val="PargrafodaLista"/>
            <w:numPr>
              <w:numId w:val="44"/>
            </w:numPr>
            <w:tabs>
              <w:tab w:val="num" w:pos="360"/>
            </w:tabs>
          </w:pPr>
        </w:pPrChange>
      </w:pPr>
      <w:r>
        <w:t>Aumentar / Abaixar volume</w:t>
      </w:r>
    </w:p>
    <w:p w14:paraId="742BB0A3" w14:textId="0B9C258F" w:rsidR="000F40B2" w:rsidRDefault="000F40B2" w:rsidP="0050725B">
      <w:pPr>
        <w:pStyle w:val="PargrafodaLista"/>
        <w:numPr>
          <w:ilvl w:val="0"/>
          <w:numId w:val="9"/>
        </w:numPr>
        <w:pPrChange w:id="592" w:author="Tatiane Schwanck Schardosim" w:date="2020-07-01T21:55:00Z">
          <w:pPr>
            <w:pStyle w:val="PargrafodaLista"/>
            <w:numPr>
              <w:numId w:val="44"/>
            </w:numPr>
            <w:tabs>
              <w:tab w:val="num" w:pos="360"/>
            </w:tabs>
          </w:pPr>
        </w:pPrChange>
      </w:pPr>
      <w:r>
        <w:t>Escolher música / artista / gênero</w:t>
      </w:r>
    </w:p>
    <w:p w14:paraId="4B245433" w14:textId="09139D19" w:rsidR="000F40B2" w:rsidRDefault="000F40B2" w:rsidP="0050725B">
      <w:pPr>
        <w:pStyle w:val="PargrafodaLista"/>
        <w:numPr>
          <w:ilvl w:val="0"/>
          <w:numId w:val="9"/>
        </w:numPr>
        <w:pPrChange w:id="593" w:author="Tatiane Schwanck Schardosim" w:date="2020-07-01T21:55:00Z">
          <w:pPr>
            <w:pStyle w:val="PargrafodaLista"/>
            <w:numPr>
              <w:numId w:val="44"/>
            </w:numPr>
            <w:tabs>
              <w:tab w:val="num" w:pos="360"/>
            </w:tabs>
          </w:pPr>
        </w:pPrChange>
      </w:pPr>
      <w:r>
        <w:t>Abrir / Fechar o app</w:t>
      </w:r>
    </w:p>
    <w:p w14:paraId="213D604C" w14:textId="154187E7" w:rsidR="000F40B2" w:rsidRDefault="000F40B2" w:rsidP="0050725B">
      <w:pPr>
        <w:pStyle w:val="PargrafodaLista"/>
        <w:numPr>
          <w:ilvl w:val="0"/>
          <w:numId w:val="9"/>
        </w:numPr>
        <w:pPrChange w:id="594" w:author="Tatiane Schwanck Schardosim" w:date="2020-07-01T21:55:00Z">
          <w:pPr>
            <w:pStyle w:val="PargrafodaLista"/>
            <w:numPr>
              <w:numId w:val="44"/>
            </w:numPr>
            <w:tabs>
              <w:tab w:val="num" w:pos="360"/>
            </w:tabs>
          </w:pPr>
        </w:pPrChange>
      </w:pPr>
      <w:r>
        <w:t>Definir tempo da música</w:t>
      </w:r>
    </w:p>
    <w:p w14:paraId="0E075C06" w14:textId="4886865D" w:rsidR="00900FE6" w:rsidRDefault="00900FE6" w:rsidP="0050725B">
      <w:pPr>
        <w:pStyle w:val="PargrafodaLista"/>
        <w:numPr>
          <w:ilvl w:val="0"/>
          <w:numId w:val="9"/>
        </w:numPr>
        <w:pPrChange w:id="595" w:author="Tatiane Schwanck Schardosim" w:date="2020-07-01T21:55:00Z">
          <w:pPr>
            <w:pStyle w:val="PargrafodaLista"/>
            <w:numPr>
              <w:numId w:val="44"/>
            </w:numPr>
            <w:tabs>
              <w:tab w:val="num" w:pos="360"/>
            </w:tabs>
          </w:pPr>
        </w:pPrChange>
      </w:pPr>
      <w:r w:rsidRPr="00900FE6">
        <w:t>Definir atividade</w:t>
      </w:r>
    </w:p>
    <w:p w14:paraId="6BDD6AF5" w14:textId="731E6E60" w:rsidR="00900FE6" w:rsidRDefault="00900FE6" w:rsidP="0050725B">
      <w:pPr>
        <w:pStyle w:val="PargrafodaLista"/>
        <w:numPr>
          <w:ilvl w:val="0"/>
          <w:numId w:val="9"/>
        </w:numPr>
        <w:pPrChange w:id="596" w:author="Tatiane Schwanck Schardosim" w:date="2020-07-01T21:55:00Z">
          <w:pPr>
            <w:pStyle w:val="PargrafodaLista"/>
            <w:numPr>
              <w:numId w:val="44"/>
            </w:numPr>
            <w:tabs>
              <w:tab w:val="num" w:pos="360"/>
            </w:tabs>
          </w:pPr>
        </w:pPrChange>
      </w:pPr>
      <w:r w:rsidRPr="00900FE6">
        <w:t>Definir humor</w:t>
      </w:r>
    </w:p>
    <w:p w14:paraId="717D5F5E" w14:textId="559938EF" w:rsidR="00900FE6" w:rsidRDefault="00900FE6" w:rsidP="0050725B">
      <w:pPr>
        <w:pStyle w:val="PargrafodaLista"/>
        <w:numPr>
          <w:ilvl w:val="0"/>
          <w:numId w:val="9"/>
        </w:numPr>
        <w:pPrChange w:id="597" w:author="Tatiane Schwanck Schardosim" w:date="2020-07-01T21:55:00Z">
          <w:pPr>
            <w:pStyle w:val="PargrafodaLista"/>
            <w:numPr>
              <w:numId w:val="44"/>
            </w:numPr>
            <w:tabs>
              <w:tab w:val="num" w:pos="360"/>
            </w:tabs>
          </w:pPr>
        </w:pPrChange>
      </w:pPr>
      <w:r w:rsidRPr="00900FE6">
        <w:t>Definir / Trocar localização</w:t>
      </w:r>
    </w:p>
    <w:p w14:paraId="7229FCD1" w14:textId="753C3827" w:rsidR="00900FE6" w:rsidRDefault="00900FE6" w:rsidP="0050725B">
      <w:pPr>
        <w:pStyle w:val="PargrafodaLista"/>
        <w:numPr>
          <w:ilvl w:val="0"/>
          <w:numId w:val="9"/>
        </w:numPr>
        <w:pPrChange w:id="598" w:author="Tatiane Schwanck Schardosim" w:date="2020-07-01T21:55:00Z">
          <w:pPr>
            <w:pStyle w:val="PargrafodaLista"/>
            <w:numPr>
              <w:numId w:val="44"/>
            </w:numPr>
            <w:tabs>
              <w:tab w:val="num" w:pos="360"/>
            </w:tabs>
          </w:pPr>
        </w:pPrChange>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99" w:name="_Toc44531577"/>
      <w:r>
        <w:t>Metodologia</w:t>
      </w:r>
      <w:r w:rsidR="00EE5AC3">
        <w:t xml:space="preserve"> do sistema</w:t>
      </w:r>
      <w:bookmarkEnd w:id="599"/>
    </w:p>
    <w:p w14:paraId="303F21D0" w14:textId="30F0B49C" w:rsidR="006C7738" w:rsidRPr="006C7738" w:rsidRDefault="006C7738" w:rsidP="00CA31F6">
      <w:r>
        <w:tab/>
      </w:r>
      <w:r w:rsidR="00F7313E">
        <w:t xml:space="preserve">Para validar o modelo de sistema de recomendação, será desenvolvido uma </w:t>
      </w:r>
      <w:commentRangeStart w:id="600"/>
      <w:r w:rsidR="00F7313E">
        <w:t>aplicação</w:t>
      </w:r>
      <w:commentRangeEnd w:id="600"/>
      <w:r w:rsidR="008264A2">
        <w:rPr>
          <w:rStyle w:val="Refdecomentrio"/>
        </w:rPr>
        <w:commentReference w:id="600"/>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del w:id="601" w:author="Tatiane Schwanck Schardosim" w:date="2020-07-01T20:55:00Z">
        <w:r w:rsidR="00256BF0" w:rsidDel="00215D62">
          <w:delText xml:space="preserve">foram </w:delText>
        </w:r>
      </w:del>
      <w:ins w:id="602" w:author="Tatiane Schwanck Schardosim" w:date="2020-07-01T20:55:00Z">
        <w:r w:rsidR="00215D62">
          <w:t xml:space="preserve">são </w:t>
        </w:r>
      </w:ins>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ins w:id="603" w:author="Tatiane Schwanck Schardosim" w:date="2020-07-01T20:55:00Z">
        <w:r w:rsidR="00215D62">
          <w:t xml:space="preserve"> abaixo</w:t>
        </w:r>
      </w:ins>
      <w:r w:rsidR="00256BF0">
        <w:t>.</w:t>
      </w:r>
    </w:p>
    <w:p w14:paraId="66240C09" w14:textId="77777777" w:rsidR="007649CF" w:rsidRDefault="0051111E" w:rsidP="00CA31F6">
      <w:commentRangeStart w:id="604"/>
      <w:r>
        <w:rPr>
          <w:noProof/>
          <w:lang w:eastAsia="pt-BR"/>
        </w:rPr>
        <w:drawing>
          <wp:inline distT="0" distB="0" distL="0" distR="0" wp14:anchorId="5DFBBC3E" wp14:editId="7EC067BC">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04"/>
      <w:r w:rsidR="00215D62">
        <w:rPr>
          <w:rStyle w:val="Refdecomentrio"/>
        </w:rPr>
        <w:commentReference w:id="604"/>
      </w:r>
    </w:p>
    <w:p w14:paraId="232A08C4" w14:textId="7D68A473" w:rsidR="002638C0" w:rsidRDefault="007649CF" w:rsidP="00CA31F6">
      <w:pPr>
        <w:pStyle w:val="Legenda"/>
      </w:pPr>
      <w:bookmarkStart w:id="605" w:name="_Ref42452795"/>
      <w:bookmarkStart w:id="606" w:name="_Toc4453151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05"/>
      <w:r>
        <w:t xml:space="preserve"> Etapas do desenvolvimento</w:t>
      </w:r>
      <w:r>
        <w:rPr>
          <w:noProof/>
        </w:rPr>
        <w:t xml:space="preserve"> do sistema de recomendação musical</w:t>
      </w:r>
      <w:r>
        <w:t xml:space="preserve"> </w:t>
      </w:r>
      <w:bookmarkStart w:id="607" w:name="_Hlk42442745"/>
      <w:r w:rsidRPr="00353DD1">
        <w:t>(próprio, 2020)</w:t>
      </w:r>
      <w:bookmarkEnd w:id="606"/>
      <w:bookmarkEnd w:id="607"/>
    </w:p>
    <w:p w14:paraId="24FD8A78" w14:textId="3742FCBA" w:rsidR="00D902DF" w:rsidRDefault="00D902DF" w:rsidP="00CA31F6">
      <w:r>
        <w:tab/>
        <w:t xml:space="preserve">As perguntas </w:t>
      </w:r>
      <w:del w:id="608" w:author="Tatiane Schwanck Schardosim" w:date="2020-07-01T20:56:00Z">
        <w:r w:rsidDel="00215D62">
          <w:delText xml:space="preserve">colocadas </w:delText>
        </w:r>
      </w:del>
      <w:ins w:id="609" w:author="Tatiane Schwanck Schardosim" w:date="2020-07-01T20:56:00Z">
        <w:r w:rsidR="00215D62">
          <w:t xml:space="preserve">aplicadas </w:t>
        </w:r>
      </w:ins>
      <w:r>
        <w:t xml:space="preserve">no questionário, serão voltadas a </w:t>
      </w:r>
      <w:r w:rsidR="00C74645">
        <w:t>conhecer</w:t>
      </w:r>
      <w:r>
        <w:t xml:space="preserve"> melhor os usuários que utilizarão </w:t>
      </w:r>
      <w:ins w:id="610" w:author="Tatiane Schwanck Schardosim" w:date="2020-07-01T20:56:00Z">
        <w:r w:rsidR="00215D62">
          <w:t>a aplicação</w:t>
        </w:r>
      </w:ins>
      <w:del w:id="611" w:author="Tatiane Schwanck Schardosim" w:date="2020-07-01T20:56:00Z">
        <w:r w:rsidDel="00215D62">
          <w:delText>o sistema</w:delText>
        </w:r>
      </w:del>
      <w:r>
        <w:t xml:space="preserve">, sendo assim, </w:t>
      </w:r>
      <w:r w:rsidR="005C6E53">
        <w:t>ser</w:t>
      </w:r>
      <w:ins w:id="612" w:author="Tatiane Schwanck Schardosim" w:date="2020-07-01T20:57:00Z">
        <w:r w:rsidR="00215D62">
          <w:t xml:space="preserve">ão utilizadas </w:t>
        </w:r>
      </w:ins>
      <w:del w:id="613" w:author="Tatiane Schwanck Schardosim" w:date="2020-07-01T20:57:00Z">
        <w:r w:rsidR="005C6E53" w:rsidDel="00215D62">
          <w:delText xml:space="preserve">á colocado </w:delText>
        </w:r>
      </w:del>
      <w:r w:rsidR="005C6E53">
        <w:t xml:space="preserve">perguntas que </w:t>
      </w:r>
      <w:ins w:id="614" w:author="Tatiane Schwanck Schardosim" w:date="2020-07-01T20:57:00Z">
        <w:r w:rsidR="00215D62">
          <w:t xml:space="preserve">permita </w:t>
        </w:r>
      </w:ins>
      <w:del w:id="615" w:author="Tatiane Schwanck Schardosim" w:date="2020-07-01T20:57:00Z">
        <w:r w:rsidR="005C6E53" w:rsidDel="00215D62">
          <w:delText xml:space="preserve">entendam </w:delText>
        </w:r>
      </w:del>
      <w:ins w:id="616" w:author="Tatiane Schwanck Schardosim" w:date="2020-07-01T20:57:00Z">
        <w:r w:rsidR="00215D62">
          <w:t xml:space="preserve">entender </w:t>
        </w:r>
      </w:ins>
      <w:r w:rsidR="005C6E53">
        <w:t>suas</w:t>
      </w:r>
      <w:r>
        <w:t xml:space="preserve"> preferencias, atividades, </w:t>
      </w:r>
      <w:ins w:id="617" w:author="Tatiane Schwanck Schardosim" w:date="2020-07-01T20:57:00Z">
        <w:r w:rsidR="00215D62">
          <w:t>d</w:t>
        </w:r>
      </w:ins>
      <w:r w:rsidR="006F4861">
        <w:t>entre outr</w:t>
      </w:r>
      <w:ins w:id="618" w:author="Tatiane Schwanck Schardosim" w:date="2020-07-01T20:57:00Z">
        <w:r w:rsidR="00215D62">
          <w:t>o</w:t>
        </w:r>
      </w:ins>
      <w:del w:id="619" w:author="Tatiane Schwanck Schardosim" w:date="2020-07-01T20:57:00Z">
        <w:r w:rsidR="006F4861" w:rsidDel="00215D62">
          <w:delText>o</w:delText>
        </w:r>
      </w:del>
      <w:r w:rsidR="006F4861">
        <w:t>s</w:t>
      </w:r>
      <w:ins w:id="620" w:author="Tatiane Schwanck Schardosim" w:date="2020-07-01T20:58:00Z">
        <w:r w:rsidR="00215D62">
          <w:t xml:space="preserve"> fatores</w:t>
        </w:r>
      </w:ins>
      <w:r w:rsidR="005C6E53">
        <w:t>.</w:t>
      </w:r>
      <w:r w:rsidR="006F4861">
        <w:t xml:space="preserve"> Essas perguntas são:</w:t>
      </w:r>
    </w:p>
    <w:p w14:paraId="2B40B900" w14:textId="3AFC0ADB" w:rsidR="00D553A0" w:rsidRDefault="00815FF8" w:rsidP="0050725B">
      <w:pPr>
        <w:pStyle w:val="Listas1"/>
        <w:numPr>
          <w:ilvl w:val="0"/>
          <w:numId w:val="11"/>
        </w:numPr>
        <w:pPrChange w:id="621" w:author="Tatiane Schwanck Schardosim" w:date="2020-07-01T21:55:00Z">
          <w:pPr>
            <w:pStyle w:val="Listas1"/>
            <w:numPr>
              <w:numId w:val="46"/>
            </w:numPr>
            <w:tabs>
              <w:tab w:val="num" w:pos="360"/>
            </w:tabs>
          </w:pPr>
        </w:pPrChange>
      </w:pPr>
      <w:r>
        <w:t>Qual o Player de música você utiliza atualmente</w:t>
      </w:r>
      <w:r w:rsidR="00D553A0">
        <w:t>?</w:t>
      </w:r>
    </w:p>
    <w:p w14:paraId="72393C76" w14:textId="5950B285" w:rsidR="00865A71" w:rsidRPr="00CA31F6" w:rsidRDefault="00865A71" w:rsidP="0050725B">
      <w:pPr>
        <w:pStyle w:val="PargrafodaLista"/>
        <w:numPr>
          <w:ilvl w:val="1"/>
          <w:numId w:val="11"/>
        </w:numPr>
        <w:pPrChange w:id="622" w:author="Tatiane Schwanck Schardosim" w:date="2020-07-01T21:55:00Z">
          <w:pPr>
            <w:pStyle w:val="PargrafodaLista"/>
            <w:numPr>
              <w:ilvl w:val="1"/>
              <w:numId w:val="46"/>
            </w:numPr>
            <w:tabs>
              <w:tab w:val="num" w:pos="360"/>
            </w:tabs>
          </w:pPr>
        </w:pPrChange>
      </w:pPr>
      <w:r w:rsidRPr="00CA31F6">
        <w:t>Spotify</w:t>
      </w:r>
    </w:p>
    <w:p w14:paraId="07DD86B1" w14:textId="1CFB01EB" w:rsidR="00865A71" w:rsidRPr="00CA31F6" w:rsidRDefault="00865A71" w:rsidP="0050725B">
      <w:pPr>
        <w:pStyle w:val="PargrafodaLista"/>
        <w:numPr>
          <w:ilvl w:val="1"/>
          <w:numId w:val="11"/>
        </w:numPr>
        <w:pPrChange w:id="623" w:author="Tatiane Schwanck Schardosim" w:date="2020-07-01T21:55:00Z">
          <w:pPr>
            <w:pStyle w:val="PargrafodaLista"/>
            <w:numPr>
              <w:ilvl w:val="1"/>
              <w:numId w:val="46"/>
            </w:numPr>
            <w:tabs>
              <w:tab w:val="num" w:pos="360"/>
            </w:tabs>
          </w:pPr>
        </w:pPrChange>
      </w:pPr>
      <w:r w:rsidRPr="00CA31F6">
        <w:t>Deezer</w:t>
      </w:r>
    </w:p>
    <w:p w14:paraId="64855A21" w14:textId="7A528AA2" w:rsidR="00865A71" w:rsidRPr="00CA31F6" w:rsidRDefault="00865A71" w:rsidP="0050725B">
      <w:pPr>
        <w:pStyle w:val="PargrafodaLista"/>
        <w:numPr>
          <w:ilvl w:val="1"/>
          <w:numId w:val="11"/>
        </w:numPr>
        <w:pPrChange w:id="624" w:author="Tatiane Schwanck Schardosim" w:date="2020-07-01T21:55:00Z">
          <w:pPr>
            <w:pStyle w:val="PargrafodaLista"/>
            <w:numPr>
              <w:ilvl w:val="1"/>
              <w:numId w:val="46"/>
            </w:numPr>
            <w:tabs>
              <w:tab w:val="num" w:pos="360"/>
            </w:tabs>
          </w:pPr>
        </w:pPrChange>
      </w:pPr>
      <w:r w:rsidRPr="00CA31F6">
        <w:t>Youtube Music</w:t>
      </w:r>
    </w:p>
    <w:p w14:paraId="4B9D6AB4" w14:textId="0C0270EC" w:rsidR="00865A71" w:rsidRPr="00CA31F6" w:rsidRDefault="00865A71" w:rsidP="0050725B">
      <w:pPr>
        <w:pStyle w:val="PargrafodaLista"/>
        <w:numPr>
          <w:ilvl w:val="1"/>
          <w:numId w:val="11"/>
        </w:numPr>
        <w:pPrChange w:id="625" w:author="Tatiane Schwanck Schardosim" w:date="2020-07-01T21:55:00Z">
          <w:pPr>
            <w:pStyle w:val="PargrafodaLista"/>
            <w:numPr>
              <w:ilvl w:val="1"/>
              <w:numId w:val="46"/>
            </w:numPr>
            <w:tabs>
              <w:tab w:val="num" w:pos="360"/>
            </w:tabs>
          </w:pPr>
        </w:pPrChange>
      </w:pPr>
      <w:r w:rsidRPr="00CA31F6">
        <w:t>TIDAL</w:t>
      </w:r>
    </w:p>
    <w:p w14:paraId="54B2BA04" w14:textId="5E9B586F" w:rsidR="00865A71" w:rsidRPr="00CA31F6" w:rsidRDefault="00865A71" w:rsidP="0050725B">
      <w:pPr>
        <w:pStyle w:val="PargrafodaLista"/>
        <w:numPr>
          <w:ilvl w:val="1"/>
          <w:numId w:val="11"/>
        </w:numPr>
        <w:pPrChange w:id="626" w:author="Tatiane Schwanck Schardosim" w:date="2020-07-01T21:55:00Z">
          <w:pPr>
            <w:pStyle w:val="PargrafodaLista"/>
            <w:numPr>
              <w:ilvl w:val="1"/>
              <w:numId w:val="46"/>
            </w:numPr>
            <w:tabs>
              <w:tab w:val="num" w:pos="360"/>
            </w:tabs>
          </w:pPr>
        </w:pPrChange>
      </w:pPr>
      <w:r w:rsidRPr="00CA31F6">
        <w:t>Apple Music</w:t>
      </w:r>
    </w:p>
    <w:p w14:paraId="089C86AD" w14:textId="1E591B92" w:rsidR="00865A71" w:rsidRPr="00CA31F6" w:rsidRDefault="00865A71" w:rsidP="0050725B">
      <w:pPr>
        <w:pStyle w:val="PargrafodaLista"/>
        <w:numPr>
          <w:ilvl w:val="1"/>
          <w:numId w:val="11"/>
        </w:numPr>
        <w:pPrChange w:id="627" w:author="Tatiane Schwanck Schardosim" w:date="2020-07-01T21:55:00Z">
          <w:pPr>
            <w:pStyle w:val="PargrafodaLista"/>
            <w:numPr>
              <w:ilvl w:val="1"/>
              <w:numId w:val="46"/>
            </w:numPr>
            <w:tabs>
              <w:tab w:val="num" w:pos="360"/>
            </w:tabs>
          </w:pPr>
        </w:pPrChange>
      </w:pPr>
      <w:r w:rsidRPr="00CA31F6">
        <w:t>Google Play Music</w:t>
      </w:r>
    </w:p>
    <w:p w14:paraId="5B837858" w14:textId="59D8AE32" w:rsidR="00865A71" w:rsidRDefault="00865A71" w:rsidP="0050725B">
      <w:pPr>
        <w:pStyle w:val="PargrafodaLista"/>
        <w:numPr>
          <w:ilvl w:val="1"/>
          <w:numId w:val="11"/>
        </w:numPr>
        <w:pPrChange w:id="628" w:author="Tatiane Schwanck Schardosim" w:date="2020-07-01T21:55:00Z">
          <w:pPr>
            <w:pStyle w:val="PargrafodaLista"/>
            <w:numPr>
              <w:ilvl w:val="1"/>
              <w:numId w:val="46"/>
            </w:numPr>
            <w:tabs>
              <w:tab w:val="num" w:pos="360"/>
            </w:tabs>
          </w:pPr>
        </w:pPrChange>
      </w:pPr>
      <w:r>
        <w:t>Outro</w:t>
      </w:r>
    </w:p>
    <w:p w14:paraId="5B933F9B" w14:textId="12DB8C51" w:rsidR="00865A71" w:rsidRDefault="004F1933" w:rsidP="0050725B">
      <w:pPr>
        <w:pStyle w:val="Listas1"/>
        <w:numPr>
          <w:ilvl w:val="0"/>
          <w:numId w:val="11"/>
        </w:numPr>
        <w:pPrChange w:id="629" w:author="Tatiane Schwanck Schardosim" w:date="2020-07-01T21:55:00Z">
          <w:pPr>
            <w:pStyle w:val="Listas1"/>
            <w:numPr>
              <w:numId w:val="46"/>
            </w:numPr>
            <w:tabs>
              <w:tab w:val="num" w:pos="360"/>
            </w:tabs>
          </w:pPr>
        </w:pPrChange>
      </w:pPr>
      <w:commentRangeStart w:id="630"/>
      <w:r>
        <w:t>Você utiliza o Spotify?</w:t>
      </w:r>
      <w:commentRangeEnd w:id="630"/>
      <w:r w:rsidR="00215D62">
        <w:rPr>
          <w:rStyle w:val="Refdecomentrio"/>
          <w:b w:val="0"/>
          <w:bCs w:val="0"/>
          <w:snapToGrid/>
          <w:spacing w:val="0"/>
        </w:rPr>
        <w:commentReference w:id="630"/>
      </w:r>
    </w:p>
    <w:p w14:paraId="62B2E726" w14:textId="12CF06B3" w:rsidR="00607C38" w:rsidRDefault="00607C38" w:rsidP="0050725B">
      <w:pPr>
        <w:pStyle w:val="Listas1"/>
        <w:numPr>
          <w:ilvl w:val="0"/>
          <w:numId w:val="11"/>
        </w:numPr>
        <w:pPrChange w:id="631" w:author="Tatiane Schwanck Schardosim" w:date="2020-07-01T21:55:00Z">
          <w:pPr>
            <w:pStyle w:val="Listas1"/>
            <w:numPr>
              <w:numId w:val="46"/>
            </w:numPr>
            <w:tabs>
              <w:tab w:val="num" w:pos="360"/>
            </w:tabs>
          </w:pPr>
        </w:pPrChange>
      </w:pPr>
      <w:r w:rsidRPr="00607C38">
        <w:t xml:space="preserve">Você acredita que as recomendações musicais realizadas via </w:t>
      </w:r>
      <w:r w:rsidRPr="00215D62">
        <w:rPr>
          <w:i/>
          <w:rPrChange w:id="632" w:author="Tatiane Schwanck Schardosim" w:date="2020-07-01T20:59:00Z">
            <w:rPr/>
          </w:rPrChange>
        </w:rPr>
        <w:t>software</w:t>
      </w:r>
      <w:r w:rsidRPr="00607C38">
        <w:t xml:space="preserve"> poderiam ser melhoradas? </w:t>
      </w:r>
    </w:p>
    <w:p w14:paraId="02976301" w14:textId="135F4146" w:rsidR="007F25A7" w:rsidRDefault="00264A84" w:rsidP="0050725B">
      <w:pPr>
        <w:pStyle w:val="Listas1"/>
        <w:numPr>
          <w:ilvl w:val="0"/>
          <w:numId w:val="11"/>
        </w:numPr>
        <w:pPrChange w:id="633" w:author="Tatiane Schwanck Schardosim" w:date="2020-07-01T21:55:00Z">
          <w:pPr>
            <w:pStyle w:val="Listas1"/>
            <w:numPr>
              <w:numId w:val="46"/>
            </w:numPr>
            <w:tabs>
              <w:tab w:val="num" w:pos="360"/>
            </w:tabs>
          </w:pPr>
        </w:pPrChange>
      </w:pPr>
      <w:r w:rsidRPr="00264A84">
        <w:t>Você acredita que o contexto poderia melhorar essas recomendações?</w:t>
      </w:r>
      <w:r w:rsidR="007F25A7">
        <w:t xml:space="preserve"> </w:t>
      </w:r>
    </w:p>
    <w:p w14:paraId="71DDBB60" w14:textId="0E58B514" w:rsidR="00C4086D" w:rsidRDefault="001F3F3B" w:rsidP="0050725B">
      <w:pPr>
        <w:pStyle w:val="Listas1"/>
        <w:numPr>
          <w:ilvl w:val="0"/>
          <w:numId w:val="11"/>
        </w:numPr>
        <w:pPrChange w:id="634" w:author="Tatiane Schwanck Schardosim" w:date="2020-07-01T21:55:00Z">
          <w:pPr>
            <w:pStyle w:val="Listas1"/>
            <w:numPr>
              <w:numId w:val="46"/>
            </w:numPr>
            <w:tabs>
              <w:tab w:val="num" w:pos="360"/>
            </w:tabs>
          </w:pPr>
        </w:pPrChange>
      </w:pPr>
      <w:r w:rsidRPr="001F3F3B">
        <w:t>Em quais atividades costuma ouvir música?</w:t>
      </w:r>
    </w:p>
    <w:p w14:paraId="1C13F317" w14:textId="77777777" w:rsidR="00B62674" w:rsidRDefault="00B62674" w:rsidP="0050725B">
      <w:pPr>
        <w:pStyle w:val="PargrafodaLista"/>
        <w:numPr>
          <w:ilvl w:val="1"/>
          <w:numId w:val="11"/>
        </w:numPr>
        <w:pPrChange w:id="635" w:author="Tatiane Schwanck Schardosim" w:date="2020-07-01T21:55:00Z">
          <w:pPr>
            <w:pStyle w:val="PargrafodaLista"/>
            <w:numPr>
              <w:ilvl w:val="1"/>
              <w:numId w:val="46"/>
            </w:numPr>
            <w:tabs>
              <w:tab w:val="num" w:pos="360"/>
            </w:tabs>
          </w:pPr>
        </w:pPrChange>
      </w:pPr>
      <w:r>
        <w:t>Acordando</w:t>
      </w:r>
    </w:p>
    <w:p w14:paraId="446170A7" w14:textId="77777777" w:rsidR="00B62674" w:rsidRDefault="00B62674" w:rsidP="0050725B">
      <w:pPr>
        <w:pStyle w:val="PargrafodaLista"/>
        <w:numPr>
          <w:ilvl w:val="1"/>
          <w:numId w:val="11"/>
        </w:numPr>
        <w:pPrChange w:id="636" w:author="Tatiane Schwanck Schardosim" w:date="2020-07-01T21:55:00Z">
          <w:pPr>
            <w:pStyle w:val="PargrafodaLista"/>
            <w:numPr>
              <w:ilvl w:val="1"/>
              <w:numId w:val="46"/>
            </w:numPr>
            <w:tabs>
              <w:tab w:val="num" w:pos="360"/>
            </w:tabs>
          </w:pPr>
        </w:pPrChange>
      </w:pPr>
      <w:r>
        <w:t>Assistindo a filmes / séries / novelas</w:t>
      </w:r>
    </w:p>
    <w:p w14:paraId="692B9274" w14:textId="77777777" w:rsidR="00B62674" w:rsidRDefault="00B62674" w:rsidP="0050725B">
      <w:pPr>
        <w:pStyle w:val="PargrafodaLista"/>
        <w:numPr>
          <w:ilvl w:val="1"/>
          <w:numId w:val="11"/>
        </w:numPr>
        <w:pPrChange w:id="637" w:author="Tatiane Schwanck Schardosim" w:date="2020-07-01T21:55:00Z">
          <w:pPr>
            <w:pStyle w:val="PargrafodaLista"/>
            <w:numPr>
              <w:ilvl w:val="1"/>
              <w:numId w:val="46"/>
            </w:numPr>
            <w:tabs>
              <w:tab w:val="num" w:pos="360"/>
            </w:tabs>
          </w:pPr>
        </w:pPrChange>
      </w:pPr>
      <w:r>
        <w:lastRenderedPageBreak/>
        <w:t>Comendo</w:t>
      </w:r>
    </w:p>
    <w:p w14:paraId="479E5989" w14:textId="77777777" w:rsidR="00B62674" w:rsidRDefault="00B62674" w:rsidP="0050725B">
      <w:pPr>
        <w:pStyle w:val="PargrafodaLista"/>
        <w:numPr>
          <w:ilvl w:val="1"/>
          <w:numId w:val="11"/>
        </w:numPr>
        <w:pPrChange w:id="638" w:author="Tatiane Schwanck Schardosim" w:date="2020-07-01T21:55:00Z">
          <w:pPr>
            <w:pStyle w:val="PargrafodaLista"/>
            <w:numPr>
              <w:ilvl w:val="1"/>
              <w:numId w:val="46"/>
            </w:numPr>
            <w:tabs>
              <w:tab w:val="num" w:pos="360"/>
            </w:tabs>
          </w:pPr>
        </w:pPrChange>
      </w:pPr>
      <w:r>
        <w:t>Correndo</w:t>
      </w:r>
    </w:p>
    <w:p w14:paraId="20DDBE1B" w14:textId="77777777" w:rsidR="00B62674" w:rsidRDefault="00B62674" w:rsidP="0050725B">
      <w:pPr>
        <w:pStyle w:val="PargrafodaLista"/>
        <w:numPr>
          <w:ilvl w:val="1"/>
          <w:numId w:val="11"/>
        </w:numPr>
        <w:pPrChange w:id="639" w:author="Tatiane Schwanck Schardosim" w:date="2020-07-01T21:55:00Z">
          <w:pPr>
            <w:pStyle w:val="PargrafodaLista"/>
            <w:numPr>
              <w:ilvl w:val="1"/>
              <w:numId w:val="46"/>
            </w:numPr>
            <w:tabs>
              <w:tab w:val="num" w:pos="360"/>
            </w:tabs>
          </w:pPr>
        </w:pPrChange>
      </w:pPr>
      <w:r>
        <w:t>Dirigindo</w:t>
      </w:r>
    </w:p>
    <w:p w14:paraId="75D2C368" w14:textId="77777777" w:rsidR="00B62674" w:rsidRDefault="00B62674" w:rsidP="0050725B">
      <w:pPr>
        <w:pStyle w:val="PargrafodaLista"/>
        <w:numPr>
          <w:ilvl w:val="1"/>
          <w:numId w:val="11"/>
        </w:numPr>
        <w:pPrChange w:id="640" w:author="Tatiane Schwanck Schardosim" w:date="2020-07-01T21:55:00Z">
          <w:pPr>
            <w:pStyle w:val="PargrafodaLista"/>
            <w:numPr>
              <w:ilvl w:val="1"/>
              <w:numId w:val="46"/>
            </w:numPr>
            <w:tabs>
              <w:tab w:val="num" w:pos="360"/>
            </w:tabs>
          </w:pPr>
        </w:pPrChange>
      </w:pPr>
      <w:r>
        <w:t>Estudando</w:t>
      </w:r>
    </w:p>
    <w:p w14:paraId="319F766D" w14:textId="77777777" w:rsidR="00B62674" w:rsidRDefault="00B62674" w:rsidP="0050725B">
      <w:pPr>
        <w:pStyle w:val="PargrafodaLista"/>
        <w:numPr>
          <w:ilvl w:val="1"/>
          <w:numId w:val="11"/>
        </w:numPr>
        <w:pPrChange w:id="641" w:author="Tatiane Schwanck Schardosim" w:date="2020-07-01T21:55:00Z">
          <w:pPr>
            <w:pStyle w:val="PargrafodaLista"/>
            <w:numPr>
              <w:ilvl w:val="1"/>
              <w:numId w:val="46"/>
            </w:numPr>
            <w:tabs>
              <w:tab w:val="num" w:pos="360"/>
            </w:tabs>
          </w:pPr>
        </w:pPrChange>
      </w:pPr>
      <w:r>
        <w:t>Jogando</w:t>
      </w:r>
    </w:p>
    <w:p w14:paraId="4D8F0100" w14:textId="77777777" w:rsidR="00B62674" w:rsidRDefault="00B62674" w:rsidP="0050725B">
      <w:pPr>
        <w:pStyle w:val="PargrafodaLista"/>
        <w:numPr>
          <w:ilvl w:val="1"/>
          <w:numId w:val="11"/>
        </w:numPr>
        <w:pPrChange w:id="642" w:author="Tatiane Schwanck Schardosim" w:date="2020-07-01T21:55:00Z">
          <w:pPr>
            <w:pStyle w:val="PargrafodaLista"/>
            <w:numPr>
              <w:ilvl w:val="1"/>
              <w:numId w:val="46"/>
            </w:numPr>
            <w:tabs>
              <w:tab w:val="num" w:pos="360"/>
            </w:tabs>
          </w:pPr>
        </w:pPrChange>
      </w:pPr>
      <w:r>
        <w:t>Lazer</w:t>
      </w:r>
    </w:p>
    <w:p w14:paraId="022628D5" w14:textId="77777777" w:rsidR="00B62674" w:rsidRDefault="00B62674" w:rsidP="0050725B">
      <w:pPr>
        <w:pStyle w:val="PargrafodaLista"/>
        <w:numPr>
          <w:ilvl w:val="1"/>
          <w:numId w:val="11"/>
        </w:numPr>
        <w:pPrChange w:id="643" w:author="Tatiane Schwanck Schardosim" w:date="2020-07-01T21:55:00Z">
          <w:pPr>
            <w:pStyle w:val="PargrafodaLista"/>
            <w:numPr>
              <w:ilvl w:val="1"/>
              <w:numId w:val="46"/>
            </w:numPr>
            <w:tabs>
              <w:tab w:val="num" w:pos="360"/>
            </w:tabs>
          </w:pPr>
        </w:pPrChange>
      </w:pPr>
      <w:r>
        <w:t>Lendo</w:t>
      </w:r>
    </w:p>
    <w:p w14:paraId="0CF91FF7" w14:textId="77777777" w:rsidR="00B62674" w:rsidRDefault="00B62674" w:rsidP="0050725B">
      <w:pPr>
        <w:pStyle w:val="PargrafodaLista"/>
        <w:numPr>
          <w:ilvl w:val="1"/>
          <w:numId w:val="11"/>
        </w:numPr>
        <w:pPrChange w:id="644" w:author="Tatiane Schwanck Schardosim" w:date="2020-07-01T21:55:00Z">
          <w:pPr>
            <w:pStyle w:val="PargrafodaLista"/>
            <w:numPr>
              <w:ilvl w:val="1"/>
              <w:numId w:val="46"/>
            </w:numPr>
            <w:tabs>
              <w:tab w:val="num" w:pos="360"/>
            </w:tabs>
          </w:pPr>
        </w:pPrChange>
      </w:pPr>
      <w:r>
        <w:t>Indo dormir</w:t>
      </w:r>
    </w:p>
    <w:p w14:paraId="4C4BFD21" w14:textId="77777777" w:rsidR="00B62674" w:rsidRDefault="00B62674" w:rsidP="0050725B">
      <w:pPr>
        <w:pStyle w:val="PargrafodaLista"/>
        <w:numPr>
          <w:ilvl w:val="1"/>
          <w:numId w:val="11"/>
        </w:numPr>
        <w:pPrChange w:id="645" w:author="Tatiane Schwanck Schardosim" w:date="2020-07-01T21:55:00Z">
          <w:pPr>
            <w:pStyle w:val="PargrafodaLista"/>
            <w:numPr>
              <w:ilvl w:val="1"/>
              <w:numId w:val="46"/>
            </w:numPr>
            <w:tabs>
              <w:tab w:val="num" w:pos="360"/>
            </w:tabs>
          </w:pPr>
        </w:pPrChange>
      </w:pPr>
      <w:r>
        <w:t>Passeando</w:t>
      </w:r>
    </w:p>
    <w:p w14:paraId="1A3AC6E1" w14:textId="77777777" w:rsidR="00B62674" w:rsidRDefault="00B62674" w:rsidP="0050725B">
      <w:pPr>
        <w:pStyle w:val="PargrafodaLista"/>
        <w:numPr>
          <w:ilvl w:val="1"/>
          <w:numId w:val="11"/>
        </w:numPr>
        <w:pPrChange w:id="646" w:author="Tatiane Schwanck Schardosim" w:date="2020-07-01T21:55:00Z">
          <w:pPr>
            <w:pStyle w:val="PargrafodaLista"/>
            <w:numPr>
              <w:ilvl w:val="1"/>
              <w:numId w:val="46"/>
            </w:numPr>
            <w:tabs>
              <w:tab w:val="num" w:pos="360"/>
            </w:tabs>
          </w:pPr>
        </w:pPrChange>
      </w:pPr>
      <w:r>
        <w:t>Praticando exercícios</w:t>
      </w:r>
    </w:p>
    <w:p w14:paraId="5BEC5F82" w14:textId="77777777" w:rsidR="00B62674" w:rsidRDefault="00B62674" w:rsidP="0050725B">
      <w:pPr>
        <w:pStyle w:val="PargrafodaLista"/>
        <w:numPr>
          <w:ilvl w:val="1"/>
          <w:numId w:val="11"/>
        </w:numPr>
        <w:pPrChange w:id="647" w:author="Tatiane Schwanck Schardosim" w:date="2020-07-01T21:55:00Z">
          <w:pPr>
            <w:pStyle w:val="PargrafodaLista"/>
            <w:numPr>
              <w:ilvl w:val="1"/>
              <w:numId w:val="46"/>
            </w:numPr>
            <w:tabs>
              <w:tab w:val="num" w:pos="360"/>
            </w:tabs>
          </w:pPr>
        </w:pPrChange>
      </w:pPr>
      <w:r>
        <w:t>Trabalhando</w:t>
      </w:r>
    </w:p>
    <w:p w14:paraId="1A443D38" w14:textId="3B461A6C" w:rsidR="00B62674" w:rsidRDefault="00B62674" w:rsidP="0050725B">
      <w:pPr>
        <w:pStyle w:val="PargrafodaLista"/>
        <w:numPr>
          <w:ilvl w:val="1"/>
          <w:numId w:val="11"/>
        </w:numPr>
        <w:pPrChange w:id="648" w:author="Tatiane Schwanck Schardosim" w:date="2020-07-01T21:55:00Z">
          <w:pPr>
            <w:pStyle w:val="PargrafodaLista"/>
            <w:numPr>
              <w:ilvl w:val="1"/>
              <w:numId w:val="46"/>
            </w:numPr>
            <w:tabs>
              <w:tab w:val="num" w:pos="360"/>
            </w:tabs>
          </w:pPr>
        </w:pPrChange>
      </w:pPr>
      <w:r>
        <w:t>Treinando</w:t>
      </w:r>
    </w:p>
    <w:p w14:paraId="0B707AB4" w14:textId="7B92A484" w:rsidR="008A1E8A" w:rsidRDefault="008A1E8A" w:rsidP="0050725B">
      <w:pPr>
        <w:pStyle w:val="PargrafodaLista"/>
        <w:numPr>
          <w:ilvl w:val="1"/>
          <w:numId w:val="11"/>
        </w:numPr>
        <w:pPrChange w:id="649" w:author="Tatiane Schwanck Schardosim" w:date="2020-07-01T21:55:00Z">
          <w:pPr>
            <w:pStyle w:val="PargrafodaLista"/>
            <w:numPr>
              <w:ilvl w:val="1"/>
              <w:numId w:val="46"/>
            </w:numPr>
            <w:tabs>
              <w:tab w:val="num" w:pos="360"/>
            </w:tabs>
          </w:pPr>
        </w:pPrChange>
      </w:pPr>
      <w:r>
        <w:t>Outro</w:t>
      </w:r>
      <w:ins w:id="650" w:author="Tatiane Schwanck Schardosim" w:date="2020-07-01T21:00:00Z">
        <w:r w:rsidR="00215D62">
          <w:t>, qual?</w:t>
        </w:r>
      </w:ins>
    </w:p>
    <w:p w14:paraId="5E8B4BA4" w14:textId="6157918A" w:rsidR="00A52D16" w:rsidRDefault="00A52D16" w:rsidP="0050725B">
      <w:pPr>
        <w:pStyle w:val="Listas1"/>
        <w:numPr>
          <w:ilvl w:val="0"/>
          <w:numId w:val="11"/>
        </w:numPr>
        <w:pPrChange w:id="651" w:author="Tatiane Schwanck Schardosim" w:date="2020-07-01T21:55:00Z">
          <w:pPr>
            <w:pStyle w:val="Listas1"/>
            <w:numPr>
              <w:numId w:val="46"/>
            </w:numPr>
            <w:tabs>
              <w:tab w:val="num" w:pos="360"/>
            </w:tabs>
          </w:pPr>
        </w:pPrChange>
      </w:pPr>
      <w:r>
        <w:t>Em quais lugares costuma ouvir músicas?</w:t>
      </w:r>
    </w:p>
    <w:p w14:paraId="2DAB1D96" w14:textId="77777777" w:rsidR="009C4DAA" w:rsidRDefault="009C4DAA" w:rsidP="0050725B">
      <w:pPr>
        <w:pStyle w:val="PargrafodaLista"/>
        <w:numPr>
          <w:ilvl w:val="1"/>
          <w:numId w:val="11"/>
        </w:numPr>
        <w:pPrChange w:id="652" w:author="Tatiane Schwanck Schardosim" w:date="2020-07-01T21:55:00Z">
          <w:pPr>
            <w:pStyle w:val="PargrafodaLista"/>
            <w:numPr>
              <w:ilvl w:val="1"/>
              <w:numId w:val="46"/>
            </w:numPr>
            <w:tabs>
              <w:tab w:val="num" w:pos="360"/>
            </w:tabs>
          </w:pPr>
        </w:pPrChange>
      </w:pPr>
      <w:r>
        <w:t>Academia</w:t>
      </w:r>
    </w:p>
    <w:p w14:paraId="189AC150" w14:textId="77777777" w:rsidR="009C4DAA" w:rsidRDefault="009C4DAA" w:rsidP="0050725B">
      <w:pPr>
        <w:pStyle w:val="PargrafodaLista"/>
        <w:numPr>
          <w:ilvl w:val="1"/>
          <w:numId w:val="11"/>
        </w:numPr>
        <w:pPrChange w:id="653" w:author="Tatiane Schwanck Schardosim" w:date="2020-07-01T21:55:00Z">
          <w:pPr>
            <w:pStyle w:val="PargrafodaLista"/>
            <w:numPr>
              <w:ilvl w:val="1"/>
              <w:numId w:val="46"/>
            </w:numPr>
            <w:tabs>
              <w:tab w:val="num" w:pos="360"/>
            </w:tabs>
          </w:pPr>
        </w:pPrChange>
      </w:pPr>
      <w:r>
        <w:t>Bar</w:t>
      </w:r>
    </w:p>
    <w:p w14:paraId="03F6C7EC" w14:textId="77777777" w:rsidR="009C4DAA" w:rsidRDefault="009C4DAA" w:rsidP="0050725B">
      <w:pPr>
        <w:pStyle w:val="PargrafodaLista"/>
        <w:numPr>
          <w:ilvl w:val="1"/>
          <w:numId w:val="11"/>
        </w:numPr>
        <w:pPrChange w:id="654" w:author="Tatiane Schwanck Schardosim" w:date="2020-07-01T21:55:00Z">
          <w:pPr>
            <w:pStyle w:val="PargrafodaLista"/>
            <w:numPr>
              <w:ilvl w:val="1"/>
              <w:numId w:val="46"/>
            </w:numPr>
            <w:tabs>
              <w:tab w:val="num" w:pos="360"/>
            </w:tabs>
          </w:pPr>
        </w:pPrChange>
      </w:pPr>
      <w:r>
        <w:t>Biblioteca</w:t>
      </w:r>
    </w:p>
    <w:p w14:paraId="2D606281" w14:textId="77777777" w:rsidR="009C4DAA" w:rsidRDefault="009C4DAA" w:rsidP="0050725B">
      <w:pPr>
        <w:pStyle w:val="PargrafodaLista"/>
        <w:numPr>
          <w:ilvl w:val="1"/>
          <w:numId w:val="11"/>
        </w:numPr>
        <w:pPrChange w:id="655" w:author="Tatiane Schwanck Schardosim" w:date="2020-07-01T21:55:00Z">
          <w:pPr>
            <w:pStyle w:val="PargrafodaLista"/>
            <w:numPr>
              <w:ilvl w:val="1"/>
              <w:numId w:val="46"/>
            </w:numPr>
            <w:tabs>
              <w:tab w:val="num" w:pos="360"/>
            </w:tabs>
          </w:pPr>
        </w:pPrChange>
      </w:pPr>
      <w:r>
        <w:t>Casa</w:t>
      </w:r>
    </w:p>
    <w:p w14:paraId="65AFCA6C" w14:textId="77777777" w:rsidR="009C4DAA" w:rsidRDefault="009C4DAA" w:rsidP="0050725B">
      <w:pPr>
        <w:pStyle w:val="PargrafodaLista"/>
        <w:numPr>
          <w:ilvl w:val="1"/>
          <w:numId w:val="11"/>
        </w:numPr>
        <w:pPrChange w:id="656" w:author="Tatiane Schwanck Schardosim" w:date="2020-07-01T21:55:00Z">
          <w:pPr>
            <w:pStyle w:val="PargrafodaLista"/>
            <w:numPr>
              <w:ilvl w:val="1"/>
              <w:numId w:val="46"/>
            </w:numPr>
            <w:tabs>
              <w:tab w:val="num" w:pos="360"/>
            </w:tabs>
          </w:pPr>
        </w:pPrChange>
      </w:pPr>
      <w:r>
        <w:t>Com os amigos</w:t>
      </w:r>
    </w:p>
    <w:p w14:paraId="23F59017" w14:textId="77777777" w:rsidR="009C4DAA" w:rsidRDefault="009C4DAA" w:rsidP="0050725B">
      <w:pPr>
        <w:pStyle w:val="PargrafodaLista"/>
        <w:numPr>
          <w:ilvl w:val="1"/>
          <w:numId w:val="11"/>
        </w:numPr>
        <w:pPrChange w:id="657" w:author="Tatiane Schwanck Schardosim" w:date="2020-07-01T21:55:00Z">
          <w:pPr>
            <w:pStyle w:val="PargrafodaLista"/>
            <w:numPr>
              <w:ilvl w:val="1"/>
              <w:numId w:val="46"/>
            </w:numPr>
            <w:tabs>
              <w:tab w:val="num" w:pos="360"/>
            </w:tabs>
          </w:pPr>
        </w:pPrChange>
      </w:pPr>
      <w:r>
        <w:t>Escola</w:t>
      </w:r>
    </w:p>
    <w:p w14:paraId="1EA589B1" w14:textId="77777777" w:rsidR="009C4DAA" w:rsidRDefault="009C4DAA" w:rsidP="0050725B">
      <w:pPr>
        <w:pStyle w:val="PargrafodaLista"/>
        <w:numPr>
          <w:ilvl w:val="1"/>
          <w:numId w:val="11"/>
        </w:numPr>
        <w:pPrChange w:id="658" w:author="Tatiane Schwanck Schardosim" w:date="2020-07-01T21:55:00Z">
          <w:pPr>
            <w:pStyle w:val="PargrafodaLista"/>
            <w:numPr>
              <w:ilvl w:val="1"/>
              <w:numId w:val="46"/>
            </w:numPr>
            <w:tabs>
              <w:tab w:val="num" w:pos="360"/>
            </w:tabs>
          </w:pPr>
        </w:pPrChange>
      </w:pPr>
      <w:r>
        <w:t>Festa</w:t>
      </w:r>
    </w:p>
    <w:p w14:paraId="4F9FFBC7" w14:textId="77777777" w:rsidR="009C4DAA" w:rsidRDefault="009C4DAA" w:rsidP="0050725B">
      <w:pPr>
        <w:pStyle w:val="PargrafodaLista"/>
        <w:numPr>
          <w:ilvl w:val="1"/>
          <w:numId w:val="11"/>
        </w:numPr>
        <w:pPrChange w:id="659" w:author="Tatiane Schwanck Schardosim" w:date="2020-07-01T21:55:00Z">
          <w:pPr>
            <w:pStyle w:val="PargrafodaLista"/>
            <w:numPr>
              <w:ilvl w:val="1"/>
              <w:numId w:val="46"/>
            </w:numPr>
            <w:tabs>
              <w:tab w:val="num" w:pos="360"/>
            </w:tabs>
          </w:pPr>
        </w:pPrChange>
      </w:pPr>
      <w:r>
        <w:t>Praia</w:t>
      </w:r>
    </w:p>
    <w:p w14:paraId="478AEF23" w14:textId="77777777" w:rsidR="009C4DAA" w:rsidRDefault="009C4DAA" w:rsidP="0050725B">
      <w:pPr>
        <w:pStyle w:val="PargrafodaLista"/>
        <w:numPr>
          <w:ilvl w:val="1"/>
          <w:numId w:val="11"/>
        </w:numPr>
        <w:pPrChange w:id="660" w:author="Tatiane Schwanck Schardosim" w:date="2020-07-01T21:55:00Z">
          <w:pPr>
            <w:pStyle w:val="PargrafodaLista"/>
            <w:numPr>
              <w:ilvl w:val="1"/>
              <w:numId w:val="46"/>
            </w:numPr>
            <w:tabs>
              <w:tab w:val="num" w:pos="360"/>
            </w:tabs>
          </w:pPr>
        </w:pPrChange>
      </w:pPr>
      <w:r>
        <w:t>Restaurante</w:t>
      </w:r>
    </w:p>
    <w:p w14:paraId="77774987" w14:textId="4D13FEA0" w:rsidR="008F0344" w:rsidRDefault="009C4DAA" w:rsidP="0050725B">
      <w:pPr>
        <w:pStyle w:val="PargrafodaLista"/>
        <w:numPr>
          <w:ilvl w:val="1"/>
          <w:numId w:val="11"/>
        </w:numPr>
        <w:pPrChange w:id="661" w:author="Tatiane Schwanck Schardosim" w:date="2020-07-01T21:55:00Z">
          <w:pPr>
            <w:pStyle w:val="PargrafodaLista"/>
            <w:numPr>
              <w:ilvl w:val="1"/>
              <w:numId w:val="46"/>
            </w:numPr>
            <w:tabs>
              <w:tab w:val="num" w:pos="360"/>
            </w:tabs>
          </w:pPr>
        </w:pPrChange>
      </w:pPr>
      <w:r>
        <w:t>Trabalho</w:t>
      </w:r>
    </w:p>
    <w:p w14:paraId="131C1865" w14:textId="0281B8B2" w:rsidR="007421AB" w:rsidRDefault="007421AB" w:rsidP="0050725B">
      <w:pPr>
        <w:pStyle w:val="PargrafodaLista"/>
        <w:numPr>
          <w:ilvl w:val="1"/>
          <w:numId w:val="11"/>
        </w:numPr>
        <w:pPrChange w:id="662" w:author="Tatiane Schwanck Schardosim" w:date="2020-07-01T21:55:00Z">
          <w:pPr>
            <w:pStyle w:val="PargrafodaLista"/>
            <w:numPr>
              <w:ilvl w:val="1"/>
              <w:numId w:val="46"/>
            </w:numPr>
            <w:tabs>
              <w:tab w:val="num" w:pos="360"/>
            </w:tabs>
          </w:pPr>
        </w:pPrChange>
      </w:pPr>
      <w:r>
        <w:t>Outro</w:t>
      </w:r>
      <w:ins w:id="663" w:author="Tatiane Schwanck Schardosim" w:date="2020-07-01T21:00:00Z">
        <w:r w:rsidR="00215D62">
          <w:t>, qual?</w:t>
        </w:r>
      </w:ins>
    </w:p>
    <w:p w14:paraId="6F0B281E" w14:textId="345461E9" w:rsidR="0043213B" w:rsidRDefault="0043213B" w:rsidP="0050725B">
      <w:pPr>
        <w:pStyle w:val="Listas1"/>
        <w:numPr>
          <w:ilvl w:val="0"/>
          <w:numId w:val="11"/>
        </w:numPr>
        <w:pPrChange w:id="664" w:author="Tatiane Schwanck Schardosim" w:date="2020-07-01T21:55:00Z">
          <w:pPr>
            <w:pStyle w:val="Listas1"/>
            <w:numPr>
              <w:numId w:val="46"/>
            </w:numPr>
            <w:tabs>
              <w:tab w:val="num" w:pos="360"/>
            </w:tabs>
          </w:pPr>
        </w:pPrChange>
      </w:pPr>
      <w:r>
        <w:t xml:space="preserve">Com quais humores você costuma ouvir </w:t>
      </w:r>
      <w:r w:rsidR="00C71DE8">
        <w:t>música</w:t>
      </w:r>
      <w:r>
        <w:t>?</w:t>
      </w:r>
    </w:p>
    <w:p w14:paraId="4EBD323E" w14:textId="77777777" w:rsidR="004D6F1A" w:rsidRDefault="004D6F1A" w:rsidP="0050725B">
      <w:pPr>
        <w:pStyle w:val="PargrafodaLista"/>
        <w:numPr>
          <w:ilvl w:val="1"/>
          <w:numId w:val="11"/>
        </w:numPr>
        <w:pPrChange w:id="665" w:author="Tatiane Schwanck Schardosim" w:date="2020-07-01T21:55:00Z">
          <w:pPr>
            <w:pStyle w:val="PargrafodaLista"/>
            <w:numPr>
              <w:ilvl w:val="1"/>
              <w:numId w:val="46"/>
            </w:numPr>
            <w:tabs>
              <w:tab w:val="num" w:pos="360"/>
            </w:tabs>
          </w:pPr>
        </w:pPrChange>
      </w:pPr>
      <w:r>
        <w:t>Aborrecido</w:t>
      </w:r>
    </w:p>
    <w:p w14:paraId="4B3D4BF7" w14:textId="77777777" w:rsidR="004D6F1A" w:rsidRDefault="004D6F1A" w:rsidP="0050725B">
      <w:pPr>
        <w:pStyle w:val="PargrafodaLista"/>
        <w:numPr>
          <w:ilvl w:val="1"/>
          <w:numId w:val="11"/>
        </w:numPr>
        <w:pPrChange w:id="666" w:author="Tatiane Schwanck Schardosim" w:date="2020-07-01T21:55:00Z">
          <w:pPr>
            <w:pStyle w:val="PargrafodaLista"/>
            <w:numPr>
              <w:ilvl w:val="1"/>
              <w:numId w:val="46"/>
            </w:numPr>
            <w:tabs>
              <w:tab w:val="num" w:pos="360"/>
            </w:tabs>
          </w:pPr>
        </w:pPrChange>
      </w:pPr>
      <w:r>
        <w:t>Alegre</w:t>
      </w:r>
    </w:p>
    <w:p w14:paraId="09981B99" w14:textId="77777777" w:rsidR="004D6F1A" w:rsidRDefault="004D6F1A" w:rsidP="0050725B">
      <w:pPr>
        <w:pStyle w:val="PargrafodaLista"/>
        <w:numPr>
          <w:ilvl w:val="1"/>
          <w:numId w:val="11"/>
        </w:numPr>
        <w:pPrChange w:id="667" w:author="Tatiane Schwanck Schardosim" w:date="2020-07-01T21:55:00Z">
          <w:pPr>
            <w:pStyle w:val="PargrafodaLista"/>
            <w:numPr>
              <w:ilvl w:val="1"/>
              <w:numId w:val="46"/>
            </w:numPr>
            <w:tabs>
              <w:tab w:val="num" w:pos="360"/>
            </w:tabs>
          </w:pPr>
        </w:pPrChange>
      </w:pPr>
      <w:r>
        <w:t>Amoroso</w:t>
      </w:r>
    </w:p>
    <w:p w14:paraId="2B678065" w14:textId="618D0270" w:rsidR="004D6F1A" w:rsidRDefault="000A1682" w:rsidP="0050725B">
      <w:pPr>
        <w:pStyle w:val="PargrafodaLista"/>
        <w:numPr>
          <w:ilvl w:val="1"/>
          <w:numId w:val="11"/>
        </w:numPr>
        <w:pPrChange w:id="668" w:author="Tatiane Schwanck Schardosim" w:date="2020-07-01T21:55:00Z">
          <w:pPr>
            <w:pStyle w:val="PargrafodaLista"/>
            <w:numPr>
              <w:ilvl w:val="1"/>
              <w:numId w:val="46"/>
            </w:numPr>
            <w:tabs>
              <w:tab w:val="num" w:pos="360"/>
            </w:tabs>
          </w:pPr>
        </w:pPrChange>
      </w:pPr>
      <w:r>
        <w:t>Ansioso</w:t>
      </w:r>
    </w:p>
    <w:p w14:paraId="3CB564EE" w14:textId="77777777" w:rsidR="004D6F1A" w:rsidRDefault="004D6F1A" w:rsidP="0050725B">
      <w:pPr>
        <w:pStyle w:val="PargrafodaLista"/>
        <w:numPr>
          <w:ilvl w:val="1"/>
          <w:numId w:val="11"/>
        </w:numPr>
        <w:pPrChange w:id="669" w:author="Tatiane Schwanck Schardosim" w:date="2020-07-01T21:55:00Z">
          <w:pPr>
            <w:pStyle w:val="PargrafodaLista"/>
            <w:numPr>
              <w:ilvl w:val="1"/>
              <w:numId w:val="46"/>
            </w:numPr>
            <w:tabs>
              <w:tab w:val="num" w:pos="360"/>
            </w:tabs>
          </w:pPr>
        </w:pPrChange>
      </w:pPr>
      <w:r>
        <w:t>Apavorado</w:t>
      </w:r>
    </w:p>
    <w:p w14:paraId="15EDC7D2" w14:textId="77777777" w:rsidR="004D6F1A" w:rsidRDefault="004D6F1A" w:rsidP="0050725B">
      <w:pPr>
        <w:pStyle w:val="PargrafodaLista"/>
        <w:numPr>
          <w:ilvl w:val="1"/>
          <w:numId w:val="11"/>
        </w:numPr>
        <w:pPrChange w:id="670" w:author="Tatiane Schwanck Schardosim" w:date="2020-07-01T21:55:00Z">
          <w:pPr>
            <w:pStyle w:val="PargrafodaLista"/>
            <w:numPr>
              <w:ilvl w:val="1"/>
              <w:numId w:val="46"/>
            </w:numPr>
            <w:tabs>
              <w:tab w:val="num" w:pos="360"/>
            </w:tabs>
          </w:pPr>
        </w:pPrChange>
      </w:pPr>
      <w:r>
        <w:lastRenderedPageBreak/>
        <w:t>Assustado</w:t>
      </w:r>
    </w:p>
    <w:p w14:paraId="5E177018" w14:textId="77777777" w:rsidR="004D6F1A" w:rsidRDefault="004D6F1A" w:rsidP="0050725B">
      <w:pPr>
        <w:pStyle w:val="PargrafodaLista"/>
        <w:numPr>
          <w:ilvl w:val="1"/>
          <w:numId w:val="11"/>
        </w:numPr>
        <w:pPrChange w:id="671" w:author="Tatiane Schwanck Schardosim" w:date="2020-07-01T21:55:00Z">
          <w:pPr>
            <w:pStyle w:val="PargrafodaLista"/>
            <w:numPr>
              <w:ilvl w:val="1"/>
              <w:numId w:val="46"/>
            </w:numPr>
            <w:tabs>
              <w:tab w:val="num" w:pos="360"/>
            </w:tabs>
          </w:pPr>
        </w:pPrChange>
      </w:pPr>
      <w:r>
        <w:t>Constrangido</w:t>
      </w:r>
    </w:p>
    <w:p w14:paraId="44343A63" w14:textId="77777777" w:rsidR="004D6F1A" w:rsidRDefault="004D6F1A" w:rsidP="0050725B">
      <w:pPr>
        <w:pStyle w:val="PargrafodaLista"/>
        <w:numPr>
          <w:ilvl w:val="1"/>
          <w:numId w:val="11"/>
        </w:numPr>
        <w:pPrChange w:id="672" w:author="Tatiane Schwanck Schardosim" w:date="2020-07-01T21:55:00Z">
          <w:pPr>
            <w:pStyle w:val="PargrafodaLista"/>
            <w:numPr>
              <w:ilvl w:val="1"/>
              <w:numId w:val="46"/>
            </w:numPr>
            <w:tabs>
              <w:tab w:val="num" w:pos="360"/>
            </w:tabs>
          </w:pPr>
        </w:pPrChange>
      </w:pPr>
      <w:r>
        <w:t>Culpado</w:t>
      </w:r>
    </w:p>
    <w:p w14:paraId="22B0B07F" w14:textId="77777777" w:rsidR="004D6F1A" w:rsidRDefault="004D6F1A" w:rsidP="0050725B">
      <w:pPr>
        <w:pStyle w:val="PargrafodaLista"/>
        <w:numPr>
          <w:ilvl w:val="1"/>
          <w:numId w:val="11"/>
        </w:numPr>
        <w:pPrChange w:id="673" w:author="Tatiane Schwanck Schardosim" w:date="2020-07-01T21:55:00Z">
          <w:pPr>
            <w:pStyle w:val="PargrafodaLista"/>
            <w:numPr>
              <w:ilvl w:val="1"/>
              <w:numId w:val="46"/>
            </w:numPr>
            <w:tabs>
              <w:tab w:val="num" w:pos="360"/>
            </w:tabs>
          </w:pPr>
        </w:pPrChange>
      </w:pPr>
      <w:r>
        <w:t>Deprimido</w:t>
      </w:r>
    </w:p>
    <w:p w14:paraId="6F6FCB61" w14:textId="77777777" w:rsidR="004D6F1A" w:rsidRDefault="004D6F1A" w:rsidP="0050725B">
      <w:pPr>
        <w:pStyle w:val="PargrafodaLista"/>
        <w:numPr>
          <w:ilvl w:val="1"/>
          <w:numId w:val="11"/>
        </w:numPr>
        <w:pPrChange w:id="674" w:author="Tatiane Schwanck Schardosim" w:date="2020-07-01T21:55:00Z">
          <w:pPr>
            <w:pStyle w:val="PargrafodaLista"/>
            <w:numPr>
              <w:ilvl w:val="1"/>
              <w:numId w:val="46"/>
            </w:numPr>
            <w:tabs>
              <w:tab w:val="num" w:pos="360"/>
            </w:tabs>
          </w:pPr>
        </w:pPrChange>
      </w:pPr>
      <w:r>
        <w:t>Desapontado</w:t>
      </w:r>
    </w:p>
    <w:p w14:paraId="2EDA40E0" w14:textId="77777777" w:rsidR="004D6F1A" w:rsidRDefault="004D6F1A" w:rsidP="0050725B">
      <w:pPr>
        <w:pStyle w:val="PargrafodaLista"/>
        <w:numPr>
          <w:ilvl w:val="1"/>
          <w:numId w:val="11"/>
        </w:numPr>
        <w:pPrChange w:id="675" w:author="Tatiane Schwanck Schardosim" w:date="2020-07-01T21:55:00Z">
          <w:pPr>
            <w:pStyle w:val="PargrafodaLista"/>
            <w:numPr>
              <w:ilvl w:val="1"/>
              <w:numId w:val="46"/>
            </w:numPr>
            <w:tabs>
              <w:tab w:val="num" w:pos="360"/>
            </w:tabs>
          </w:pPr>
        </w:pPrChange>
      </w:pPr>
      <w:r>
        <w:t>Excitado</w:t>
      </w:r>
    </w:p>
    <w:p w14:paraId="05F795F0" w14:textId="77777777" w:rsidR="004D6F1A" w:rsidRDefault="004D6F1A" w:rsidP="0050725B">
      <w:pPr>
        <w:pStyle w:val="PargrafodaLista"/>
        <w:numPr>
          <w:ilvl w:val="1"/>
          <w:numId w:val="11"/>
        </w:numPr>
        <w:pPrChange w:id="676" w:author="Tatiane Schwanck Schardosim" w:date="2020-07-01T21:55:00Z">
          <w:pPr>
            <w:pStyle w:val="PargrafodaLista"/>
            <w:numPr>
              <w:ilvl w:val="1"/>
              <w:numId w:val="46"/>
            </w:numPr>
            <w:tabs>
              <w:tab w:val="num" w:pos="360"/>
            </w:tabs>
          </w:pPr>
        </w:pPrChange>
      </w:pPr>
      <w:r>
        <w:t>Envergonhado</w:t>
      </w:r>
    </w:p>
    <w:p w14:paraId="063FD362" w14:textId="77777777" w:rsidR="004D6F1A" w:rsidRDefault="004D6F1A" w:rsidP="0050725B">
      <w:pPr>
        <w:pStyle w:val="PargrafodaLista"/>
        <w:numPr>
          <w:ilvl w:val="1"/>
          <w:numId w:val="11"/>
        </w:numPr>
        <w:pPrChange w:id="677" w:author="Tatiane Schwanck Schardosim" w:date="2020-07-01T21:55:00Z">
          <w:pPr>
            <w:pStyle w:val="PargrafodaLista"/>
            <w:numPr>
              <w:ilvl w:val="1"/>
              <w:numId w:val="46"/>
            </w:numPr>
            <w:tabs>
              <w:tab w:val="num" w:pos="360"/>
            </w:tabs>
          </w:pPr>
        </w:pPrChange>
      </w:pPr>
      <w:r>
        <w:t>Em pânico</w:t>
      </w:r>
    </w:p>
    <w:p w14:paraId="599D1D1C" w14:textId="77777777" w:rsidR="004D6F1A" w:rsidRDefault="004D6F1A" w:rsidP="0050725B">
      <w:pPr>
        <w:pStyle w:val="PargrafodaLista"/>
        <w:numPr>
          <w:ilvl w:val="1"/>
          <w:numId w:val="11"/>
        </w:numPr>
        <w:pPrChange w:id="678" w:author="Tatiane Schwanck Schardosim" w:date="2020-07-01T21:55:00Z">
          <w:pPr>
            <w:pStyle w:val="PargrafodaLista"/>
            <w:numPr>
              <w:ilvl w:val="1"/>
              <w:numId w:val="46"/>
            </w:numPr>
            <w:tabs>
              <w:tab w:val="num" w:pos="360"/>
            </w:tabs>
          </w:pPr>
        </w:pPrChange>
      </w:pPr>
      <w:r>
        <w:t>Feliz</w:t>
      </w:r>
    </w:p>
    <w:p w14:paraId="7B729216" w14:textId="41F3CD43" w:rsidR="004D6F1A" w:rsidRDefault="00B43374" w:rsidP="0050725B">
      <w:pPr>
        <w:pStyle w:val="PargrafodaLista"/>
        <w:numPr>
          <w:ilvl w:val="1"/>
          <w:numId w:val="11"/>
        </w:numPr>
        <w:pPrChange w:id="679" w:author="Tatiane Schwanck Schardosim" w:date="2020-07-01T21:55:00Z">
          <w:pPr>
            <w:pStyle w:val="PargrafodaLista"/>
            <w:numPr>
              <w:ilvl w:val="1"/>
              <w:numId w:val="46"/>
            </w:numPr>
            <w:tabs>
              <w:tab w:val="num" w:pos="360"/>
            </w:tabs>
          </w:pPr>
        </w:pPrChange>
      </w:pPr>
      <w:r>
        <w:t>Frustrado</w:t>
      </w:r>
    </w:p>
    <w:p w14:paraId="755B4ACD" w14:textId="77777777" w:rsidR="004D6F1A" w:rsidRDefault="004D6F1A" w:rsidP="0050725B">
      <w:pPr>
        <w:pStyle w:val="PargrafodaLista"/>
        <w:numPr>
          <w:ilvl w:val="1"/>
          <w:numId w:val="11"/>
        </w:numPr>
        <w:pPrChange w:id="680" w:author="Tatiane Schwanck Schardosim" w:date="2020-07-01T21:55:00Z">
          <w:pPr>
            <w:pStyle w:val="PargrafodaLista"/>
            <w:numPr>
              <w:ilvl w:val="1"/>
              <w:numId w:val="46"/>
            </w:numPr>
            <w:tabs>
              <w:tab w:val="num" w:pos="360"/>
            </w:tabs>
          </w:pPr>
        </w:pPrChange>
      </w:pPr>
      <w:r>
        <w:t>Furioso</w:t>
      </w:r>
    </w:p>
    <w:p w14:paraId="4A51A191" w14:textId="77777777" w:rsidR="004D6F1A" w:rsidRDefault="004D6F1A" w:rsidP="0050725B">
      <w:pPr>
        <w:pStyle w:val="PargrafodaLista"/>
        <w:numPr>
          <w:ilvl w:val="1"/>
          <w:numId w:val="11"/>
        </w:numPr>
        <w:pPrChange w:id="681" w:author="Tatiane Schwanck Schardosim" w:date="2020-07-01T21:55:00Z">
          <w:pPr>
            <w:pStyle w:val="PargrafodaLista"/>
            <w:numPr>
              <w:ilvl w:val="1"/>
              <w:numId w:val="46"/>
            </w:numPr>
            <w:tabs>
              <w:tab w:val="num" w:pos="360"/>
            </w:tabs>
          </w:pPr>
        </w:pPrChange>
      </w:pPr>
      <w:r>
        <w:t>Inseguro</w:t>
      </w:r>
    </w:p>
    <w:p w14:paraId="38B024B2" w14:textId="77777777" w:rsidR="004D6F1A" w:rsidRDefault="004D6F1A" w:rsidP="0050725B">
      <w:pPr>
        <w:pStyle w:val="PargrafodaLista"/>
        <w:numPr>
          <w:ilvl w:val="1"/>
          <w:numId w:val="11"/>
        </w:numPr>
        <w:pPrChange w:id="682" w:author="Tatiane Schwanck Schardosim" w:date="2020-07-01T21:55:00Z">
          <w:pPr>
            <w:pStyle w:val="PargrafodaLista"/>
            <w:numPr>
              <w:ilvl w:val="1"/>
              <w:numId w:val="46"/>
            </w:numPr>
            <w:tabs>
              <w:tab w:val="num" w:pos="360"/>
            </w:tabs>
          </w:pPr>
        </w:pPrChange>
      </w:pPr>
      <w:r>
        <w:t>Irado</w:t>
      </w:r>
    </w:p>
    <w:p w14:paraId="587CA584" w14:textId="77777777" w:rsidR="004D6F1A" w:rsidRDefault="004D6F1A" w:rsidP="0050725B">
      <w:pPr>
        <w:pStyle w:val="PargrafodaLista"/>
        <w:numPr>
          <w:ilvl w:val="1"/>
          <w:numId w:val="11"/>
        </w:numPr>
        <w:pPrChange w:id="683" w:author="Tatiane Schwanck Schardosim" w:date="2020-07-01T21:55:00Z">
          <w:pPr>
            <w:pStyle w:val="PargrafodaLista"/>
            <w:numPr>
              <w:ilvl w:val="1"/>
              <w:numId w:val="46"/>
            </w:numPr>
            <w:tabs>
              <w:tab w:val="num" w:pos="360"/>
            </w:tabs>
          </w:pPr>
        </w:pPrChange>
      </w:pPr>
      <w:r>
        <w:t>Irritado</w:t>
      </w:r>
    </w:p>
    <w:p w14:paraId="40E6A586" w14:textId="77777777" w:rsidR="004D6F1A" w:rsidRDefault="004D6F1A" w:rsidP="0050725B">
      <w:pPr>
        <w:pStyle w:val="PargrafodaLista"/>
        <w:numPr>
          <w:ilvl w:val="1"/>
          <w:numId w:val="11"/>
        </w:numPr>
        <w:pPrChange w:id="684" w:author="Tatiane Schwanck Schardosim" w:date="2020-07-01T21:55:00Z">
          <w:pPr>
            <w:pStyle w:val="PargrafodaLista"/>
            <w:numPr>
              <w:ilvl w:val="1"/>
              <w:numId w:val="46"/>
            </w:numPr>
            <w:tabs>
              <w:tab w:val="num" w:pos="360"/>
            </w:tabs>
          </w:pPr>
        </w:pPrChange>
      </w:pPr>
      <w:r>
        <w:t>Humilhado</w:t>
      </w:r>
    </w:p>
    <w:p w14:paraId="6B68E716" w14:textId="77777777" w:rsidR="004D6F1A" w:rsidRDefault="004D6F1A" w:rsidP="0050725B">
      <w:pPr>
        <w:pStyle w:val="PargrafodaLista"/>
        <w:numPr>
          <w:ilvl w:val="1"/>
          <w:numId w:val="11"/>
        </w:numPr>
        <w:pPrChange w:id="685" w:author="Tatiane Schwanck Schardosim" w:date="2020-07-01T21:55:00Z">
          <w:pPr>
            <w:pStyle w:val="PargrafodaLista"/>
            <w:numPr>
              <w:ilvl w:val="1"/>
              <w:numId w:val="46"/>
            </w:numPr>
            <w:tabs>
              <w:tab w:val="num" w:pos="360"/>
            </w:tabs>
          </w:pPr>
        </w:pPrChange>
      </w:pPr>
      <w:r>
        <w:t>Magoado</w:t>
      </w:r>
    </w:p>
    <w:p w14:paraId="327615ED" w14:textId="77777777" w:rsidR="004D6F1A" w:rsidRDefault="004D6F1A" w:rsidP="0050725B">
      <w:pPr>
        <w:pStyle w:val="PargrafodaLista"/>
        <w:numPr>
          <w:ilvl w:val="1"/>
          <w:numId w:val="11"/>
        </w:numPr>
        <w:pPrChange w:id="686" w:author="Tatiane Schwanck Schardosim" w:date="2020-07-01T21:55:00Z">
          <w:pPr>
            <w:pStyle w:val="PargrafodaLista"/>
            <w:numPr>
              <w:ilvl w:val="1"/>
              <w:numId w:val="46"/>
            </w:numPr>
            <w:tabs>
              <w:tab w:val="num" w:pos="360"/>
            </w:tabs>
          </w:pPr>
        </w:pPrChange>
      </w:pPr>
      <w:r>
        <w:t>Nervoso</w:t>
      </w:r>
    </w:p>
    <w:p w14:paraId="77340454" w14:textId="77777777" w:rsidR="004D6F1A" w:rsidRDefault="004D6F1A" w:rsidP="0050725B">
      <w:pPr>
        <w:pStyle w:val="PargrafodaLista"/>
        <w:numPr>
          <w:ilvl w:val="1"/>
          <w:numId w:val="11"/>
        </w:numPr>
        <w:pPrChange w:id="687" w:author="Tatiane Schwanck Schardosim" w:date="2020-07-01T21:55:00Z">
          <w:pPr>
            <w:pStyle w:val="PargrafodaLista"/>
            <w:numPr>
              <w:ilvl w:val="1"/>
              <w:numId w:val="46"/>
            </w:numPr>
            <w:tabs>
              <w:tab w:val="num" w:pos="360"/>
            </w:tabs>
          </w:pPr>
        </w:pPrChange>
      </w:pPr>
      <w:r>
        <w:t>Orgulhoso</w:t>
      </w:r>
    </w:p>
    <w:p w14:paraId="2197058D" w14:textId="77777777" w:rsidR="004D6F1A" w:rsidRDefault="004D6F1A" w:rsidP="0050725B">
      <w:pPr>
        <w:pStyle w:val="PargrafodaLista"/>
        <w:numPr>
          <w:ilvl w:val="1"/>
          <w:numId w:val="11"/>
        </w:numPr>
        <w:pPrChange w:id="688" w:author="Tatiane Schwanck Schardosim" w:date="2020-07-01T21:55:00Z">
          <w:pPr>
            <w:pStyle w:val="PargrafodaLista"/>
            <w:numPr>
              <w:ilvl w:val="1"/>
              <w:numId w:val="46"/>
            </w:numPr>
            <w:tabs>
              <w:tab w:val="num" w:pos="360"/>
            </w:tabs>
          </w:pPr>
        </w:pPrChange>
      </w:pPr>
      <w:r>
        <w:t>Triste</w:t>
      </w:r>
    </w:p>
    <w:p w14:paraId="243CEDB4" w14:textId="598EF4B4" w:rsidR="00561559" w:rsidRDefault="004D6F1A" w:rsidP="0050725B">
      <w:pPr>
        <w:pStyle w:val="PargrafodaLista"/>
        <w:numPr>
          <w:ilvl w:val="1"/>
          <w:numId w:val="11"/>
        </w:numPr>
        <w:pPrChange w:id="689" w:author="Tatiane Schwanck Schardosim" w:date="2020-07-01T21:55:00Z">
          <w:pPr>
            <w:pStyle w:val="PargrafodaLista"/>
            <w:numPr>
              <w:ilvl w:val="1"/>
              <w:numId w:val="46"/>
            </w:numPr>
            <w:tabs>
              <w:tab w:val="num" w:pos="360"/>
            </w:tabs>
          </w:pPr>
        </w:pPrChange>
      </w:pPr>
      <w:r>
        <w:t>Zangado</w:t>
      </w:r>
    </w:p>
    <w:p w14:paraId="5C4E8B02" w14:textId="74AEE32C" w:rsidR="004F7E92" w:rsidRDefault="004F7E92" w:rsidP="0050725B">
      <w:pPr>
        <w:pStyle w:val="PargrafodaLista"/>
        <w:numPr>
          <w:ilvl w:val="1"/>
          <w:numId w:val="11"/>
        </w:numPr>
        <w:pPrChange w:id="690" w:author="Tatiane Schwanck Schardosim" w:date="2020-07-01T21:55:00Z">
          <w:pPr>
            <w:pStyle w:val="PargrafodaLista"/>
            <w:numPr>
              <w:ilvl w:val="1"/>
              <w:numId w:val="46"/>
            </w:numPr>
            <w:tabs>
              <w:tab w:val="num" w:pos="360"/>
            </w:tabs>
          </w:pPr>
        </w:pPrChange>
      </w:pPr>
      <w:r>
        <w:t>Outro</w:t>
      </w:r>
      <w:ins w:id="691" w:author="Tatiane Schwanck Schardosim" w:date="2020-07-01T21:01:00Z">
        <w:r w:rsidR="00215D62">
          <w:t>, qual?</w:t>
        </w:r>
      </w:ins>
    </w:p>
    <w:p w14:paraId="20C822CF" w14:textId="7AB029B8" w:rsidR="00451AE1" w:rsidRDefault="00451AE1" w:rsidP="0050725B">
      <w:pPr>
        <w:pStyle w:val="Listas1"/>
        <w:numPr>
          <w:ilvl w:val="0"/>
          <w:numId w:val="11"/>
        </w:numPr>
        <w:pPrChange w:id="692" w:author="Tatiane Schwanck Schardosim" w:date="2020-07-01T21:55:00Z">
          <w:pPr>
            <w:pStyle w:val="Listas1"/>
            <w:numPr>
              <w:numId w:val="46"/>
            </w:numPr>
            <w:tabs>
              <w:tab w:val="num" w:pos="360"/>
            </w:tabs>
          </w:pPr>
        </w:pPrChange>
      </w:pPr>
      <w:r>
        <w:t xml:space="preserve">Das condições abaixo, quais acredita que deva influenciar mais na </w:t>
      </w:r>
      <w:r w:rsidR="00AC13AD">
        <w:t>música</w:t>
      </w:r>
      <w:r>
        <w:t xml:space="preserve"> que gostaria de ouvir?</w:t>
      </w:r>
    </w:p>
    <w:p w14:paraId="145A3802" w14:textId="77777777" w:rsidR="00CF7826" w:rsidRDefault="00CF7826" w:rsidP="0050725B">
      <w:pPr>
        <w:pStyle w:val="PargrafodaLista"/>
        <w:numPr>
          <w:ilvl w:val="1"/>
          <w:numId w:val="12"/>
        </w:numPr>
        <w:pPrChange w:id="693" w:author="Tatiane Schwanck Schardosim" w:date="2020-07-01T21:55:00Z">
          <w:pPr>
            <w:pStyle w:val="PargrafodaLista"/>
            <w:numPr>
              <w:ilvl w:val="1"/>
              <w:numId w:val="47"/>
            </w:numPr>
            <w:tabs>
              <w:tab w:val="num" w:pos="360"/>
            </w:tabs>
          </w:pPr>
        </w:pPrChange>
      </w:pPr>
      <w:r>
        <w:t>Atividades</w:t>
      </w:r>
    </w:p>
    <w:p w14:paraId="6423544E" w14:textId="77777777" w:rsidR="00CF7826" w:rsidRDefault="00CF7826" w:rsidP="0050725B">
      <w:pPr>
        <w:pStyle w:val="PargrafodaLista"/>
        <w:numPr>
          <w:ilvl w:val="1"/>
          <w:numId w:val="12"/>
        </w:numPr>
        <w:pPrChange w:id="694" w:author="Tatiane Schwanck Schardosim" w:date="2020-07-01T21:55:00Z">
          <w:pPr>
            <w:pStyle w:val="PargrafodaLista"/>
            <w:numPr>
              <w:ilvl w:val="1"/>
              <w:numId w:val="47"/>
            </w:numPr>
            <w:tabs>
              <w:tab w:val="num" w:pos="360"/>
            </w:tabs>
          </w:pPr>
        </w:pPrChange>
      </w:pPr>
      <w:r>
        <w:t>Clima</w:t>
      </w:r>
    </w:p>
    <w:p w14:paraId="3A661B4A" w14:textId="77777777" w:rsidR="00CF7826" w:rsidRDefault="00CF7826" w:rsidP="0050725B">
      <w:pPr>
        <w:pStyle w:val="PargrafodaLista"/>
        <w:numPr>
          <w:ilvl w:val="1"/>
          <w:numId w:val="12"/>
        </w:numPr>
        <w:pPrChange w:id="695" w:author="Tatiane Schwanck Schardosim" w:date="2020-07-01T21:55:00Z">
          <w:pPr>
            <w:pStyle w:val="PargrafodaLista"/>
            <w:numPr>
              <w:ilvl w:val="1"/>
              <w:numId w:val="47"/>
            </w:numPr>
            <w:tabs>
              <w:tab w:val="num" w:pos="360"/>
            </w:tabs>
          </w:pPr>
        </w:pPrChange>
      </w:pPr>
      <w:r>
        <w:t>Grupo / Individual</w:t>
      </w:r>
    </w:p>
    <w:p w14:paraId="7A31AF62" w14:textId="77777777" w:rsidR="00CF7826" w:rsidRDefault="00CF7826" w:rsidP="0050725B">
      <w:pPr>
        <w:pStyle w:val="PargrafodaLista"/>
        <w:numPr>
          <w:ilvl w:val="1"/>
          <w:numId w:val="12"/>
        </w:numPr>
        <w:pPrChange w:id="696" w:author="Tatiane Schwanck Schardosim" w:date="2020-07-01T21:55:00Z">
          <w:pPr>
            <w:pStyle w:val="PargrafodaLista"/>
            <w:numPr>
              <w:ilvl w:val="1"/>
              <w:numId w:val="47"/>
            </w:numPr>
            <w:tabs>
              <w:tab w:val="num" w:pos="360"/>
            </w:tabs>
          </w:pPr>
        </w:pPrChange>
      </w:pPr>
      <w:r>
        <w:t>Horário do dia</w:t>
      </w:r>
    </w:p>
    <w:p w14:paraId="5F224A12" w14:textId="77777777" w:rsidR="00CF7826" w:rsidRDefault="00CF7826" w:rsidP="0050725B">
      <w:pPr>
        <w:pStyle w:val="PargrafodaLista"/>
        <w:numPr>
          <w:ilvl w:val="1"/>
          <w:numId w:val="12"/>
        </w:numPr>
        <w:pPrChange w:id="697" w:author="Tatiane Schwanck Schardosim" w:date="2020-07-01T21:55:00Z">
          <w:pPr>
            <w:pStyle w:val="PargrafodaLista"/>
            <w:numPr>
              <w:ilvl w:val="1"/>
              <w:numId w:val="47"/>
            </w:numPr>
            <w:tabs>
              <w:tab w:val="num" w:pos="360"/>
            </w:tabs>
          </w:pPr>
        </w:pPrChange>
      </w:pPr>
      <w:r>
        <w:t>Humor</w:t>
      </w:r>
    </w:p>
    <w:p w14:paraId="6E0DE80E" w14:textId="41807DF7" w:rsidR="00CF7826" w:rsidRDefault="00CF7826" w:rsidP="0050725B">
      <w:pPr>
        <w:pStyle w:val="PargrafodaLista"/>
        <w:numPr>
          <w:ilvl w:val="1"/>
          <w:numId w:val="12"/>
        </w:numPr>
        <w:pPrChange w:id="698" w:author="Tatiane Schwanck Schardosim" w:date="2020-07-01T21:55:00Z">
          <w:pPr>
            <w:pStyle w:val="PargrafodaLista"/>
            <w:numPr>
              <w:ilvl w:val="1"/>
              <w:numId w:val="47"/>
            </w:numPr>
            <w:tabs>
              <w:tab w:val="num" w:pos="360"/>
            </w:tabs>
          </w:pPr>
        </w:pPrChange>
      </w:pPr>
      <w:r>
        <w:t>Localização</w:t>
      </w:r>
    </w:p>
    <w:p w14:paraId="7ED85CE6" w14:textId="2B48B872" w:rsidR="00B4421E" w:rsidRDefault="00B4421E" w:rsidP="0050725B">
      <w:pPr>
        <w:pStyle w:val="PargrafodaLista"/>
        <w:numPr>
          <w:ilvl w:val="1"/>
          <w:numId w:val="12"/>
        </w:numPr>
        <w:pPrChange w:id="699" w:author="Tatiane Schwanck Schardosim" w:date="2020-07-01T21:55:00Z">
          <w:pPr>
            <w:pStyle w:val="PargrafodaLista"/>
            <w:numPr>
              <w:ilvl w:val="1"/>
              <w:numId w:val="47"/>
            </w:numPr>
            <w:tabs>
              <w:tab w:val="num" w:pos="360"/>
            </w:tabs>
          </w:pPr>
        </w:pPrChange>
      </w:pPr>
      <w:r>
        <w:t>Outro</w:t>
      </w:r>
      <w:ins w:id="700" w:author="Tatiane Schwanck Schardosim" w:date="2020-07-01T21:01:00Z">
        <w:r w:rsidR="00215D62">
          <w:t>, Qual?</w:t>
        </w:r>
      </w:ins>
    </w:p>
    <w:p w14:paraId="36D7F7E0" w14:textId="75AC2842" w:rsidR="0034576E" w:rsidRDefault="00EA0EC8" w:rsidP="0050725B">
      <w:pPr>
        <w:pStyle w:val="Listas1"/>
        <w:numPr>
          <w:ilvl w:val="0"/>
          <w:numId w:val="11"/>
        </w:numPr>
        <w:pPrChange w:id="701" w:author="Tatiane Schwanck Schardosim" w:date="2020-07-01T21:55:00Z">
          <w:pPr>
            <w:pStyle w:val="Listas1"/>
            <w:numPr>
              <w:numId w:val="46"/>
            </w:numPr>
            <w:tabs>
              <w:tab w:val="num" w:pos="360"/>
            </w:tabs>
          </w:pPr>
        </w:pPrChange>
      </w:pPr>
      <w:r w:rsidRPr="00EA0EC8">
        <w:lastRenderedPageBreak/>
        <w:t>Das ações abaixo, quais acredita que deva demonstrar mais o quanto aprecia ou deprecia uma música?</w:t>
      </w:r>
    </w:p>
    <w:p w14:paraId="25111B66" w14:textId="77777777" w:rsidR="00D7671F" w:rsidRDefault="00D7671F" w:rsidP="0050725B">
      <w:pPr>
        <w:pStyle w:val="PargrafodaLista"/>
        <w:numPr>
          <w:ilvl w:val="1"/>
          <w:numId w:val="13"/>
        </w:numPr>
        <w:pPrChange w:id="702" w:author="Tatiane Schwanck Schardosim" w:date="2020-07-01T21:55:00Z">
          <w:pPr>
            <w:pStyle w:val="PargrafodaLista"/>
            <w:numPr>
              <w:ilvl w:val="1"/>
              <w:numId w:val="48"/>
            </w:numPr>
            <w:tabs>
              <w:tab w:val="num" w:pos="360"/>
            </w:tabs>
          </w:pPr>
        </w:pPrChange>
      </w:pPr>
      <w:r>
        <w:t>Abrir / Fechar o app</w:t>
      </w:r>
    </w:p>
    <w:p w14:paraId="1C54CCCF" w14:textId="77777777" w:rsidR="00D7671F" w:rsidRDefault="00D7671F" w:rsidP="0050725B">
      <w:pPr>
        <w:pStyle w:val="PargrafodaLista"/>
        <w:numPr>
          <w:ilvl w:val="1"/>
          <w:numId w:val="13"/>
        </w:numPr>
        <w:pPrChange w:id="703" w:author="Tatiane Schwanck Schardosim" w:date="2020-07-01T21:55:00Z">
          <w:pPr>
            <w:pStyle w:val="PargrafodaLista"/>
            <w:numPr>
              <w:ilvl w:val="1"/>
              <w:numId w:val="48"/>
            </w:numPr>
            <w:tabs>
              <w:tab w:val="num" w:pos="360"/>
            </w:tabs>
          </w:pPr>
        </w:pPrChange>
      </w:pPr>
      <w:r>
        <w:t>Aumentar / Abaixar volume</w:t>
      </w:r>
    </w:p>
    <w:p w14:paraId="7C41CFE0" w14:textId="77777777" w:rsidR="00D7671F" w:rsidRDefault="00D7671F" w:rsidP="0050725B">
      <w:pPr>
        <w:pStyle w:val="PargrafodaLista"/>
        <w:numPr>
          <w:ilvl w:val="1"/>
          <w:numId w:val="13"/>
        </w:numPr>
        <w:pPrChange w:id="704" w:author="Tatiane Schwanck Schardosim" w:date="2020-07-01T21:55:00Z">
          <w:pPr>
            <w:pStyle w:val="PargrafodaLista"/>
            <w:numPr>
              <w:ilvl w:val="1"/>
              <w:numId w:val="48"/>
            </w:numPr>
            <w:tabs>
              <w:tab w:val="num" w:pos="360"/>
            </w:tabs>
          </w:pPr>
        </w:pPrChange>
      </w:pPr>
      <w:r>
        <w:t>Definir tempo da música</w:t>
      </w:r>
    </w:p>
    <w:p w14:paraId="03D0CACD" w14:textId="77777777" w:rsidR="00D7671F" w:rsidRDefault="00D7671F" w:rsidP="0050725B">
      <w:pPr>
        <w:pStyle w:val="PargrafodaLista"/>
        <w:numPr>
          <w:ilvl w:val="1"/>
          <w:numId w:val="13"/>
        </w:numPr>
        <w:pPrChange w:id="705" w:author="Tatiane Schwanck Schardosim" w:date="2020-07-01T21:55:00Z">
          <w:pPr>
            <w:pStyle w:val="PargrafodaLista"/>
            <w:numPr>
              <w:ilvl w:val="1"/>
              <w:numId w:val="48"/>
            </w:numPr>
            <w:tabs>
              <w:tab w:val="num" w:pos="360"/>
            </w:tabs>
          </w:pPr>
        </w:pPrChange>
      </w:pPr>
      <w:r>
        <w:t>Escolher música / artista / gênero</w:t>
      </w:r>
    </w:p>
    <w:p w14:paraId="7C00C8DA" w14:textId="77777777" w:rsidR="00D7671F" w:rsidRDefault="00D7671F" w:rsidP="0050725B">
      <w:pPr>
        <w:pStyle w:val="PargrafodaLista"/>
        <w:numPr>
          <w:ilvl w:val="1"/>
          <w:numId w:val="13"/>
        </w:numPr>
        <w:pPrChange w:id="706" w:author="Tatiane Schwanck Schardosim" w:date="2020-07-01T21:55:00Z">
          <w:pPr>
            <w:pStyle w:val="PargrafodaLista"/>
            <w:numPr>
              <w:ilvl w:val="1"/>
              <w:numId w:val="48"/>
            </w:numPr>
            <w:tabs>
              <w:tab w:val="num" w:pos="360"/>
            </w:tabs>
          </w:pPr>
        </w:pPrChange>
      </w:pPr>
      <w:r>
        <w:t>Pausar / Tocar música</w:t>
      </w:r>
    </w:p>
    <w:p w14:paraId="0D4B793A" w14:textId="18F522BB" w:rsidR="00D7671F" w:rsidRDefault="00D7671F" w:rsidP="0050725B">
      <w:pPr>
        <w:pStyle w:val="PargrafodaLista"/>
        <w:numPr>
          <w:ilvl w:val="1"/>
          <w:numId w:val="13"/>
        </w:numPr>
        <w:pPrChange w:id="707" w:author="Tatiane Schwanck Schardosim" w:date="2020-07-01T21:55:00Z">
          <w:pPr>
            <w:pStyle w:val="PargrafodaLista"/>
            <w:numPr>
              <w:ilvl w:val="1"/>
              <w:numId w:val="48"/>
            </w:numPr>
            <w:tabs>
              <w:tab w:val="num" w:pos="360"/>
            </w:tabs>
          </w:pPr>
        </w:pPrChange>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0725B">
      <w:pPr>
        <w:pStyle w:val="PargrafodaLista"/>
        <w:numPr>
          <w:ilvl w:val="1"/>
          <w:numId w:val="13"/>
        </w:numPr>
        <w:pPrChange w:id="708" w:author="Tatiane Schwanck Schardosim" w:date="2020-07-01T21:55:00Z">
          <w:pPr>
            <w:pStyle w:val="PargrafodaLista"/>
            <w:numPr>
              <w:ilvl w:val="1"/>
              <w:numId w:val="48"/>
            </w:numPr>
            <w:tabs>
              <w:tab w:val="num" w:pos="360"/>
            </w:tabs>
          </w:pPr>
        </w:pPrChange>
      </w:pPr>
      <w:r>
        <w:t>Outra</w:t>
      </w:r>
      <w:ins w:id="709" w:author="Tatiane Schwanck Schardosim" w:date="2020-07-01T21:01:00Z">
        <w:r w:rsidR="00415500">
          <w:t>, qual?</w:t>
        </w:r>
      </w:ins>
    </w:p>
    <w:p w14:paraId="702C62F8" w14:textId="2901B103" w:rsidR="00C4086D" w:rsidRDefault="00C4086D" w:rsidP="0050725B">
      <w:pPr>
        <w:pStyle w:val="Listas1"/>
        <w:numPr>
          <w:ilvl w:val="0"/>
          <w:numId w:val="11"/>
        </w:numPr>
        <w:pPrChange w:id="710" w:author="Tatiane Schwanck Schardosim" w:date="2020-07-01T21:55:00Z">
          <w:pPr>
            <w:pStyle w:val="Listas1"/>
            <w:numPr>
              <w:numId w:val="46"/>
            </w:numPr>
            <w:tabs>
              <w:tab w:val="num" w:pos="360"/>
            </w:tabs>
          </w:pPr>
        </w:pPrChange>
      </w:pPr>
      <w:r>
        <w:t xml:space="preserve">As </w:t>
      </w:r>
      <w:r w:rsidR="00451AE1">
        <w:t>músicas</w:t>
      </w:r>
      <w:r>
        <w:t xml:space="preserve"> que você escuta sozinho, são diferentes das que escuta com os amigos?</w:t>
      </w:r>
    </w:p>
    <w:p w14:paraId="6F619241" w14:textId="50539BBA" w:rsidR="005C22AE" w:rsidRDefault="007E7B4E" w:rsidP="0050725B">
      <w:pPr>
        <w:pStyle w:val="Listas1"/>
        <w:numPr>
          <w:ilvl w:val="0"/>
          <w:numId w:val="11"/>
        </w:numPr>
        <w:pPrChange w:id="711" w:author="Tatiane Schwanck Schardosim" w:date="2020-07-01T21:55:00Z">
          <w:pPr>
            <w:pStyle w:val="Listas1"/>
            <w:numPr>
              <w:numId w:val="46"/>
            </w:numPr>
            <w:tabs>
              <w:tab w:val="num" w:pos="360"/>
            </w:tabs>
          </w:pPr>
        </w:pPrChange>
      </w:pPr>
      <w:commentRangeStart w:id="712"/>
      <w:r w:rsidRPr="007E7B4E">
        <w:t>Quanto tempo por semana você dedica para escutar música?</w:t>
      </w:r>
      <w:commentRangeEnd w:id="712"/>
      <w:r w:rsidR="00415500">
        <w:rPr>
          <w:rStyle w:val="Refdecomentrio"/>
          <w:b w:val="0"/>
          <w:bCs w:val="0"/>
          <w:snapToGrid/>
          <w:spacing w:val="0"/>
        </w:rPr>
        <w:commentReference w:id="712"/>
      </w:r>
    </w:p>
    <w:p w14:paraId="66EBBFB0" w14:textId="77777777" w:rsidR="0017712E" w:rsidRDefault="0017712E" w:rsidP="0050725B">
      <w:pPr>
        <w:pStyle w:val="PargrafodaLista"/>
        <w:numPr>
          <w:ilvl w:val="1"/>
          <w:numId w:val="11"/>
        </w:numPr>
        <w:pPrChange w:id="713" w:author="Tatiane Schwanck Schardosim" w:date="2020-07-01T21:55:00Z">
          <w:pPr>
            <w:pStyle w:val="PargrafodaLista"/>
            <w:numPr>
              <w:ilvl w:val="1"/>
              <w:numId w:val="46"/>
            </w:numPr>
            <w:tabs>
              <w:tab w:val="num" w:pos="360"/>
            </w:tabs>
          </w:pPr>
        </w:pPrChange>
      </w:pPr>
      <w:r>
        <w:t>menos que 5 horas</w:t>
      </w:r>
    </w:p>
    <w:p w14:paraId="7D25AD68" w14:textId="77777777" w:rsidR="0017712E" w:rsidRDefault="0017712E" w:rsidP="0050725B">
      <w:pPr>
        <w:pStyle w:val="PargrafodaLista"/>
        <w:numPr>
          <w:ilvl w:val="1"/>
          <w:numId w:val="11"/>
        </w:numPr>
        <w:pPrChange w:id="714" w:author="Tatiane Schwanck Schardosim" w:date="2020-07-01T21:55:00Z">
          <w:pPr>
            <w:pStyle w:val="PargrafodaLista"/>
            <w:numPr>
              <w:ilvl w:val="1"/>
              <w:numId w:val="46"/>
            </w:numPr>
            <w:tabs>
              <w:tab w:val="num" w:pos="360"/>
            </w:tabs>
          </w:pPr>
        </w:pPrChange>
      </w:pPr>
      <w:r>
        <w:t>de 5 a 10 horas</w:t>
      </w:r>
    </w:p>
    <w:p w14:paraId="297A7342" w14:textId="5BDF97B0" w:rsidR="0017712E" w:rsidRDefault="0017712E" w:rsidP="0050725B">
      <w:pPr>
        <w:pStyle w:val="PargrafodaLista"/>
        <w:numPr>
          <w:ilvl w:val="1"/>
          <w:numId w:val="11"/>
        </w:numPr>
        <w:pPrChange w:id="715" w:author="Tatiane Schwanck Schardosim" w:date="2020-07-01T21:55:00Z">
          <w:pPr>
            <w:pStyle w:val="PargrafodaLista"/>
            <w:numPr>
              <w:ilvl w:val="1"/>
              <w:numId w:val="46"/>
            </w:numPr>
            <w:tabs>
              <w:tab w:val="num" w:pos="360"/>
            </w:tabs>
          </w:pPr>
        </w:pPrChange>
      </w:pPr>
      <w:r>
        <w:t>de 1</w:t>
      </w:r>
      <w:ins w:id="716" w:author="Tatiane Schwanck Schardosim" w:date="2020-07-01T21:02:00Z">
        <w:r w:rsidR="00415500">
          <w:t>1</w:t>
        </w:r>
      </w:ins>
      <w:del w:id="717" w:author="Tatiane Schwanck Schardosim" w:date="2020-07-01T21:02:00Z">
        <w:r w:rsidDel="00415500">
          <w:delText>0</w:delText>
        </w:r>
      </w:del>
      <w:r>
        <w:t xml:space="preserve"> a 30 horas</w:t>
      </w:r>
    </w:p>
    <w:p w14:paraId="59A463D9" w14:textId="39FC2393" w:rsidR="0017712E" w:rsidRDefault="0017712E" w:rsidP="0050725B">
      <w:pPr>
        <w:pStyle w:val="PargrafodaLista"/>
        <w:numPr>
          <w:ilvl w:val="1"/>
          <w:numId w:val="11"/>
        </w:numPr>
        <w:pPrChange w:id="718" w:author="Tatiane Schwanck Schardosim" w:date="2020-07-01T21:55:00Z">
          <w:pPr>
            <w:pStyle w:val="PargrafodaLista"/>
            <w:numPr>
              <w:ilvl w:val="1"/>
              <w:numId w:val="46"/>
            </w:numPr>
            <w:tabs>
              <w:tab w:val="num" w:pos="360"/>
            </w:tabs>
          </w:pPr>
        </w:pPrChange>
      </w:pPr>
      <w:r>
        <w:t>de 3</w:t>
      </w:r>
      <w:ins w:id="719" w:author="Tatiane Schwanck Schardosim" w:date="2020-07-01T21:02:00Z">
        <w:r w:rsidR="00415500">
          <w:t>1</w:t>
        </w:r>
      </w:ins>
      <w:del w:id="720" w:author="Tatiane Schwanck Schardosim" w:date="2020-07-01T21:02:00Z">
        <w:r w:rsidDel="00415500">
          <w:delText>0</w:delText>
        </w:r>
      </w:del>
      <w:r>
        <w:t xml:space="preserve"> a 50 horas</w:t>
      </w:r>
    </w:p>
    <w:p w14:paraId="3AAB6CC2" w14:textId="12975081" w:rsidR="0017712E" w:rsidRDefault="0017712E" w:rsidP="0050725B">
      <w:pPr>
        <w:pStyle w:val="PargrafodaLista"/>
        <w:numPr>
          <w:ilvl w:val="1"/>
          <w:numId w:val="11"/>
        </w:numPr>
        <w:pPrChange w:id="721" w:author="Tatiane Schwanck Schardosim" w:date="2020-07-01T21:55:00Z">
          <w:pPr>
            <w:pStyle w:val="PargrafodaLista"/>
            <w:numPr>
              <w:ilvl w:val="1"/>
              <w:numId w:val="46"/>
            </w:numPr>
            <w:tabs>
              <w:tab w:val="num" w:pos="360"/>
            </w:tabs>
          </w:pPr>
        </w:pPrChange>
      </w:pPr>
      <w:r>
        <w:t>mais que 50 horas</w:t>
      </w:r>
    </w:p>
    <w:p w14:paraId="40EEC4E7" w14:textId="4E915814" w:rsidR="006F4861" w:rsidRDefault="00F26AAE" w:rsidP="0050725B">
      <w:pPr>
        <w:pStyle w:val="Listas1"/>
        <w:numPr>
          <w:ilvl w:val="0"/>
          <w:numId w:val="11"/>
        </w:numPr>
        <w:pPrChange w:id="722" w:author="Tatiane Schwanck Schardosim" w:date="2020-07-01T21:55:00Z">
          <w:pPr>
            <w:pStyle w:val="Listas1"/>
            <w:numPr>
              <w:numId w:val="46"/>
            </w:numPr>
            <w:tabs>
              <w:tab w:val="num" w:pos="360"/>
            </w:tabs>
          </w:pPr>
        </w:pPrChange>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50725B">
      <w:pPr>
        <w:pStyle w:val="PargrafodaLista"/>
        <w:numPr>
          <w:ilvl w:val="1"/>
          <w:numId w:val="11"/>
        </w:numPr>
        <w:pPrChange w:id="723" w:author="Tatiane Schwanck Schardosim" w:date="2020-07-01T21:55:00Z">
          <w:pPr>
            <w:pStyle w:val="PargrafodaLista"/>
            <w:numPr>
              <w:ilvl w:val="1"/>
              <w:numId w:val="46"/>
            </w:numPr>
            <w:tabs>
              <w:tab w:val="num" w:pos="360"/>
            </w:tabs>
          </w:pPr>
        </w:pPrChange>
      </w:pPr>
      <w:r>
        <w:t>Alternativa</w:t>
      </w:r>
    </w:p>
    <w:p w14:paraId="6C710164" w14:textId="77777777" w:rsidR="006C06CE" w:rsidRDefault="006C06CE" w:rsidP="0050725B">
      <w:pPr>
        <w:pStyle w:val="PargrafodaLista"/>
        <w:numPr>
          <w:ilvl w:val="1"/>
          <w:numId w:val="11"/>
        </w:numPr>
        <w:pPrChange w:id="724" w:author="Tatiane Schwanck Schardosim" w:date="2020-07-01T21:55:00Z">
          <w:pPr>
            <w:pStyle w:val="PargrafodaLista"/>
            <w:numPr>
              <w:ilvl w:val="1"/>
              <w:numId w:val="46"/>
            </w:numPr>
            <w:tabs>
              <w:tab w:val="num" w:pos="360"/>
            </w:tabs>
          </w:pPr>
        </w:pPrChange>
      </w:pPr>
      <w:r>
        <w:t>Blues</w:t>
      </w:r>
    </w:p>
    <w:p w14:paraId="464F4753" w14:textId="77777777" w:rsidR="006C06CE" w:rsidRDefault="006C06CE" w:rsidP="0050725B">
      <w:pPr>
        <w:pStyle w:val="PargrafodaLista"/>
        <w:numPr>
          <w:ilvl w:val="1"/>
          <w:numId w:val="11"/>
        </w:numPr>
        <w:pPrChange w:id="725" w:author="Tatiane Schwanck Schardosim" w:date="2020-07-01T21:55:00Z">
          <w:pPr>
            <w:pStyle w:val="PargrafodaLista"/>
            <w:numPr>
              <w:ilvl w:val="1"/>
              <w:numId w:val="46"/>
            </w:numPr>
            <w:tabs>
              <w:tab w:val="num" w:pos="360"/>
            </w:tabs>
          </w:pPr>
        </w:pPrChange>
      </w:pPr>
      <w:r>
        <w:t>Clássica</w:t>
      </w:r>
    </w:p>
    <w:p w14:paraId="6A700781" w14:textId="77777777" w:rsidR="006C06CE" w:rsidRDefault="006C06CE" w:rsidP="0050725B">
      <w:pPr>
        <w:pStyle w:val="PargrafodaLista"/>
        <w:numPr>
          <w:ilvl w:val="1"/>
          <w:numId w:val="11"/>
        </w:numPr>
        <w:pPrChange w:id="726" w:author="Tatiane Schwanck Schardosim" w:date="2020-07-01T21:55:00Z">
          <w:pPr>
            <w:pStyle w:val="PargrafodaLista"/>
            <w:numPr>
              <w:ilvl w:val="1"/>
              <w:numId w:val="46"/>
            </w:numPr>
            <w:tabs>
              <w:tab w:val="num" w:pos="360"/>
            </w:tabs>
          </w:pPr>
        </w:pPrChange>
      </w:pPr>
      <w:r>
        <w:t>Country</w:t>
      </w:r>
    </w:p>
    <w:p w14:paraId="66DCBD39" w14:textId="77777777" w:rsidR="006C06CE" w:rsidRDefault="006C06CE" w:rsidP="0050725B">
      <w:pPr>
        <w:pStyle w:val="PargrafodaLista"/>
        <w:numPr>
          <w:ilvl w:val="1"/>
          <w:numId w:val="11"/>
        </w:numPr>
        <w:pPrChange w:id="727" w:author="Tatiane Schwanck Schardosim" w:date="2020-07-01T21:55:00Z">
          <w:pPr>
            <w:pStyle w:val="PargrafodaLista"/>
            <w:numPr>
              <w:ilvl w:val="1"/>
              <w:numId w:val="46"/>
            </w:numPr>
            <w:tabs>
              <w:tab w:val="num" w:pos="360"/>
            </w:tabs>
          </w:pPr>
        </w:pPrChange>
      </w:pPr>
      <w:r>
        <w:t>Dance</w:t>
      </w:r>
    </w:p>
    <w:p w14:paraId="3D5419FC" w14:textId="77777777" w:rsidR="006C06CE" w:rsidRDefault="006C06CE" w:rsidP="0050725B">
      <w:pPr>
        <w:pStyle w:val="PargrafodaLista"/>
        <w:numPr>
          <w:ilvl w:val="1"/>
          <w:numId w:val="11"/>
        </w:numPr>
        <w:pPrChange w:id="728" w:author="Tatiane Schwanck Schardosim" w:date="2020-07-01T21:55:00Z">
          <w:pPr>
            <w:pStyle w:val="PargrafodaLista"/>
            <w:numPr>
              <w:ilvl w:val="1"/>
              <w:numId w:val="46"/>
            </w:numPr>
            <w:tabs>
              <w:tab w:val="num" w:pos="360"/>
            </w:tabs>
          </w:pPr>
        </w:pPrChange>
      </w:pPr>
      <w:r>
        <w:t>Eletrônica</w:t>
      </w:r>
    </w:p>
    <w:p w14:paraId="5E75B010" w14:textId="77777777" w:rsidR="006C06CE" w:rsidRDefault="006C06CE" w:rsidP="0050725B">
      <w:pPr>
        <w:pStyle w:val="PargrafodaLista"/>
        <w:numPr>
          <w:ilvl w:val="1"/>
          <w:numId w:val="11"/>
        </w:numPr>
        <w:pPrChange w:id="729" w:author="Tatiane Schwanck Schardosim" w:date="2020-07-01T21:55:00Z">
          <w:pPr>
            <w:pStyle w:val="PargrafodaLista"/>
            <w:numPr>
              <w:ilvl w:val="1"/>
              <w:numId w:val="46"/>
            </w:numPr>
            <w:tabs>
              <w:tab w:val="num" w:pos="360"/>
            </w:tabs>
          </w:pPr>
        </w:pPrChange>
      </w:pPr>
      <w:r>
        <w:t>Folk</w:t>
      </w:r>
    </w:p>
    <w:p w14:paraId="63F035A5" w14:textId="77777777" w:rsidR="006C06CE" w:rsidRDefault="006C06CE" w:rsidP="0050725B">
      <w:pPr>
        <w:pStyle w:val="PargrafodaLista"/>
        <w:numPr>
          <w:ilvl w:val="1"/>
          <w:numId w:val="11"/>
        </w:numPr>
        <w:pPrChange w:id="730" w:author="Tatiane Schwanck Schardosim" w:date="2020-07-01T21:55:00Z">
          <w:pPr>
            <w:pStyle w:val="PargrafodaLista"/>
            <w:numPr>
              <w:ilvl w:val="1"/>
              <w:numId w:val="46"/>
            </w:numPr>
            <w:tabs>
              <w:tab w:val="num" w:pos="360"/>
            </w:tabs>
          </w:pPr>
        </w:pPrChange>
      </w:pPr>
      <w:r>
        <w:t>Funk</w:t>
      </w:r>
    </w:p>
    <w:p w14:paraId="1146E0FF" w14:textId="77777777" w:rsidR="006C06CE" w:rsidRDefault="006C06CE" w:rsidP="0050725B">
      <w:pPr>
        <w:pStyle w:val="PargrafodaLista"/>
        <w:numPr>
          <w:ilvl w:val="1"/>
          <w:numId w:val="11"/>
        </w:numPr>
        <w:pPrChange w:id="731" w:author="Tatiane Schwanck Schardosim" w:date="2020-07-01T21:55:00Z">
          <w:pPr>
            <w:pStyle w:val="PargrafodaLista"/>
            <w:numPr>
              <w:ilvl w:val="1"/>
              <w:numId w:val="46"/>
            </w:numPr>
            <w:tabs>
              <w:tab w:val="num" w:pos="360"/>
            </w:tabs>
          </w:pPr>
        </w:pPrChange>
      </w:pPr>
      <w:r>
        <w:t>Hip Hop</w:t>
      </w:r>
    </w:p>
    <w:p w14:paraId="6732593F" w14:textId="77777777" w:rsidR="006C06CE" w:rsidRDefault="006C06CE" w:rsidP="0050725B">
      <w:pPr>
        <w:pStyle w:val="PargrafodaLista"/>
        <w:numPr>
          <w:ilvl w:val="1"/>
          <w:numId w:val="11"/>
        </w:numPr>
        <w:pPrChange w:id="732" w:author="Tatiane Schwanck Schardosim" w:date="2020-07-01T21:55:00Z">
          <w:pPr>
            <w:pStyle w:val="PargrafodaLista"/>
            <w:numPr>
              <w:ilvl w:val="1"/>
              <w:numId w:val="46"/>
            </w:numPr>
            <w:tabs>
              <w:tab w:val="num" w:pos="360"/>
            </w:tabs>
          </w:pPr>
        </w:pPrChange>
      </w:pPr>
      <w:r>
        <w:t>Latina</w:t>
      </w:r>
    </w:p>
    <w:p w14:paraId="1196B216" w14:textId="77777777" w:rsidR="006C06CE" w:rsidRDefault="006C06CE" w:rsidP="0050725B">
      <w:pPr>
        <w:pStyle w:val="PargrafodaLista"/>
        <w:numPr>
          <w:ilvl w:val="1"/>
          <w:numId w:val="11"/>
        </w:numPr>
        <w:pPrChange w:id="733" w:author="Tatiane Schwanck Schardosim" w:date="2020-07-01T21:55:00Z">
          <w:pPr>
            <w:pStyle w:val="PargrafodaLista"/>
            <w:numPr>
              <w:ilvl w:val="1"/>
              <w:numId w:val="46"/>
            </w:numPr>
            <w:tabs>
              <w:tab w:val="num" w:pos="360"/>
            </w:tabs>
          </w:pPr>
        </w:pPrChange>
      </w:pPr>
      <w:r>
        <w:t>MPB</w:t>
      </w:r>
    </w:p>
    <w:p w14:paraId="5D3AB48E" w14:textId="77777777" w:rsidR="006C06CE" w:rsidRDefault="006C06CE" w:rsidP="0050725B">
      <w:pPr>
        <w:pStyle w:val="PargrafodaLista"/>
        <w:numPr>
          <w:ilvl w:val="1"/>
          <w:numId w:val="11"/>
        </w:numPr>
        <w:pPrChange w:id="734" w:author="Tatiane Schwanck Schardosim" w:date="2020-07-01T21:55:00Z">
          <w:pPr>
            <w:pStyle w:val="PargrafodaLista"/>
            <w:numPr>
              <w:ilvl w:val="1"/>
              <w:numId w:val="46"/>
            </w:numPr>
            <w:tabs>
              <w:tab w:val="num" w:pos="360"/>
            </w:tabs>
          </w:pPr>
        </w:pPrChange>
      </w:pPr>
      <w:r>
        <w:t>Jazz</w:t>
      </w:r>
    </w:p>
    <w:p w14:paraId="302D9F20" w14:textId="77777777" w:rsidR="006C06CE" w:rsidRDefault="006C06CE" w:rsidP="0050725B">
      <w:pPr>
        <w:pStyle w:val="PargrafodaLista"/>
        <w:numPr>
          <w:ilvl w:val="1"/>
          <w:numId w:val="11"/>
        </w:numPr>
        <w:pPrChange w:id="735" w:author="Tatiane Schwanck Schardosim" w:date="2020-07-01T21:55:00Z">
          <w:pPr>
            <w:pStyle w:val="PargrafodaLista"/>
            <w:numPr>
              <w:ilvl w:val="1"/>
              <w:numId w:val="46"/>
            </w:numPr>
            <w:tabs>
              <w:tab w:val="num" w:pos="360"/>
            </w:tabs>
          </w:pPr>
        </w:pPrChange>
      </w:pPr>
      <w:r>
        <w:t>Pop</w:t>
      </w:r>
    </w:p>
    <w:p w14:paraId="613E6BE9" w14:textId="77777777" w:rsidR="006C06CE" w:rsidRDefault="006C06CE" w:rsidP="0050725B">
      <w:pPr>
        <w:pStyle w:val="PargrafodaLista"/>
        <w:numPr>
          <w:ilvl w:val="1"/>
          <w:numId w:val="11"/>
        </w:numPr>
        <w:pPrChange w:id="736" w:author="Tatiane Schwanck Schardosim" w:date="2020-07-01T21:55:00Z">
          <w:pPr>
            <w:pStyle w:val="PargrafodaLista"/>
            <w:numPr>
              <w:ilvl w:val="1"/>
              <w:numId w:val="46"/>
            </w:numPr>
            <w:tabs>
              <w:tab w:val="num" w:pos="360"/>
            </w:tabs>
          </w:pPr>
        </w:pPrChange>
      </w:pPr>
      <w:r>
        <w:lastRenderedPageBreak/>
        <w:t>Reggae</w:t>
      </w:r>
    </w:p>
    <w:p w14:paraId="32BEA8F4" w14:textId="77777777" w:rsidR="006C06CE" w:rsidRDefault="006C06CE" w:rsidP="0050725B">
      <w:pPr>
        <w:pStyle w:val="PargrafodaLista"/>
        <w:numPr>
          <w:ilvl w:val="1"/>
          <w:numId w:val="11"/>
        </w:numPr>
        <w:pPrChange w:id="737" w:author="Tatiane Schwanck Schardosim" w:date="2020-07-01T21:55:00Z">
          <w:pPr>
            <w:pStyle w:val="PargrafodaLista"/>
            <w:numPr>
              <w:ilvl w:val="1"/>
              <w:numId w:val="46"/>
            </w:numPr>
            <w:tabs>
              <w:tab w:val="num" w:pos="360"/>
            </w:tabs>
          </w:pPr>
        </w:pPrChange>
      </w:pPr>
      <w:r>
        <w:t>R&amp;B</w:t>
      </w:r>
    </w:p>
    <w:p w14:paraId="57647447" w14:textId="77777777" w:rsidR="006C06CE" w:rsidRDefault="006C06CE" w:rsidP="0050725B">
      <w:pPr>
        <w:pStyle w:val="PargrafodaLista"/>
        <w:numPr>
          <w:ilvl w:val="1"/>
          <w:numId w:val="11"/>
        </w:numPr>
        <w:pPrChange w:id="738" w:author="Tatiane Schwanck Schardosim" w:date="2020-07-01T21:55:00Z">
          <w:pPr>
            <w:pStyle w:val="PargrafodaLista"/>
            <w:numPr>
              <w:ilvl w:val="1"/>
              <w:numId w:val="46"/>
            </w:numPr>
            <w:tabs>
              <w:tab w:val="num" w:pos="360"/>
            </w:tabs>
          </w:pPr>
        </w:pPrChange>
      </w:pPr>
      <w:r>
        <w:t>Rock</w:t>
      </w:r>
    </w:p>
    <w:p w14:paraId="43CDA740" w14:textId="77777777" w:rsidR="006C06CE" w:rsidRPr="00292515" w:rsidRDefault="006C06CE" w:rsidP="0050725B">
      <w:pPr>
        <w:pStyle w:val="PargrafodaLista"/>
        <w:numPr>
          <w:ilvl w:val="1"/>
          <w:numId w:val="11"/>
        </w:numPr>
        <w:rPr>
          <w:lang w:val="en-US"/>
        </w:rPr>
        <w:pPrChange w:id="739" w:author="Tatiane Schwanck Schardosim" w:date="2020-07-01T21:55:00Z">
          <w:pPr>
            <w:pStyle w:val="PargrafodaLista"/>
            <w:numPr>
              <w:ilvl w:val="1"/>
              <w:numId w:val="46"/>
            </w:numPr>
            <w:tabs>
              <w:tab w:val="num" w:pos="360"/>
            </w:tabs>
          </w:pPr>
        </w:pPrChange>
      </w:pPr>
      <w:r w:rsidRPr="00292515">
        <w:rPr>
          <w:lang w:val="en-US"/>
        </w:rPr>
        <w:t>Soundtrack</w:t>
      </w:r>
    </w:p>
    <w:p w14:paraId="38ECDE4B" w14:textId="43962BD3" w:rsidR="006C06CE" w:rsidRDefault="006C06CE" w:rsidP="0050725B">
      <w:pPr>
        <w:pStyle w:val="PargrafodaLista"/>
        <w:numPr>
          <w:ilvl w:val="1"/>
          <w:numId w:val="11"/>
        </w:numPr>
        <w:pPrChange w:id="740" w:author="Tatiane Schwanck Schardosim" w:date="2020-07-01T21:55:00Z">
          <w:pPr>
            <w:pStyle w:val="PargrafodaLista"/>
            <w:numPr>
              <w:ilvl w:val="1"/>
              <w:numId w:val="46"/>
            </w:numPr>
            <w:tabs>
              <w:tab w:val="num" w:pos="360"/>
            </w:tabs>
          </w:pPr>
        </w:pPrChange>
      </w:pPr>
      <w:r>
        <w:t>Vocal</w:t>
      </w:r>
    </w:p>
    <w:p w14:paraId="3896CE35" w14:textId="128D6DB1" w:rsidR="002F1CFC" w:rsidRDefault="002F1CFC" w:rsidP="0050725B">
      <w:pPr>
        <w:pStyle w:val="Listas1"/>
        <w:numPr>
          <w:ilvl w:val="0"/>
          <w:numId w:val="11"/>
        </w:numPr>
        <w:pPrChange w:id="741" w:author="Tatiane Schwanck Schardosim" w:date="2020-07-01T21:55:00Z">
          <w:pPr>
            <w:pStyle w:val="Listas1"/>
            <w:numPr>
              <w:numId w:val="46"/>
            </w:numPr>
            <w:tabs>
              <w:tab w:val="num" w:pos="360"/>
            </w:tabs>
          </w:pPr>
        </w:pPrChange>
      </w:pPr>
      <w:r>
        <w:t>Gostaria de participar de uma pesquisa que visa melhorar a recomendação musical?</w:t>
      </w:r>
    </w:p>
    <w:p w14:paraId="56B5C9DC" w14:textId="6D3C69A2" w:rsidR="00C14AC4" w:rsidRDefault="00C14AC4" w:rsidP="0050725B">
      <w:pPr>
        <w:pStyle w:val="Listas1"/>
        <w:numPr>
          <w:ilvl w:val="0"/>
          <w:numId w:val="11"/>
        </w:numPr>
        <w:pPrChange w:id="742" w:author="Tatiane Schwanck Schardosim" w:date="2020-07-01T21:55:00Z">
          <w:pPr>
            <w:pStyle w:val="Listas1"/>
            <w:numPr>
              <w:numId w:val="46"/>
            </w:numPr>
            <w:tabs>
              <w:tab w:val="num" w:pos="360"/>
            </w:tabs>
          </w:pPr>
        </w:pPrChange>
      </w:pPr>
      <w:r w:rsidRPr="00C14AC4">
        <w:t>Sua idade</w:t>
      </w:r>
    </w:p>
    <w:p w14:paraId="6ED20D46" w14:textId="5AA9D458" w:rsidR="00FB4B41" w:rsidRPr="00D902DF" w:rsidRDefault="00FB4B41" w:rsidP="0050725B">
      <w:pPr>
        <w:pStyle w:val="Listas1"/>
        <w:numPr>
          <w:ilvl w:val="0"/>
          <w:numId w:val="11"/>
        </w:numPr>
        <w:pPrChange w:id="743" w:author="Tatiane Schwanck Schardosim" w:date="2020-07-01T21:55:00Z">
          <w:pPr>
            <w:pStyle w:val="Listas1"/>
            <w:numPr>
              <w:numId w:val="46"/>
            </w:numPr>
            <w:tabs>
              <w:tab w:val="num" w:pos="360"/>
            </w:tabs>
          </w:pPr>
        </w:pPrChange>
      </w:pPr>
      <w:r>
        <w:t>Dicas e sugestões?</w:t>
      </w:r>
    </w:p>
    <w:p w14:paraId="545B819D" w14:textId="29901BAF" w:rsidR="002638C0" w:rsidRDefault="002638C0" w:rsidP="00CA31F6">
      <w:pPr>
        <w:pStyle w:val="Ttulo3"/>
      </w:pPr>
      <w:bookmarkStart w:id="744" w:name="_Toc44531578"/>
      <w:r>
        <w:t>Como o trabalho vai capturar as ações do usuário</w:t>
      </w:r>
      <w:r w:rsidR="00100C1D">
        <w:t xml:space="preserve"> e </w:t>
      </w:r>
      <w:r w:rsidR="004B0788">
        <w:t>enviá-las</w:t>
      </w:r>
      <w:r w:rsidR="00100C1D">
        <w:t xml:space="preserve"> ao sistema</w:t>
      </w:r>
      <w:r>
        <w:t>?</w:t>
      </w:r>
      <w:bookmarkEnd w:id="744"/>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ins w:id="745" w:author="Tatiane Schwanck Schardosim" w:date="2020-07-01T21:04:00Z">
        <w:r w:rsidR="00415500">
          <w:t xml:space="preserve">abaixo </w:t>
        </w:r>
      </w:ins>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746" w:name="_Toc4453152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746"/>
    </w:p>
    <w:p w14:paraId="2C9FBCF1" w14:textId="77D3D6CF" w:rsidR="009A3C77" w:rsidRPr="009A3C77" w:rsidRDefault="009A3C77" w:rsidP="00CA31F6">
      <w:r>
        <w:tab/>
      </w:r>
      <w:commentRangeStart w:id="747"/>
      <w:r>
        <w:t>As ações utilizadas</w:t>
      </w:r>
      <w:del w:id="748" w:author="Tatiane Schwanck Schardosim" w:date="2020-07-01T21:04:00Z">
        <w:r w:rsidDel="00415500">
          <w:delText>,</w:delText>
        </w:r>
      </w:del>
      <w:r>
        <w:t xml:space="preserve"> serão as apresentadas na seção </w:t>
      </w:r>
      <w:r>
        <w:fldChar w:fldCharType="begin"/>
      </w:r>
      <w:r>
        <w:instrText xml:space="preserve"> REF _Ref42462937 \r \h </w:instrText>
      </w:r>
      <w:r>
        <w:fldChar w:fldCharType="separate"/>
      </w:r>
      <w:r>
        <w:t>3.1.4</w:t>
      </w:r>
      <w:r>
        <w:fldChar w:fldCharType="end"/>
      </w:r>
      <w:commentRangeEnd w:id="747"/>
      <w:r w:rsidR="00415500">
        <w:rPr>
          <w:rStyle w:val="Refdecomentrio"/>
        </w:rPr>
        <w:commentReference w:id="747"/>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49" w:name="_Toc44531579"/>
      <w:r>
        <w:t xml:space="preserve">Como o trabalho vai validar se </w:t>
      </w:r>
      <w:r w:rsidR="006D3A8F">
        <w:t>as ações do usuário condizem</w:t>
      </w:r>
      <w:r>
        <w:t xml:space="preserve"> com o contexto?</w:t>
      </w:r>
      <w:bookmarkEnd w:id="749"/>
    </w:p>
    <w:p w14:paraId="0734C83E" w14:textId="66E20937"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ins w:id="750" w:author="Tatiane Schwanck Schardosim" w:date="2020-07-01T21:06:00Z">
        <w:r w:rsidR="00637DCC">
          <w:t>.</w:t>
        </w:r>
      </w:ins>
      <w:ins w:id="751" w:author="Tatiane Schwanck Schardosim" w:date="2020-07-01T21:05:00Z">
        <w:r w:rsidR="003C410D">
          <w:t xml:space="preserve"> </w:t>
        </w:r>
      </w:ins>
      <w:moveToRangeStart w:id="752" w:author="Tatiane Schwanck Schardosim" w:date="2020-07-01T21:06:00Z" w:name="move44530028"/>
      <w:moveTo w:id="753" w:author="Tatiane Schwanck Schardosim" w:date="2020-07-01T21:06:00Z">
        <w:r w:rsidR="00637DCC">
          <w:t xml:space="preserve">A </w:t>
        </w:r>
        <w:r w:rsidR="00637DCC">
          <w:fldChar w:fldCharType="begin"/>
        </w:r>
        <w:r w:rsidR="00637DCC">
          <w:instrText xml:space="preserve"> REF _Ref42460243 \h </w:instrText>
        </w:r>
      </w:moveTo>
      <w:moveTo w:id="754" w:author="Tatiane Schwanck Schardosim" w:date="2020-07-01T21:06:00Z">
        <w:r w:rsidR="00637DCC">
          <w:fldChar w:fldCharType="separate"/>
        </w:r>
        <w:r w:rsidR="00637DCC">
          <w:t xml:space="preserve">Figura </w:t>
        </w:r>
        <w:r w:rsidR="00637DCC">
          <w:rPr>
            <w:noProof/>
          </w:rPr>
          <w:t>13</w:t>
        </w:r>
        <w:r w:rsidR="00637DCC">
          <w:fldChar w:fldCharType="end"/>
        </w:r>
        <w:r w:rsidR="00637DCC">
          <w:t xml:space="preserve"> </w:t>
        </w:r>
      </w:moveTo>
      <w:ins w:id="755" w:author="Tatiane Schwanck Schardosim" w:date="2020-07-01T21:06:00Z">
        <w:r w:rsidR="00637DCC">
          <w:t xml:space="preserve">abaixo </w:t>
        </w:r>
      </w:ins>
      <w:moveTo w:id="756" w:author="Tatiane Schwanck Schardosim" w:date="2020-07-01T21:06:00Z">
        <w:r w:rsidR="00637DCC">
          <w:t>apresenta o processo do sistema desde o momento que irá receber as ações e o contexto atual do usuário, até sua última etapa que é retornar ao app com a informação se as ações do usuário estão indicando para o sistema que sua interpretação do contexto está correta ou não.</w:t>
        </w:r>
      </w:moveTo>
      <w:moveToRangeEnd w:id="752"/>
      <w:ins w:id="757" w:author="Tatiane Schwanck Schardosim" w:date="2020-07-01T21:06:00Z">
        <w:r w:rsidR="003C410D">
          <w:t>.</w:t>
        </w:r>
      </w:ins>
      <w:del w:id="758" w:author="Tatiane Schwanck Schardosim" w:date="2020-07-01T21:05:00Z">
        <w:r w:rsidR="00AB0B09" w:rsidDel="003C410D">
          <w:delText xml:space="preserve">. </w:delText>
        </w:r>
      </w:del>
    </w:p>
    <w:p w14:paraId="2A3399FD" w14:textId="77777777" w:rsidR="00B24DA9" w:rsidRDefault="00BE4034" w:rsidP="00CA31F6">
      <w:commentRangeStart w:id="759"/>
      <w:r>
        <w:rPr>
          <w:noProof/>
          <w:lang w:eastAsia="pt-BR"/>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59"/>
      <w:r w:rsidR="00637DCC">
        <w:rPr>
          <w:rStyle w:val="Refdecomentrio"/>
        </w:rPr>
        <w:commentReference w:id="759"/>
      </w:r>
    </w:p>
    <w:p w14:paraId="23D3FFFD" w14:textId="02E0144E" w:rsidR="004430B1" w:rsidRDefault="00B24DA9" w:rsidP="00CA31F6">
      <w:pPr>
        <w:pStyle w:val="Legenda"/>
      </w:pPr>
      <w:bookmarkStart w:id="760" w:name="_Ref42460243"/>
      <w:bookmarkStart w:id="761" w:name="_Toc4453152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60"/>
      <w:r>
        <w:t xml:space="preserve"> Fluxo feito para avaliar se as a</w:t>
      </w:r>
      <w:r w:rsidRPr="00E95F00">
        <w:t>ções condizem com o contexto</w:t>
      </w:r>
      <w:r w:rsidR="000E0E6F">
        <w:t xml:space="preserve"> </w:t>
      </w:r>
      <w:r w:rsidR="000E0E6F" w:rsidRPr="00353DD1">
        <w:t>(próprio, 2020)</w:t>
      </w:r>
      <w:bookmarkEnd w:id="761"/>
    </w:p>
    <w:p w14:paraId="1BA9458F" w14:textId="402C40A1" w:rsidR="00773A04" w:rsidRPr="00773A04" w:rsidRDefault="00773A04" w:rsidP="00CA31F6">
      <w:r>
        <w:tab/>
      </w:r>
      <w:moveFromRangeStart w:id="762" w:author="Tatiane Schwanck Schardosim" w:date="2020-07-01T21:06:00Z" w:name="move44530028"/>
      <w:moveFrom w:id="763" w:author="Tatiane Schwanck Schardosim" w:date="2020-07-01T21:06:00Z">
        <w:r w:rsidDel="00637DCC">
          <w:t xml:space="preserve">A </w:t>
        </w:r>
        <w:r w:rsidR="008F071A" w:rsidDel="00637DCC">
          <w:fldChar w:fldCharType="begin"/>
        </w:r>
        <w:r w:rsidR="008F071A" w:rsidDel="00637DCC">
          <w:instrText xml:space="preserve"> REF _Ref42460243 \h </w:instrText>
        </w:r>
      </w:moveFrom>
      <w:del w:id="764" w:author="Tatiane Schwanck Schardosim" w:date="2020-07-01T21:06:00Z"/>
      <w:moveFrom w:id="765" w:author="Tatiane Schwanck Schardosim" w:date="2020-07-01T21:06:00Z">
        <w:r w:rsidR="008F071A" w:rsidDel="00637DCC">
          <w:fldChar w:fldCharType="separate"/>
        </w:r>
        <w:r w:rsidR="008F071A" w:rsidDel="00637DCC">
          <w:t xml:space="preserve">Figura </w:t>
        </w:r>
        <w:r w:rsidR="008F071A" w:rsidDel="00637DCC">
          <w:rPr>
            <w:noProof/>
          </w:rPr>
          <w:t>13</w:t>
        </w:r>
        <w:r w:rsidR="008F071A" w:rsidDel="00637DCC">
          <w:fldChar w:fldCharType="end"/>
        </w:r>
        <w:r w:rsidR="008F071A" w:rsidDel="00637DCC">
          <w:t xml:space="preserve"> </w:t>
        </w:r>
        <w:r w:rsidDel="00637DCC">
          <w:t xml:space="preserve">apresenta o processo do sistema desde o momento que </w:t>
        </w:r>
        <w:r w:rsidR="00B41E5C" w:rsidDel="00637DCC">
          <w:t>irá</w:t>
        </w:r>
        <w:r w:rsidDel="00637DCC">
          <w:t xml:space="preserve"> receber as ações e o contexto atual do usuário, até sua última etapa que é retornar ao app com a informação se as ações do usuário estão indicando para o sistema que sua interpretação do contexto </w:t>
        </w:r>
        <w:r w:rsidR="004B1435" w:rsidDel="00637DCC">
          <w:t>está</w:t>
        </w:r>
        <w:r w:rsidDel="00637DCC">
          <w:t xml:space="preserve"> </w:t>
        </w:r>
        <w:r w:rsidR="004B1435" w:rsidDel="00637DCC">
          <w:t>correta ou não</w:t>
        </w:r>
        <w:r w:rsidDel="00637DCC">
          <w:t>.</w:t>
        </w:r>
      </w:moveFrom>
      <w:moveFromRangeEnd w:id="762"/>
    </w:p>
    <w:p w14:paraId="690211CB" w14:textId="727BEE15" w:rsidR="002638C0" w:rsidRDefault="00542BF8" w:rsidP="00CA31F6">
      <w:pPr>
        <w:pStyle w:val="Ttulo3"/>
      </w:pPr>
      <w:bookmarkStart w:id="766" w:name="_Toc44531580"/>
      <w:r>
        <w:t>C</w:t>
      </w:r>
      <w:r w:rsidR="002638C0">
        <w:t>omo o trabalho vai relacionar as músicas que o usuário gosta aos contextos?</w:t>
      </w:r>
      <w:bookmarkEnd w:id="766"/>
    </w:p>
    <w:p w14:paraId="3E21BD21" w14:textId="5DD2BB89" w:rsidR="00542BF8" w:rsidRDefault="00542BF8" w:rsidP="00CA31F6">
      <w:r>
        <w:tab/>
      </w:r>
      <w:ins w:id="767" w:author="Tatiane Schwanck Schardosim" w:date="2020-07-01T21:08:00Z">
        <w:r w:rsidR="00637DCC">
          <w:t xml:space="preserve">Ainda existem estudos a serem aprofundados para responder a esta pergunta, </w:t>
        </w:r>
      </w:ins>
      <w:del w:id="768" w:author="Tatiane Schwanck Schardosim" w:date="2020-07-01T21:08:00Z">
        <w:r w:rsidR="00626FA0" w:rsidDel="00637DCC">
          <w:delText>Dado que</w:delText>
        </w:r>
        <w:r w:rsidR="00A3062D" w:rsidDel="00637DCC">
          <w:delText xml:space="preserve"> essa pergunta</w:delText>
        </w:r>
      </w:del>
      <w:ins w:id="769" w:author="Tatiane Schwanck Schardosim" w:date="2020-07-01T21:08:00Z">
        <w:r w:rsidR="00637DCC">
          <w:t>pois</w:t>
        </w:r>
      </w:ins>
      <w:r w:rsidR="00A3062D">
        <w:t xml:space="preserve"> trata de uma relação estrutural </w:t>
      </w:r>
      <w:del w:id="770" w:author="Tatiane Schwanck Schardosim" w:date="2020-07-01T21:08:00Z">
        <w:r w:rsidR="00A3062D" w:rsidDel="00637DCC">
          <w:delText>do banco</w:delText>
        </w:r>
      </w:del>
      <w:ins w:id="771" w:author="Tatiane Schwanck Schardosim" w:date="2020-07-01T21:08:00Z">
        <w:r w:rsidR="00637DCC">
          <w:t xml:space="preserve">do banco e </w:t>
        </w:r>
      </w:ins>
      <w:ins w:id="772" w:author="Tatiane Schwanck Schardosim" w:date="2020-07-01T21:09:00Z">
        <w:r w:rsidR="00637DCC">
          <w:t>algoritmo</w:t>
        </w:r>
      </w:ins>
      <w:r w:rsidR="00A3062D">
        <w:t xml:space="preserve">, </w:t>
      </w:r>
      <w:ins w:id="773" w:author="Tatiane Schwanck Schardosim" w:date="2020-07-01T21:09:00Z">
        <w:r w:rsidR="00637DCC">
          <w:t xml:space="preserve">com isso a mesma </w:t>
        </w:r>
      </w:ins>
      <w:r w:rsidR="009B7C61">
        <w:t>será</w:t>
      </w:r>
      <w:r w:rsidR="00A3062D">
        <w:t xml:space="preserve"> respondida </w:t>
      </w:r>
      <w:del w:id="774" w:author="Tatiane Schwanck Schardosim" w:date="2020-07-01T21:09:00Z">
        <w:r w:rsidR="00A3062D" w:rsidDel="00637DCC">
          <w:delText xml:space="preserve">no </w:delText>
        </w:r>
      </w:del>
      <w:ins w:id="775" w:author="Tatiane Schwanck Schardosim" w:date="2020-07-01T21:09:00Z">
        <w:r w:rsidR="00637DCC">
          <w:t xml:space="preserve">durante  próxima </w:t>
        </w:r>
      </w:ins>
      <w:ins w:id="776" w:author="Tatiane Schwanck Schardosim" w:date="2020-07-01T21:10:00Z">
        <w:r w:rsidR="00637DCC">
          <w:t xml:space="preserve">fase </w:t>
        </w:r>
      </w:ins>
      <w:ins w:id="777" w:author="Tatiane Schwanck Schardosim" w:date="2020-07-01T21:09:00Z">
        <w:r w:rsidR="00637DCC">
          <w:t xml:space="preserve">de </w:t>
        </w:r>
      </w:ins>
      <w:r w:rsidR="00A3062D">
        <w:t>desenvolvimento des</w:t>
      </w:r>
      <w:ins w:id="778" w:author="Tatiane Schwanck Schardosim" w:date="2020-07-01T21:09:00Z">
        <w:r w:rsidR="00637DCC">
          <w:t>t</w:t>
        </w:r>
      </w:ins>
      <w:del w:id="779" w:author="Tatiane Schwanck Schardosim" w:date="2020-07-01T21:09:00Z">
        <w:r w:rsidR="00A3062D" w:rsidDel="00637DCC">
          <w:delText>s</w:delText>
        </w:r>
      </w:del>
      <w:r w:rsidR="00A3062D">
        <w:t>e trabalho</w:t>
      </w:r>
      <w:del w:id="780" w:author="Tatiane Schwanck Schardosim" w:date="2020-07-01T21:10:00Z">
        <w:r w:rsidR="00CF3D0D" w:rsidDel="00637DCC">
          <w:delText xml:space="preserve">, </w:delText>
        </w:r>
      </w:del>
      <w:del w:id="781" w:author="Tatiane Schwanck Schardosim" w:date="2020-07-01T21:09:00Z">
        <w:r w:rsidR="00CF3D0D" w:rsidDel="00637DCC">
          <w:delText xml:space="preserve">o qual </w:delText>
        </w:r>
        <w:r w:rsidR="00FB74D4" w:rsidDel="00637DCC">
          <w:delText>será</w:delText>
        </w:r>
        <w:r w:rsidR="00CF3D0D" w:rsidDel="00637DCC">
          <w:delText xml:space="preserve"> feito no </w:delText>
        </w:r>
        <w:r w:rsidR="00FB74D4" w:rsidDel="00637DCC">
          <w:delText>próximo</w:delText>
        </w:r>
        <w:r w:rsidR="00CF3D0D" w:rsidDel="00637DCC">
          <w:delText xml:space="preserve"> semestre</w:delText>
        </w:r>
      </w:del>
      <w:del w:id="782" w:author="Tatiane Schwanck Schardosim" w:date="2020-07-01T21:10:00Z">
        <w:r w:rsidR="00A3062D" w:rsidDel="00637DCC">
          <w:delText>.</w:delText>
        </w:r>
      </w:del>
      <w:ins w:id="783" w:author="Tatiane Schwanck Schardosim" w:date="2020-07-01T21:10:00Z">
        <w:r w:rsidR="00637DCC">
          <w:t>.</w:t>
        </w:r>
      </w:ins>
    </w:p>
    <w:p w14:paraId="0F71798F" w14:textId="5BE68C8B" w:rsidR="002638C0" w:rsidRDefault="00542BF8" w:rsidP="00CA31F6">
      <w:pPr>
        <w:pStyle w:val="Ttulo3"/>
      </w:pPr>
      <w:bookmarkStart w:id="784" w:name="_Toc44531581"/>
      <w:r>
        <w:t>C</w:t>
      </w:r>
      <w:r w:rsidR="002638C0">
        <w:t>omo o trabalho vai classificar o contexto para apresentar para usuário?</w:t>
      </w:r>
      <w:bookmarkEnd w:id="784"/>
    </w:p>
    <w:p w14:paraId="0DF44838" w14:textId="4E7C0CC2"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ins w:id="785" w:author="Tatiane Schwanck Schardosim" w:date="2020-07-01T21:11:00Z">
        <w:r w:rsidR="00637DCC">
          <w:t xml:space="preserve">o algoritmo </w:t>
        </w:r>
      </w:ins>
      <w:del w:id="786" w:author="Tatiane Schwanck Schardosim" w:date="2020-07-01T21:11:00Z">
        <w:r w:rsidR="00756DF5" w:rsidDel="00637DCC">
          <w:delText xml:space="preserve">o sistema </w:delText>
        </w:r>
      </w:del>
      <w:r w:rsidR="00756DF5">
        <w:t xml:space="preserve">entender, que as ações do usuário não condizem com o contexto atual, </w:t>
      </w:r>
      <w:ins w:id="787" w:author="Tatiane Schwanck Schardosim" w:date="2020-07-01T21:12:00Z">
        <w:r w:rsidR="00637DCC">
          <w:t>será apresentada</w:t>
        </w:r>
      </w:ins>
      <w:del w:id="788" w:author="Tatiane Schwanck Schardosim" w:date="2020-07-01T21:12:00Z">
        <w:r w:rsidR="00681012" w:rsidDel="00637DCC">
          <w:delText>será apresentad</w:delText>
        </w:r>
      </w:del>
      <w:del w:id="789" w:author="Tatiane Schwanck Schardosim" w:date="2020-07-01T21:10:00Z">
        <w:r w:rsidR="00681012" w:rsidDel="00637DCC">
          <w:delText>o</w:delText>
        </w:r>
      </w:del>
      <w:r w:rsidR="00681012">
        <w:t xml:space="preserve"> uma tela </w:t>
      </w:r>
      <w:ins w:id="790" w:author="Tatiane Schwanck Schardosim" w:date="2020-07-01T21:12:00Z">
        <w:r w:rsidR="00637DCC">
          <w:t xml:space="preserve">na aplicação </w:t>
        </w:r>
      </w:ins>
      <w:r w:rsidR="00681012">
        <w:lastRenderedPageBreak/>
        <w:t xml:space="preserve">perguntando se há divergências no contexto da vida real e do entendido pelo </w:t>
      </w:r>
      <w:del w:id="791" w:author="Tatiane Schwanck Schardosim" w:date="2020-07-01T21:13:00Z">
        <w:r w:rsidR="00681012" w:rsidDel="00637DCC">
          <w:delText>sistema</w:delText>
        </w:r>
      </w:del>
      <w:ins w:id="792" w:author="Tatiane Schwanck Schardosim" w:date="2020-07-01T21:13:00Z">
        <w:r w:rsidR="00637DCC">
          <w:t>algoritmo</w:t>
        </w:r>
      </w:ins>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50725B">
      <w:pPr>
        <w:pStyle w:val="PargrafodaLista"/>
        <w:numPr>
          <w:ilvl w:val="0"/>
          <w:numId w:val="10"/>
        </w:numPr>
        <w:pPrChange w:id="793" w:author="Tatiane Schwanck Schardosim" w:date="2020-07-01T21:55:00Z">
          <w:pPr>
            <w:pStyle w:val="PargrafodaLista"/>
            <w:numPr>
              <w:numId w:val="45"/>
            </w:numPr>
            <w:tabs>
              <w:tab w:val="num" w:pos="360"/>
            </w:tabs>
          </w:pPr>
        </w:pPrChange>
      </w:pPr>
      <w:r>
        <w:t>Clima</w:t>
      </w:r>
    </w:p>
    <w:p w14:paraId="73ADB815" w14:textId="1BBA1654" w:rsidR="00AA6A73" w:rsidRDefault="00AA6A73" w:rsidP="0050725B">
      <w:pPr>
        <w:pStyle w:val="PargrafodaLista"/>
        <w:numPr>
          <w:ilvl w:val="0"/>
          <w:numId w:val="10"/>
        </w:numPr>
        <w:pPrChange w:id="794" w:author="Tatiane Schwanck Schardosim" w:date="2020-07-01T21:55:00Z">
          <w:pPr>
            <w:pStyle w:val="PargrafodaLista"/>
            <w:numPr>
              <w:numId w:val="45"/>
            </w:numPr>
            <w:tabs>
              <w:tab w:val="num" w:pos="360"/>
            </w:tabs>
          </w:pPr>
        </w:pPrChange>
      </w:pPr>
      <w:r>
        <w:t>Atividade</w:t>
      </w:r>
    </w:p>
    <w:p w14:paraId="4CF750AF" w14:textId="0411026C" w:rsidR="00AA6A73" w:rsidRDefault="00AA6A73" w:rsidP="0050725B">
      <w:pPr>
        <w:pStyle w:val="PargrafodaLista"/>
        <w:numPr>
          <w:ilvl w:val="0"/>
          <w:numId w:val="10"/>
        </w:numPr>
        <w:pPrChange w:id="795" w:author="Tatiane Schwanck Schardosim" w:date="2020-07-01T21:55:00Z">
          <w:pPr>
            <w:pStyle w:val="PargrafodaLista"/>
            <w:numPr>
              <w:numId w:val="45"/>
            </w:numPr>
            <w:tabs>
              <w:tab w:val="num" w:pos="360"/>
            </w:tabs>
          </w:pPr>
        </w:pPrChange>
      </w:pPr>
      <w:r>
        <w:t>Localização</w:t>
      </w:r>
    </w:p>
    <w:p w14:paraId="1B9691A0" w14:textId="048A58E7" w:rsidR="00AA6A73" w:rsidRDefault="00AA6A73" w:rsidP="0050725B">
      <w:pPr>
        <w:pStyle w:val="PargrafodaLista"/>
        <w:numPr>
          <w:ilvl w:val="0"/>
          <w:numId w:val="10"/>
        </w:numPr>
        <w:pPrChange w:id="796" w:author="Tatiane Schwanck Schardosim" w:date="2020-07-01T21:55:00Z">
          <w:pPr>
            <w:pStyle w:val="PargrafodaLista"/>
            <w:numPr>
              <w:numId w:val="45"/>
            </w:numPr>
            <w:tabs>
              <w:tab w:val="num" w:pos="360"/>
            </w:tabs>
          </w:pPr>
        </w:pPrChange>
      </w:pPr>
      <w:r>
        <w:t>Grupo / Individual</w:t>
      </w:r>
    </w:p>
    <w:p w14:paraId="4A81371C" w14:textId="4BC71D92" w:rsidR="00AA6A73" w:rsidRDefault="00AA6A73" w:rsidP="0050725B">
      <w:pPr>
        <w:pStyle w:val="PargrafodaLista"/>
        <w:numPr>
          <w:ilvl w:val="0"/>
          <w:numId w:val="10"/>
        </w:numPr>
        <w:pPrChange w:id="797" w:author="Tatiane Schwanck Schardosim" w:date="2020-07-01T21:55:00Z">
          <w:pPr>
            <w:pStyle w:val="PargrafodaLista"/>
            <w:numPr>
              <w:numId w:val="45"/>
            </w:numPr>
            <w:tabs>
              <w:tab w:val="num" w:pos="360"/>
            </w:tabs>
          </w:pPr>
        </w:pPrChange>
      </w:pPr>
      <w:r>
        <w:t>Humor</w:t>
      </w:r>
    </w:p>
    <w:p w14:paraId="30C64C32" w14:textId="7F897796" w:rsidR="00AA6A73" w:rsidRDefault="00AA6A73" w:rsidP="0050725B">
      <w:pPr>
        <w:pStyle w:val="PargrafodaLista"/>
        <w:numPr>
          <w:ilvl w:val="0"/>
          <w:numId w:val="10"/>
        </w:numPr>
        <w:pPrChange w:id="798" w:author="Tatiane Schwanck Schardosim" w:date="2020-07-01T21:55:00Z">
          <w:pPr>
            <w:pStyle w:val="PargrafodaLista"/>
            <w:numPr>
              <w:numId w:val="45"/>
            </w:numPr>
            <w:tabs>
              <w:tab w:val="num" w:pos="360"/>
            </w:tabs>
          </w:pPr>
        </w:pPrChange>
      </w:pPr>
      <w:r>
        <w:t>Histórico de ações</w:t>
      </w:r>
    </w:p>
    <w:p w14:paraId="57BDBFCF" w14:textId="14CA2791" w:rsidR="00681012" w:rsidRDefault="003E6969" w:rsidP="0050725B">
      <w:pPr>
        <w:pStyle w:val="PargrafodaLista"/>
        <w:numPr>
          <w:ilvl w:val="0"/>
          <w:numId w:val="10"/>
        </w:numPr>
        <w:pPrChange w:id="799" w:author="Tatiane Schwanck Schardosim" w:date="2020-07-01T21:55:00Z">
          <w:pPr>
            <w:pStyle w:val="PargrafodaLista"/>
            <w:numPr>
              <w:numId w:val="45"/>
            </w:numPr>
            <w:tabs>
              <w:tab w:val="num" w:pos="360"/>
            </w:tabs>
          </w:pPr>
        </w:pPrChange>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800" w:name="_Toc44531582"/>
      <w:r>
        <w:t>C</w:t>
      </w:r>
      <w:r w:rsidR="002638C0">
        <w:t xml:space="preserve">omo o trabalho vai recomendar novas </w:t>
      </w:r>
      <w:r>
        <w:t>músicas</w:t>
      </w:r>
      <w:r w:rsidR="002638C0">
        <w:t xml:space="preserve"> a partir da relação de contexto x </w:t>
      </w:r>
      <w:r>
        <w:t>música</w:t>
      </w:r>
      <w:r w:rsidR="002638C0">
        <w:t>?</w:t>
      </w:r>
      <w:bookmarkEnd w:id="800"/>
    </w:p>
    <w:p w14:paraId="07E95BC5" w14:textId="7F7B20F7"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637DCC">
        <w:rPr>
          <w:i/>
          <w:lang w:val="en-US"/>
          <w:rPrChange w:id="801" w:author="Tatiane Schwanck Schardosim" w:date="2020-07-01T21:14:00Z">
            <w:rPr>
              <w:lang w:val="en-US"/>
            </w:rPr>
          </w:rPrChange>
        </w:rPr>
        <w:t>SVM</w:t>
      </w:r>
      <w:r w:rsidR="0083236B" w:rsidRPr="0009114B">
        <w:rPr>
          <w:lang w:val="en-US"/>
        </w:rPr>
        <w:t xml:space="preserve">, </w:t>
      </w:r>
      <w:r w:rsidR="0083236B" w:rsidRPr="00637DCC">
        <w:rPr>
          <w:i/>
          <w:lang w:val="en-US"/>
          <w:rPrChange w:id="802" w:author="Tatiane Schwanck Schardosim" w:date="2020-07-01T21:14:00Z">
            <w:rPr>
              <w:lang w:val="en-US"/>
            </w:rPr>
          </w:rPrChange>
        </w:rPr>
        <w:t>RBF</w:t>
      </w:r>
      <w:r w:rsidR="0083236B" w:rsidRPr="0009114B">
        <w:rPr>
          <w:lang w:val="en-US"/>
        </w:rPr>
        <w:t xml:space="preserve">, </w:t>
      </w:r>
      <w:r w:rsidR="0083236B" w:rsidRPr="0009114B">
        <w:rPr>
          <w:i/>
          <w:lang w:val="en-US"/>
        </w:rPr>
        <w:t>Random Forest</w:t>
      </w:r>
      <w:r w:rsidR="0083236B" w:rsidRPr="0009114B">
        <w:rPr>
          <w:lang w:val="en-US"/>
        </w:rPr>
        <w:t xml:space="preserve">, </w:t>
      </w:r>
      <w:ins w:id="803" w:author="Tatiane Schwanck Schardosim" w:date="2020-07-01T21:14:00Z">
        <w:r w:rsidR="00637DCC">
          <w:rPr>
            <w:lang w:val="en-US"/>
          </w:rPr>
          <w:t>etc.</w:t>
        </w:r>
      </w:ins>
      <w:del w:id="804" w:author="Tatiane Schwanck Schardosim" w:date="2020-07-01T21:14:00Z">
        <w:r w:rsidR="0083236B" w:rsidRPr="0009114B" w:rsidDel="00637DCC">
          <w:rPr>
            <w:lang w:val="en-US"/>
          </w:rPr>
          <w:delText>...</w:delText>
        </w:r>
      </w:del>
      <w:r w:rsidR="0083236B" w:rsidRPr="0083236B">
        <w:t>)</w:t>
      </w:r>
      <w:r w:rsidR="00B819D5">
        <w:t>, e somente então, será realizad</w:t>
      </w:r>
      <w:del w:id="805" w:author="Tatiane Schwanck Schardosim" w:date="2020-07-01T21:14:00Z">
        <w:r w:rsidR="00B819D5" w:rsidDel="00637DCC">
          <w:delText>o</w:delText>
        </w:r>
      </w:del>
      <w:ins w:id="806" w:author="Tatiane Schwanck Schardosim" w:date="2020-07-01T21:14:00Z">
        <w:r w:rsidR="00637DCC">
          <w:t>a</w:t>
        </w:r>
      </w:ins>
      <w:r w:rsidR="00B819D5">
        <w:t xml:space="preserve"> a recomendação musical, através dos algoritmos de </w:t>
      </w:r>
      <w:ins w:id="807" w:author="Tatiane Schwanck Schardosim" w:date="2020-07-01T21:14:00Z">
        <w:r w:rsidR="00637DCC">
          <w:rPr>
            <w:i/>
            <w:lang w:val="en-US"/>
          </w:rPr>
          <w:t>M</w:t>
        </w:r>
      </w:ins>
      <w:del w:id="808" w:author="Tatiane Schwanck Schardosim" w:date="2020-07-01T21:14:00Z">
        <w:r w:rsidR="00B819D5" w:rsidRPr="00EC05A7" w:rsidDel="00637DCC">
          <w:rPr>
            <w:i/>
            <w:lang w:val="en-US"/>
          </w:rPr>
          <w:delText>m</w:delText>
        </w:r>
      </w:del>
      <w:r w:rsidR="00B819D5" w:rsidRPr="00EC05A7">
        <w:rPr>
          <w:i/>
          <w:lang w:val="en-US"/>
        </w:rPr>
        <w:t>atrix</w:t>
      </w:r>
      <w:r w:rsidR="00B819D5" w:rsidRPr="00EC05A7">
        <w:rPr>
          <w:lang w:val="en-US"/>
        </w:rPr>
        <w:t xml:space="preserve"> e </w:t>
      </w:r>
      <w:ins w:id="809" w:author="Tatiane Schwanck Schardosim" w:date="2020-07-01T21:14:00Z">
        <w:r w:rsidR="00637DCC">
          <w:rPr>
            <w:i/>
            <w:lang w:val="en-US"/>
          </w:rPr>
          <w:t>T</w:t>
        </w:r>
      </w:ins>
      <w:del w:id="810" w:author="Tatiane Schwanck Schardosim" w:date="2020-07-01T21:14:00Z">
        <w:r w:rsidR="00B819D5" w:rsidRPr="00EC05A7" w:rsidDel="00637DCC">
          <w:rPr>
            <w:i/>
            <w:lang w:val="en-US"/>
          </w:rPr>
          <w:delText>t</w:delText>
        </w:r>
      </w:del>
      <w:r w:rsidR="00B819D5" w:rsidRPr="00EC05A7">
        <w:rPr>
          <w:i/>
          <w:lang w:val="en-US"/>
        </w:rPr>
        <w:t xml:space="preserve">ensor </w:t>
      </w:r>
      <w:ins w:id="811" w:author="Tatiane Schwanck Schardosim" w:date="2020-07-01T21:14:00Z">
        <w:r w:rsidR="00637DCC">
          <w:rPr>
            <w:i/>
            <w:lang w:val="en-US"/>
          </w:rPr>
          <w:t>F</w:t>
        </w:r>
      </w:ins>
      <w:del w:id="812" w:author="Tatiane Schwanck Schardosim" w:date="2020-07-01T21:14:00Z">
        <w:r w:rsidR="00B819D5" w:rsidRPr="00EC05A7" w:rsidDel="00637DCC">
          <w:rPr>
            <w:i/>
            <w:lang w:val="en-US"/>
          </w:rPr>
          <w:delText>f</w:delText>
        </w:r>
      </w:del>
      <w:r w:rsidR="00B819D5" w:rsidRPr="00EC05A7">
        <w:rPr>
          <w:i/>
          <w:lang w:val="en-US"/>
        </w:rPr>
        <w:t>actorization</w:t>
      </w:r>
      <w:ins w:id="813" w:author="Tatiane Schwanck Schardosim" w:date="2020-07-01T21:15:00Z">
        <w:r w:rsidR="00637DCC">
          <w:rPr>
            <w:i/>
            <w:lang w:val="en-US"/>
          </w:rPr>
          <w:t xml:space="preserve">. </w:t>
        </w:r>
        <w:r w:rsidR="00637DCC" w:rsidRPr="00637DCC">
          <w:rPr>
            <w:lang w:val="en-US"/>
            <w:rPrChange w:id="814" w:author="Tatiane Schwanck Schardosim" w:date="2020-07-01T21:15:00Z">
              <w:rPr>
                <w:i/>
                <w:lang w:val="en-US"/>
              </w:rPr>
            </w:rPrChange>
          </w:rPr>
          <w:t xml:space="preserve">A </w:t>
        </w:r>
      </w:ins>
      <w:del w:id="815" w:author="Tatiane Schwanck Schardosim" w:date="2020-07-01T21:15:00Z">
        <w:r w:rsidR="004C6E0E" w:rsidRPr="00637DCC" w:rsidDel="00637DCC">
          <w:delText xml:space="preserve"> (</w:delText>
        </w:r>
      </w:del>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ins w:id="816" w:author="Tatiane Schwanck Schardosim" w:date="2020-07-01T21:15:00Z">
        <w:r w:rsidR="00637DCC">
          <w:t xml:space="preserve"> abaixo apresenta as </w:t>
        </w:r>
      </w:ins>
      <w:ins w:id="817" w:author="Tatiane Schwanck Schardosim" w:date="2020-07-01T21:16:00Z">
        <w:r w:rsidR="00637DCC">
          <w:t>etapas</w:t>
        </w:r>
      </w:ins>
      <w:ins w:id="818" w:author="Tatiane Schwanck Schardosim" w:date="2020-07-01T21:15:00Z">
        <w:r w:rsidR="00637DCC">
          <w:t xml:space="preserve"> </w:t>
        </w:r>
      </w:ins>
      <w:ins w:id="819" w:author="Tatiane Schwanck Schardosim" w:date="2020-07-01T21:16:00Z">
        <w:r w:rsidR="00F97970">
          <w:t>utilizadas n</w:t>
        </w:r>
      </w:ins>
      <w:ins w:id="820" w:author="Tatiane Schwanck Schardosim" w:date="2020-07-01T21:15:00Z">
        <w:r w:rsidR="00637DCC">
          <w:t xml:space="preserve">o processo para realizar a recomendação </w:t>
        </w:r>
      </w:ins>
      <w:del w:id="821" w:author="Tatiane Schwanck Schardosim" w:date="2020-07-01T21:15:00Z">
        <w:r w:rsidR="004C6E0E" w:rsidRPr="00637DCC" w:rsidDel="00637DCC">
          <w:delText>)</w:delText>
        </w:r>
      </w:del>
      <w:ins w:id="822" w:author="Tatiane Schwanck Schardosim" w:date="2020-07-01T21:16:00Z">
        <w:r w:rsidR="00F97970">
          <w:t>musical.</w:t>
        </w:r>
      </w:ins>
      <w:del w:id="823" w:author="Tatiane Schwanck Schardosim" w:date="2020-07-01T21:16:00Z">
        <w:r w:rsidR="004C6E0E" w:rsidRPr="00637DCC" w:rsidDel="00F97970">
          <w:delText>.</w:delText>
        </w:r>
      </w:del>
    </w:p>
    <w:p w14:paraId="34BE6B08" w14:textId="77777777" w:rsidR="005C2958" w:rsidRDefault="006A09D0" w:rsidP="00CA31F6">
      <w:commentRangeStart w:id="824"/>
      <w:r>
        <w:rPr>
          <w:noProof/>
          <w:lang w:eastAsia="pt-BR"/>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commentRangeEnd w:id="824"/>
      <w:r w:rsidR="00637DCC">
        <w:rPr>
          <w:rStyle w:val="Refdecomentrio"/>
        </w:rPr>
        <w:commentReference w:id="824"/>
      </w:r>
    </w:p>
    <w:p w14:paraId="1C038957" w14:textId="71F7E5CA" w:rsidR="006A09D0" w:rsidRDefault="005C2958" w:rsidP="00CA31F6">
      <w:pPr>
        <w:pStyle w:val="Legenda"/>
      </w:pPr>
      <w:bookmarkStart w:id="825" w:name="_Ref42465942"/>
      <w:bookmarkStart w:id="826" w:name="_Ref42465918"/>
      <w:bookmarkStart w:id="827" w:name="_Toc44531522"/>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25"/>
      <w:r>
        <w:t xml:space="preserve"> Etapas do processo para realizar a recomendação musical</w:t>
      </w:r>
      <w:bookmarkEnd w:id="826"/>
      <w:bookmarkEnd w:id="827"/>
    </w:p>
    <w:p w14:paraId="098F5958" w14:textId="0CBE8853"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del w:id="828" w:author="Tatiane Schwanck Schardosim" w:date="2020-07-01T21:16:00Z">
        <w:r w:rsidR="00BD3406" w:rsidDel="00F97970">
          <w:delText>experiencia</w:delText>
        </w:r>
      </w:del>
      <w:ins w:id="829" w:author="Tatiane Schwanck Schardosim" w:date="2020-07-01T21:16:00Z">
        <w:r w:rsidR="00F97970">
          <w:t>experiência</w:t>
        </w:r>
      </w:ins>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30" w:name="_Toc44531583"/>
      <w:r w:rsidRPr="00C93218">
        <w:t xml:space="preserve">Como o trabalho vai </w:t>
      </w:r>
      <w:r>
        <w:t>avaliar as recomendações feitas</w:t>
      </w:r>
      <w:r w:rsidRPr="00C93218">
        <w:t>?</w:t>
      </w:r>
      <w:bookmarkEnd w:id="830"/>
    </w:p>
    <w:p w14:paraId="2D3D24BC" w14:textId="1AA95046"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F97970">
        <w:rPr>
          <w:i/>
          <w:rPrChange w:id="831" w:author="Tatiane Schwanck Schardosim" w:date="2020-07-01T21:17:00Z">
            <w:rPr/>
          </w:rPrChange>
        </w:rPr>
        <w:t>AUC</w:t>
      </w:r>
      <w:r w:rsidR="00B072FC">
        <w:t xml:space="preserve">, </w:t>
      </w:r>
      <w:r w:rsidR="00B072FC" w:rsidRPr="00DF364E">
        <w:rPr>
          <w:i/>
        </w:rPr>
        <w:t>Root Mean Squared Error</w:t>
      </w:r>
      <w:r w:rsidR="00B072FC">
        <w:rPr>
          <w:i/>
        </w:rPr>
        <w:t>, Mean Reciprocal Rank</w:t>
      </w:r>
      <w:r w:rsidR="00B072FC" w:rsidRPr="007020CB">
        <w:t xml:space="preserve">, </w:t>
      </w:r>
      <w:del w:id="832" w:author="Tatiane Schwanck Schardosim" w:date="2020-07-01T21:17:00Z">
        <w:r w:rsidR="00B072FC" w:rsidRPr="007020CB" w:rsidDel="00F97970">
          <w:delText>...</w:delText>
        </w:r>
      </w:del>
      <w:ins w:id="833" w:author="Tatiane Schwanck Schardosim" w:date="2020-07-01T21:17:00Z">
        <w:r w:rsidR="00F97970">
          <w:t>etc.</w:t>
        </w:r>
      </w:ins>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34" w:name="_Toc44531584"/>
      <w:r>
        <w:t>roteiro</w:t>
      </w:r>
      <w:bookmarkEnd w:id="834"/>
    </w:p>
    <w:p w14:paraId="7953C146" w14:textId="01388E60" w:rsidR="00345147" w:rsidRDefault="00E718BF" w:rsidP="00CA31F6">
      <w:r>
        <w:tab/>
      </w:r>
      <w:r w:rsidR="00DB4B61">
        <w:t xml:space="preserve">Para desenvolver o modelo e o sistema de recomendação musical, </w:t>
      </w:r>
      <w:ins w:id="835" w:author="Tatiane Schwanck Schardosim" w:date="2020-07-01T21:18:00Z">
        <w:r w:rsidR="00F97970">
          <w:t>serão realizadas diversas etapas, onde a primeira ser</w:t>
        </w:r>
      </w:ins>
      <w:ins w:id="836" w:author="Tatiane Schwanck Schardosim" w:date="2020-07-01T21:25:00Z">
        <w:r w:rsidR="00F97970">
          <w:t xml:space="preserve">á obter uma amostra de dados a partir de um questionário que será aplicado: </w:t>
        </w:r>
      </w:ins>
      <w:ins w:id="837" w:author="Tatiane Schwanck Schardosim" w:date="2020-07-01T21:18:00Z">
        <w:r w:rsidR="00F97970">
          <w:t xml:space="preserve">1) Criar questionário </w:t>
        </w:r>
      </w:ins>
      <w:del w:id="838" w:author="Tatiane Schwanck Schardosim" w:date="2020-07-01T21:18:00Z">
        <w:r w:rsidR="0037075D" w:rsidDel="00F97970">
          <w:delText>será passado as</w:delText>
        </w:r>
      </w:del>
      <w:ins w:id="839" w:author="Tatiane Schwanck Schardosim" w:date="2020-07-01T21:18:00Z">
        <w:r w:rsidR="00F97970">
          <w:t xml:space="preserve">com as </w:t>
        </w:r>
      </w:ins>
      <w:del w:id="840" w:author="Tatiane Schwanck Schardosim" w:date="2020-07-01T21:18:00Z">
        <w:r w:rsidR="0037075D" w:rsidDel="00F97970">
          <w:delText xml:space="preserve"> </w:delText>
        </w:r>
      </w:del>
      <w:r w:rsidR="0037075D">
        <w:t xml:space="preserve">perguntas </w:t>
      </w:r>
      <w:ins w:id="841" w:author="Tatiane Schwanck Schardosim" w:date="2020-07-01T21:19:00Z">
        <w:r w:rsidR="00F97970">
          <w:t xml:space="preserve">listadas na seção </w:t>
        </w:r>
        <w:commentRangeStart w:id="842"/>
        <w:r w:rsidR="00F97970">
          <w:t xml:space="preserve">XXX </w:t>
        </w:r>
        <w:commentRangeEnd w:id="842"/>
        <w:r w:rsidR="00F97970">
          <w:rPr>
            <w:rStyle w:val="Refdecomentrio"/>
          </w:rPr>
          <w:commentReference w:id="842"/>
        </w:r>
        <w:r w:rsidR="00F97970">
          <w:t xml:space="preserve">deste trabalho, </w:t>
        </w:r>
      </w:ins>
      <w:del w:id="843" w:author="Tatiane Schwanck Schardosim" w:date="2020-07-01T21:19:00Z">
        <w:r w:rsidR="0037075D" w:rsidDel="00F97970">
          <w:delText>do questionário para u</w:delText>
        </w:r>
      </w:del>
      <w:ins w:id="844" w:author="Tatiane Schwanck Schardosim" w:date="2020-07-01T21:19:00Z">
        <w:r w:rsidR="00F97970">
          <w:t>utilizando o</w:t>
        </w:r>
      </w:ins>
      <w:del w:id="845" w:author="Tatiane Schwanck Schardosim" w:date="2020-07-01T21:19:00Z">
        <w:r w:rsidR="0037075D" w:rsidDel="00F97970">
          <w:delText>m</w:delText>
        </w:r>
      </w:del>
      <w:r w:rsidR="0037075D">
        <w:t xml:space="preserve"> formulário do </w:t>
      </w:r>
      <w:r w:rsidR="0037075D" w:rsidRPr="00F97970">
        <w:rPr>
          <w:i/>
          <w:rPrChange w:id="846" w:author="Tatiane Schwanck Schardosim" w:date="2020-07-01T21:19:00Z">
            <w:rPr/>
          </w:rPrChange>
        </w:rPr>
        <w:t>Google Drive</w:t>
      </w:r>
      <w:ins w:id="847" w:author="Tatiane Schwanck Schardosim" w:date="2020-07-01T21:20:00Z">
        <w:r w:rsidR="00F97970">
          <w:t>; 2)</w:t>
        </w:r>
      </w:ins>
      <w:del w:id="848" w:author="Tatiane Schwanck Schardosim" w:date="2020-07-01T21:20:00Z">
        <w:r w:rsidR="0037075D" w:rsidDel="00F97970">
          <w:delText xml:space="preserve">, o qual </w:delText>
        </w:r>
        <w:r w:rsidR="00ED5C24" w:rsidDel="00F97970">
          <w:delText>será</w:delText>
        </w:r>
        <w:r w:rsidR="0037075D" w:rsidDel="00F97970">
          <w:delText xml:space="preserve"> d</w:delText>
        </w:r>
      </w:del>
      <w:ins w:id="849" w:author="Tatiane Schwanck Schardosim" w:date="2020-07-01T21:20:00Z">
        <w:r w:rsidR="00F97970">
          <w:t xml:space="preserve"> Distribuir o formulário</w:t>
        </w:r>
      </w:ins>
      <w:del w:id="850" w:author="Tatiane Schwanck Schardosim" w:date="2020-07-01T21:20:00Z">
        <w:r w:rsidR="0037075D" w:rsidDel="00F97970">
          <w:delText>istribuído</w:delText>
        </w:r>
      </w:del>
      <w:r w:rsidR="0037075D">
        <w:t xml:space="preserve"> em diversos meios de comunicação</w:t>
      </w:r>
      <w:ins w:id="851" w:author="Tatiane Schwanck Schardosim" w:date="2020-07-01T21:20:00Z">
        <w:r w:rsidR="00F97970">
          <w:t xml:space="preserve">, onde </w:t>
        </w:r>
      </w:ins>
      <w:del w:id="852" w:author="Tatiane Schwanck Schardosim" w:date="2020-07-01T21:20:00Z">
        <w:r w:rsidR="0037075D" w:rsidDel="00F97970">
          <w:delText>.</w:delText>
        </w:r>
      </w:del>
      <w:del w:id="853" w:author="Tatiane Schwanck Schardosim" w:date="2020-07-01T21:21:00Z">
        <w:r w:rsidR="00ED5C24" w:rsidDel="00F97970">
          <w:delText xml:space="preserve"> Nele, conterá</w:delText>
        </w:r>
      </w:del>
      <w:ins w:id="854" w:author="Tatiane Schwanck Schardosim" w:date="2020-07-01T21:21:00Z">
        <w:r w:rsidR="00F97970">
          <w:t>haverá</w:t>
        </w:r>
      </w:ins>
      <w:r w:rsidR="00ED5C24">
        <w:t xml:space="preserve"> ao final um campo para o usuário preencher seu </w:t>
      </w:r>
      <w:r w:rsidR="00863A33">
        <w:t>e-mail</w:t>
      </w:r>
      <w:r w:rsidR="00ED5C24">
        <w:t xml:space="preserve"> caso deseja participar do teste do sistema </w:t>
      </w:r>
      <w:r w:rsidR="00ED5C24" w:rsidRPr="00F97970">
        <w:rPr>
          <w:i/>
          <w:rPrChange w:id="855" w:author="Tatiane Schwanck Schardosim" w:date="2020-07-01T21:17:00Z">
            <w:rPr/>
          </w:rPrChange>
        </w:rPr>
        <w:t>DCRM</w:t>
      </w:r>
      <w:r w:rsidR="00863A33">
        <w:t>, o qual será utilizado no futuro para o envio de um convite para utilizar a aplicação desenvolvida</w:t>
      </w:r>
      <w:ins w:id="856" w:author="Tatiane Schwanck Schardosim" w:date="2020-07-01T21:21:00Z">
        <w:r w:rsidR="00F97970">
          <w:t xml:space="preserve"> e 3) Apurar dados do question</w:t>
        </w:r>
      </w:ins>
      <w:ins w:id="857" w:author="Tatiane Schwanck Schardosim" w:date="2020-07-01T21:22:00Z">
        <w:r w:rsidR="00F97970">
          <w:t>ário para ser</w:t>
        </w:r>
      </w:ins>
      <w:ins w:id="858" w:author="Tatiane Schwanck Schardosim" w:date="2020-07-01T21:26:00Z">
        <w:r w:rsidR="00065B2B">
          <w:t>em</w:t>
        </w:r>
      </w:ins>
      <w:ins w:id="859" w:author="Tatiane Schwanck Schardosim" w:date="2020-07-01T21:22:00Z">
        <w:r w:rsidR="00065B2B">
          <w:t xml:space="preserve"> utilizados</w:t>
        </w:r>
        <w:r w:rsidR="00F97970">
          <w:t xml:space="preserve"> como base </w:t>
        </w:r>
      </w:ins>
      <w:ins w:id="860" w:author="Tatiane Schwanck Schardosim" w:date="2020-07-01T21:26:00Z">
        <w:r w:rsidR="00065B2B">
          <w:t>da amostra.</w:t>
        </w:r>
      </w:ins>
      <w:del w:id="861" w:author="Tatiane Schwanck Schardosim" w:date="2020-07-01T21:21:00Z">
        <w:r w:rsidR="00863A33" w:rsidDel="00F97970">
          <w:delText>.</w:delText>
        </w:r>
      </w:del>
    </w:p>
    <w:p w14:paraId="1DD0498B" w14:textId="1A9A697B" w:rsidR="00AA257E" w:rsidRDefault="003F3B30" w:rsidP="00CA31F6">
      <w:r>
        <w:tab/>
      </w:r>
      <w:r w:rsidR="007C3EA7">
        <w:t xml:space="preserve">A aplicação </w:t>
      </w:r>
      <w:ins w:id="862" w:author="Tatiane Schwanck Schardosim" w:date="2020-07-01T21:26:00Z">
        <w:r w:rsidR="00065B2B">
          <w:t xml:space="preserve">proposta </w:t>
        </w:r>
      </w:ins>
      <w:del w:id="863" w:author="Tatiane Schwanck Schardosim" w:date="2020-07-01T21:26:00Z">
        <w:r w:rsidR="007C3EA7" w:rsidDel="00065B2B">
          <w:delText xml:space="preserve">desenvolvida </w:delText>
        </w:r>
      </w:del>
      <w:ins w:id="864" w:author="Tatiane Schwanck Schardosim" w:date="2020-07-01T21:26:00Z">
        <w:r w:rsidR="00065B2B">
          <w:t xml:space="preserve">será </w:t>
        </w:r>
      </w:ins>
      <w:del w:id="865" w:author="Tatiane Schwanck Schardosim" w:date="2020-07-01T21:26:00Z">
        <w:r w:rsidR="007C3EA7" w:rsidDel="00065B2B">
          <w:delText>é</w:delText>
        </w:r>
      </w:del>
      <w:del w:id="866" w:author="Tatiane Schwanck Schardosim" w:date="2020-07-01T21:27:00Z">
        <w:r w:rsidR="007C3EA7" w:rsidDel="00065B2B">
          <w:delText xml:space="preserve"> </w:delText>
        </w:r>
      </w:del>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27555BB3" w:rsidR="0096326E" w:rsidRPr="00345147" w:rsidRDefault="0096326E" w:rsidP="00CA31F6">
      <w:r>
        <w:tab/>
        <w:t>No momento em que for realizad</w:t>
      </w:r>
      <w:ins w:id="867" w:author="Tatiane Schwanck Schardosim" w:date="2020-07-01T21:28:00Z">
        <w:r w:rsidR="00065B2B">
          <w:t>a</w:t>
        </w:r>
      </w:ins>
      <w:del w:id="868" w:author="Tatiane Schwanck Schardosim" w:date="2020-07-01T21:28:00Z">
        <w:r w:rsidDel="00065B2B">
          <w:delText>o</w:delText>
        </w:r>
      </w:del>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del w:id="869" w:author="Tatiane Schwanck Schardosim" w:date="2020-07-01T21:28:00Z">
        <w:r w:rsidR="00D12BFA" w:rsidDel="00065B2B">
          <w:delText>s</w:delText>
        </w:r>
      </w:del>
      <w:ins w:id="870" w:author="Tatiane Schwanck Schardosim" w:date="2020-07-01T21:28:00Z">
        <w:r w:rsidR="00065B2B">
          <w:t>t</w:t>
        </w:r>
      </w:ins>
      <w:r w:rsidR="00D12BFA">
        <w:t xml:space="preserve">e trabalho </w:t>
      </w:r>
      <w:del w:id="871" w:author="Tatiane Schwanck Schardosim" w:date="2020-07-01T21:29:00Z">
        <w:r w:rsidR="00D12BFA" w:rsidDel="00065B2B">
          <w:delText xml:space="preserve">do </w:delText>
        </w:r>
      </w:del>
      <w:ins w:id="872" w:author="Tatiane Schwanck Schardosim" w:date="2020-07-01T21:29:00Z">
        <w:r w:rsidR="00065B2B">
          <w:t xml:space="preserve">com o </w:t>
        </w:r>
      </w:ins>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73" w:name="_Toc44531585"/>
      <w:r w:rsidRPr="006C1E7D">
        <w:lastRenderedPageBreak/>
        <w:t>CONCLUSÃO</w:t>
      </w:r>
      <w:bookmarkEnd w:id="873"/>
    </w:p>
    <w:p w14:paraId="45DBB776" w14:textId="28F36A2A" w:rsidR="008F2AE9" w:rsidRDefault="00DF3A09" w:rsidP="00CA31F6">
      <w:r>
        <w:tab/>
      </w:r>
      <w:commentRangeStart w:id="874"/>
      <w:r w:rsidR="00712162">
        <w:t>Nesse trabalho foi realizado uma revisão em cima dos trabalhos</w:t>
      </w:r>
      <w:r w:rsidR="00D54D83">
        <w:t xml:space="preserve"> da </w:t>
      </w:r>
      <w:r w:rsidR="00D54D83" w:rsidRPr="009518DB">
        <w:rPr>
          <w:i/>
          <w:rPrChange w:id="875" w:author="Tatiane Schwanck Schardosim" w:date="2020-07-01T21:29:00Z">
            <w:rPr/>
          </w:rPrChange>
        </w:rPr>
        <w:t>ACM</w:t>
      </w:r>
      <w:r w:rsidR="00D54D83">
        <w:t xml:space="preserve">, </w:t>
      </w:r>
      <w:r w:rsidR="00712162">
        <w:t xml:space="preserve">de </w:t>
      </w:r>
      <w:r w:rsidR="00712162" w:rsidRPr="009518DB">
        <w:rPr>
          <w:i/>
          <w:rPrChange w:id="876" w:author="Tatiane Schwanck Schardosim" w:date="2020-07-01T21:29:00Z">
            <w:rPr/>
          </w:rPrChange>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9518DB">
        <w:rPr>
          <w:i/>
          <w:rPrChange w:id="877" w:author="Tatiane Schwanck Schardosim" w:date="2020-07-01T21:29:00Z">
            <w:rPr/>
          </w:rPrChange>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del w:id="878" w:author="Tatiane Schwanck Schardosim" w:date="2020-07-01T21:29:00Z">
        <w:r w:rsidR="005E1B5B" w:rsidDel="009518DB">
          <w:delText xml:space="preserve">no </w:delText>
        </w:r>
      </w:del>
      <w:ins w:id="879" w:author="Tatiane Schwanck Schardosim" w:date="2020-07-01T21:29:00Z">
        <w:r w:rsidR="009518DB">
          <w:t xml:space="preserve">por </w:t>
        </w:r>
      </w:ins>
      <w:r w:rsidR="005E1B5B">
        <w:t xml:space="preserve">fim, será realizado uma comparação do resultado, com os obtidos no </w:t>
      </w:r>
      <w:r w:rsidR="005E1B5B" w:rsidRPr="009518DB">
        <w:rPr>
          <w:i/>
          <w:rPrChange w:id="880" w:author="Tatiane Schwanck Schardosim" w:date="2020-07-01T21:29:00Z">
            <w:rPr/>
          </w:rPrChange>
        </w:rPr>
        <w:t>Spotify</w:t>
      </w:r>
      <w:r w:rsidR="005E1B5B">
        <w:t>.</w:t>
      </w:r>
      <w:commentRangeEnd w:id="874"/>
      <w:r w:rsidR="009518DB">
        <w:rPr>
          <w:rStyle w:val="Refdecomentrio"/>
        </w:rPr>
        <w:commentReference w:id="874"/>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1"/>
          <w:headerReference w:type="first" r:id="rId52"/>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881" w:name="_Toc44531586"/>
      <w:commentRangeStart w:id="882"/>
      <w:r w:rsidRPr="00310EA6">
        <w:lastRenderedPageBreak/>
        <w:t>Referências Bibliográficas</w:t>
      </w:r>
      <w:commentRangeEnd w:id="882"/>
      <w:r w:rsidR="009518DB">
        <w:rPr>
          <w:rStyle w:val="Refdecomentrio"/>
          <w:b w:val="0"/>
          <w:caps w:val="0"/>
          <w:snapToGrid/>
          <w:spacing w:val="0"/>
          <w:kern w:val="0"/>
        </w:rPr>
        <w:commentReference w:id="882"/>
      </w:r>
      <w:bookmarkEnd w:id="881"/>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66865F88" w:rsidR="008A4CC4" w:rsidRPr="001C0FB0" w:rsidDel="009518DB" w:rsidRDefault="00C648F5" w:rsidP="00CA31F6">
      <w:pPr>
        <w:rPr>
          <w:del w:id="883" w:author="Tatiane Schwanck Schardosim" w:date="2020-07-01T21:30:00Z"/>
        </w:rPr>
        <w:pPrChange w:id="884" w:author="Tatiane Schwanck Schardosim" w:date="2020-07-01T21:55:00Z">
          <w:pPr>
            <w:pStyle w:val="RefernciasBibliogrficas"/>
          </w:pPr>
        </w:pPrChange>
      </w:pPr>
      <w:r>
        <w:fldChar w:fldCharType="end"/>
      </w:r>
    </w:p>
    <w:p w14:paraId="54A4F2EC" w14:textId="4B5DB02C" w:rsidR="008F2AE9" w:rsidDel="009518DB" w:rsidRDefault="008F2AE9" w:rsidP="00CA31F6">
      <w:pPr>
        <w:rPr>
          <w:del w:id="885" w:author="Tatiane Schwanck Schardosim" w:date="2020-07-01T21:30:00Z"/>
        </w:rPr>
        <w:pPrChange w:id="886" w:author="Tatiane Schwanck Schardosim" w:date="2020-07-01T21:55:00Z">
          <w:pPr/>
        </w:pPrChange>
      </w:pPr>
    </w:p>
    <w:p w14:paraId="5708191B" w14:textId="77777777" w:rsidR="008F2AE9" w:rsidRDefault="008F2AE9" w:rsidP="00CA31F6"/>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Tatiane Schwanck Schardosim" w:date="2020-07-01T20:10:00Z" w:initials="TSS">
    <w:p w14:paraId="5C445C4F" w14:textId="45963A82" w:rsidR="004A7D8A" w:rsidRDefault="004A7D8A" w:rsidP="00CA31F6">
      <w:pPr>
        <w:pStyle w:val="Textodecomentrio"/>
      </w:pPr>
      <w:r>
        <w:rPr>
          <w:rStyle w:val="Refdecomentrio"/>
        </w:rPr>
        <w:annotationRef/>
      </w:r>
      <w:r>
        <w:rPr>
          <w:noProof/>
        </w:rPr>
        <w:t>Vivenciado quando? Por um período?</w:t>
      </w:r>
    </w:p>
  </w:comment>
  <w:comment w:id="324" w:author="Tatiane Schwanck Schardosim" w:date="2020-07-01T21:47:00Z" w:initials="TSS">
    <w:p w14:paraId="5B1E7062" w14:textId="3C2A5374" w:rsidR="004A7D8A" w:rsidRDefault="004A7D8A" w:rsidP="00CA31F6">
      <w:pPr>
        <w:pStyle w:val="Textodecomentrio"/>
      </w:pPr>
      <w:r>
        <w:rPr>
          <w:rStyle w:val="Refdecomentrio"/>
        </w:rPr>
        <w:annotationRef/>
      </w:r>
      <w:r>
        <w:rPr>
          <w:noProof/>
        </w:rPr>
        <w:t>Tens que apresnetar cada figura.</w:t>
      </w:r>
    </w:p>
  </w:comment>
  <w:comment w:id="346" w:author="Tatiane Schwanck Schardosim" w:date="2020-07-01T21:50:00Z" w:initials="TSS">
    <w:p w14:paraId="6454CB88" w14:textId="241115AC" w:rsidR="004A7D8A" w:rsidRDefault="004A7D8A" w:rsidP="00CA31F6">
      <w:pPr>
        <w:pStyle w:val="Textodecomentrio"/>
      </w:pPr>
      <w:r>
        <w:rPr>
          <w:rStyle w:val="Refdecomentrio"/>
        </w:rPr>
        <w:annotationRef/>
      </w:r>
      <w:r>
        <w:rPr>
          <w:noProof/>
        </w:rPr>
        <w:t>4 ou 3?</w:t>
      </w:r>
    </w:p>
  </w:comment>
  <w:comment w:id="351" w:author="Tatiane Schwanck Schardosim" w:date="2020-07-01T21:51:00Z" w:initials="TSS">
    <w:p w14:paraId="369A950C" w14:textId="6354BDC1" w:rsidR="004A7D8A" w:rsidRDefault="004A7D8A" w:rsidP="00CA31F6">
      <w:pPr>
        <w:pStyle w:val="Textodecomentrio"/>
      </w:pPr>
      <w:r>
        <w:rPr>
          <w:rStyle w:val="Refdecomentrio"/>
        </w:rPr>
        <w:annotationRef/>
      </w:r>
      <w:r>
        <w:rPr>
          <w:noProof/>
        </w:rPr>
        <w:t>breve o que?</w:t>
      </w:r>
    </w:p>
  </w:comment>
  <w:comment w:id="378" w:author="Tatiane Schwanck Schardosim" w:date="2020-07-01T21:54:00Z" w:initials="TSS">
    <w:p w14:paraId="57442773" w14:textId="30AF9F19" w:rsidR="00CA31F6" w:rsidRDefault="00CA31F6" w:rsidP="00CA31F6">
      <w:pPr>
        <w:pStyle w:val="Textodecomentrio"/>
      </w:pPr>
      <w:r>
        <w:rPr>
          <w:rStyle w:val="Refdecomentrio"/>
        </w:rPr>
        <w:annotationRef/>
      </w:r>
      <w:r w:rsidR="0050725B">
        <w:rPr>
          <w:noProof/>
        </w:rPr>
        <w:t>R</w:t>
      </w:r>
      <w:r w:rsidR="0050725B">
        <w:rPr>
          <w:noProof/>
        </w:rPr>
        <w:t>e</w:t>
      </w:r>
      <w:r w:rsidR="0050725B">
        <w:rPr>
          <w:noProof/>
        </w:rPr>
        <w:t>f</w:t>
      </w:r>
      <w:r w:rsidR="0050725B">
        <w:rPr>
          <w:noProof/>
        </w:rPr>
        <w:t>e</w:t>
      </w:r>
      <w:r w:rsidR="0050725B">
        <w:rPr>
          <w:noProof/>
        </w:rPr>
        <w:t>re</w:t>
      </w:r>
      <w:r w:rsidR="0050725B">
        <w:rPr>
          <w:noProof/>
        </w:rPr>
        <w:t>nciar a fig</w:t>
      </w:r>
      <w:r w:rsidR="0050725B">
        <w:rPr>
          <w:noProof/>
        </w:rPr>
        <w:t>ura</w:t>
      </w:r>
    </w:p>
  </w:comment>
  <w:comment w:id="387" w:author="Tatiane Schwanck Schardosim" w:date="2020-07-01T20:16:00Z" w:initials="TSS">
    <w:p w14:paraId="75E4D8B4" w14:textId="68A581D1" w:rsidR="004A7D8A" w:rsidRDefault="004A7D8A" w:rsidP="00CA31F6">
      <w:pPr>
        <w:pStyle w:val="Textodecomentrio"/>
      </w:pPr>
      <w:r>
        <w:rPr>
          <w:rStyle w:val="Refdecomentrio"/>
        </w:rPr>
        <w:annotationRef/>
      </w:r>
      <w:r>
        <w:rPr>
          <w:noProof/>
        </w:rPr>
        <w:t>Revisar o texto, diz que foi feito um estudo, bla bla bla</w:t>
      </w:r>
    </w:p>
  </w:comment>
  <w:comment w:id="449" w:author="Tatiane Schwanck Schardosim" w:date="2020-07-01T20:30:00Z" w:initials="TSS">
    <w:p w14:paraId="3E5D15AC" w14:textId="14152D78" w:rsidR="004A7D8A" w:rsidRDefault="004A7D8A" w:rsidP="00CA31F6">
      <w:pPr>
        <w:pStyle w:val="Textodecomentrio"/>
      </w:pPr>
      <w:r>
        <w:rPr>
          <w:rStyle w:val="Refdecomentrio"/>
        </w:rPr>
        <w:annotationRef/>
      </w:r>
      <w:r>
        <w:rPr>
          <w:noProof/>
        </w:rPr>
        <w:t>Esta correta esta abreviatura?</w:t>
      </w:r>
    </w:p>
  </w:comment>
  <w:comment w:id="581" w:author="Tatiane Schwanck Schardosim" w:date="2020-07-01T20:52:00Z" w:initials="TSS">
    <w:p w14:paraId="5DB90FFD" w14:textId="1FA73627" w:rsidR="004A7D8A" w:rsidRDefault="004A7D8A" w:rsidP="00CA31F6">
      <w:pPr>
        <w:pStyle w:val="Textodecomentrio"/>
      </w:pPr>
      <w:r>
        <w:rPr>
          <w:rStyle w:val="Refdecomentrio"/>
        </w:rPr>
        <w:annotationRef/>
      </w:r>
      <w:r>
        <w:rPr>
          <w:noProof/>
        </w:rPr>
        <w:t>Localização está nos dois?</w:t>
      </w:r>
    </w:p>
  </w:comment>
  <w:comment w:id="588" w:author="Tatiane Schwanck Schardosim" w:date="2020-07-01T20:54:00Z" w:initials="TSS">
    <w:p w14:paraId="6345B211" w14:textId="03CD21A0" w:rsidR="004A7D8A" w:rsidRDefault="004A7D8A" w:rsidP="00CA31F6">
      <w:pPr>
        <w:pStyle w:val="Textodecomentrio"/>
      </w:pPr>
      <w:r>
        <w:rPr>
          <w:rStyle w:val="Refdecomentrio"/>
        </w:rPr>
        <w:annotationRef/>
      </w:r>
      <w:r>
        <w:rPr>
          <w:noProof/>
        </w:rPr>
        <w:t>Revisa a concordância</w:t>
      </w:r>
    </w:p>
  </w:comment>
  <w:comment w:id="600" w:author="Tatiane Schwanck Schardosim" w:date="2020-07-01T20:55:00Z" w:initials="TSS">
    <w:p w14:paraId="00038D8A" w14:textId="23599823" w:rsidR="004A7D8A" w:rsidRDefault="004A7D8A" w:rsidP="00CA31F6">
      <w:pPr>
        <w:pStyle w:val="Textodecomentrio"/>
      </w:pPr>
      <w:r>
        <w:rPr>
          <w:rStyle w:val="Refdecomentrio"/>
        </w:rPr>
        <w:annotationRef/>
      </w:r>
      <w:r>
        <w:rPr>
          <w:noProof/>
        </w:rPr>
        <w:t>Será um app?</w:t>
      </w:r>
    </w:p>
  </w:comment>
  <w:comment w:id="604" w:author="Tatiane Schwanck Schardosim" w:date="2020-07-01T20:56:00Z" w:initials="TSS">
    <w:p w14:paraId="0C776C40" w14:textId="5C809AE1" w:rsidR="004A7D8A" w:rsidRDefault="004A7D8A" w:rsidP="00CA31F6">
      <w:pPr>
        <w:pStyle w:val="Textodecomentrio"/>
      </w:pPr>
      <w:r>
        <w:rPr>
          <w:rStyle w:val="Refdecomentrio"/>
        </w:rPr>
        <w:annotationRef/>
      </w:r>
      <w:r>
        <w:rPr>
          <w:noProof/>
        </w:rPr>
        <w:t>Acho que a fonte ficou pequena</w:t>
      </w:r>
    </w:p>
  </w:comment>
  <w:comment w:id="630" w:author="Tatiane Schwanck Schardosim" w:date="2020-07-01T20:59:00Z" w:initials="TSS">
    <w:p w14:paraId="24E0EE0E" w14:textId="6419427C" w:rsidR="004A7D8A" w:rsidRDefault="004A7D8A" w:rsidP="00CA31F6">
      <w:pPr>
        <w:pStyle w:val="Textodecomentrio"/>
      </w:pPr>
      <w:r>
        <w:rPr>
          <w:rStyle w:val="Refdecomentrio"/>
        </w:rPr>
        <w:annotationRef/>
      </w:r>
      <w:r>
        <w:rPr>
          <w:noProof/>
        </w:rPr>
        <w:t>Porque pergunta novamnete só do Spotfy?</w:t>
      </w:r>
    </w:p>
  </w:comment>
  <w:comment w:id="712" w:author="Tatiane Schwanck Schardosim" w:date="2020-07-01T21:03:00Z" w:initials="TSS">
    <w:p w14:paraId="22FF3F7F" w14:textId="696DE96B" w:rsidR="004A7D8A" w:rsidRDefault="004A7D8A" w:rsidP="00CA31F6">
      <w:pPr>
        <w:pStyle w:val="Textodecomentrio"/>
      </w:pPr>
      <w:r>
        <w:rPr>
          <w:rStyle w:val="Refdecomentrio"/>
        </w:rPr>
        <w:annotationRef/>
      </w:r>
      <w:r>
        <w:rPr>
          <w:noProof/>
        </w:rPr>
        <w:t xml:space="preserve">Periodicidade não seria legal? </w:t>
      </w:r>
    </w:p>
  </w:comment>
  <w:comment w:id="747" w:author="Tatiane Schwanck Schardosim" w:date="2020-07-01T21:04:00Z" w:initials="TSS">
    <w:p w14:paraId="5F46AD33" w14:textId="356F60CF" w:rsidR="004A7D8A" w:rsidRDefault="004A7D8A" w:rsidP="00CA31F6">
      <w:pPr>
        <w:pStyle w:val="Textodecomentrio"/>
      </w:pPr>
      <w:r>
        <w:rPr>
          <w:rStyle w:val="Refdecomentrio"/>
        </w:rPr>
        <w:annotationRef/>
      </w:r>
      <w:r>
        <w:rPr>
          <w:noProof/>
        </w:rPr>
        <w:t>Tá correto?</w:t>
      </w:r>
    </w:p>
  </w:comment>
  <w:comment w:id="759" w:author="Tatiane Schwanck Schardosim" w:date="2020-07-01T21:07:00Z" w:initials="TSS">
    <w:p w14:paraId="7DD37F81" w14:textId="35CF80FC" w:rsidR="004A7D8A" w:rsidRDefault="004A7D8A" w:rsidP="00CA31F6">
      <w:pPr>
        <w:pStyle w:val="Textodecomentrio"/>
      </w:pPr>
      <w:r>
        <w:rPr>
          <w:rStyle w:val="Refdecomentrio"/>
        </w:rPr>
        <w:annotationRef/>
      </w:r>
      <w:r>
        <w:rPr>
          <w:noProof/>
        </w:rPr>
        <w:t>Aqui também achei a fonte pequebna</w:t>
      </w:r>
    </w:p>
  </w:comment>
  <w:comment w:id="824" w:author="Tatiane Schwanck Schardosim" w:date="2020-07-01T21:14:00Z" w:initials="TSS">
    <w:p w14:paraId="1CC46C68" w14:textId="367FA327" w:rsidR="004A7D8A" w:rsidRDefault="004A7D8A" w:rsidP="00CA31F6">
      <w:pPr>
        <w:pStyle w:val="Textodecomentrio"/>
      </w:pPr>
      <w:r>
        <w:rPr>
          <w:rStyle w:val="Refdecomentrio"/>
        </w:rPr>
        <w:annotationRef/>
      </w:r>
      <w:r>
        <w:rPr>
          <w:noProof/>
        </w:rPr>
        <w:t>Aqui a fonte ficou grande</w:t>
      </w:r>
    </w:p>
  </w:comment>
  <w:comment w:id="842" w:author="Tatiane Schwanck Schardosim" w:date="2020-07-01T21:19:00Z" w:initials="TSS">
    <w:p w14:paraId="74B36498" w14:textId="21270F0F" w:rsidR="004A7D8A" w:rsidRDefault="004A7D8A" w:rsidP="00CA31F6">
      <w:pPr>
        <w:pStyle w:val="Textodecomentrio"/>
      </w:pPr>
      <w:r>
        <w:rPr>
          <w:rStyle w:val="Refdecomentrio"/>
        </w:rPr>
        <w:annotationRef/>
      </w:r>
      <w:r>
        <w:rPr>
          <w:noProof/>
        </w:rPr>
        <w:t>Colocar onde está.</w:t>
      </w:r>
    </w:p>
  </w:comment>
  <w:comment w:id="874" w:author="Tatiane Schwanck Schardosim" w:date="2020-07-01T21:29:00Z" w:initials="TSS">
    <w:p w14:paraId="2639240E" w14:textId="7928EC66" w:rsidR="004A7D8A" w:rsidRDefault="004A7D8A" w:rsidP="00CA31F6">
      <w:pPr>
        <w:pStyle w:val="Textodecomentrio"/>
      </w:pPr>
      <w:r>
        <w:rPr>
          <w:rStyle w:val="Refdecomentrio"/>
        </w:rPr>
        <w:annotationRef/>
      </w:r>
      <w:r>
        <w:rPr>
          <w:noProof/>
        </w:rPr>
        <w:t xml:space="preserve">tá fraca a conclusão, além de curta. </w:t>
      </w:r>
    </w:p>
  </w:comment>
  <w:comment w:id="882" w:author="Tatiane Schwanck Schardosim" w:date="2020-07-01T21:30:00Z" w:initials="TSS">
    <w:p w14:paraId="34834409" w14:textId="17229921" w:rsidR="004A7D8A" w:rsidRDefault="004A7D8A" w:rsidP="00CA31F6">
      <w:pPr>
        <w:pStyle w:val="Textodecomentrio"/>
      </w:pPr>
      <w:r>
        <w:rPr>
          <w:rStyle w:val="Refdecomentrio"/>
        </w:rPr>
        <w:annotationRef/>
      </w:r>
      <w:r>
        <w:rPr>
          <w:noProof/>
        </w:rPr>
        <w:t>Não precisa referenciar a bibliografiac no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445C4F" w15:done="0"/>
  <w15:commentEx w15:paraId="5B1E7062" w15:done="0"/>
  <w15:commentEx w15:paraId="6454CB88" w15:done="0"/>
  <w15:commentEx w15:paraId="369A950C" w15:done="0"/>
  <w15:commentEx w15:paraId="57442773" w15:done="0"/>
  <w15:commentEx w15:paraId="75E4D8B4" w15:done="0"/>
  <w15:commentEx w15:paraId="3E5D15AC" w15:done="0"/>
  <w15:commentEx w15:paraId="5DB90FFD" w15:done="0"/>
  <w15:commentEx w15:paraId="6345B211" w15:done="0"/>
  <w15:commentEx w15:paraId="00038D8A" w15:done="0"/>
  <w15:commentEx w15:paraId="0C776C40" w15:done="0"/>
  <w15:commentEx w15:paraId="24E0EE0E" w15:done="0"/>
  <w15:commentEx w15:paraId="22FF3F7F" w15:done="0"/>
  <w15:commentEx w15:paraId="5F46AD33" w15:done="0"/>
  <w15:commentEx w15:paraId="7DD37F81" w15:done="0"/>
  <w15:commentEx w15:paraId="1CC46C68" w15:done="0"/>
  <w15:commentEx w15:paraId="74B36498" w15:done="0"/>
  <w15:commentEx w15:paraId="2639240E" w15:done="0"/>
  <w15:commentEx w15:paraId="3483440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85CC91" w14:textId="77777777" w:rsidR="0050725B" w:rsidRDefault="0050725B" w:rsidP="00CA31F6">
      <w:r>
        <w:separator/>
      </w:r>
    </w:p>
    <w:p w14:paraId="6C059850" w14:textId="77777777" w:rsidR="0050725B" w:rsidRDefault="0050725B" w:rsidP="00CA31F6"/>
    <w:p w14:paraId="2DB11366" w14:textId="77777777" w:rsidR="0050725B" w:rsidRDefault="0050725B" w:rsidP="00CA31F6"/>
    <w:p w14:paraId="7D41FDE7" w14:textId="77777777" w:rsidR="0050725B" w:rsidRDefault="0050725B" w:rsidP="00CA31F6"/>
    <w:p w14:paraId="67B67C8E" w14:textId="77777777" w:rsidR="0050725B" w:rsidRDefault="0050725B" w:rsidP="00CA31F6"/>
    <w:p w14:paraId="5ED53451" w14:textId="77777777" w:rsidR="0050725B" w:rsidRDefault="0050725B" w:rsidP="00CA31F6"/>
    <w:p w14:paraId="3444F45F" w14:textId="77777777" w:rsidR="0050725B" w:rsidRDefault="0050725B" w:rsidP="00CA31F6"/>
    <w:p w14:paraId="545FBE65" w14:textId="77777777" w:rsidR="0050725B" w:rsidRDefault="0050725B" w:rsidP="00CA31F6"/>
    <w:p w14:paraId="78181961" w14:textId="77777777" w:rsidR="0050725B" w:rsidRDefault="0050725B" w:rsidP="00CA31F6"/>
    <w:p w14:paraId="4F92A5A2" w14:textId="77777777" w:rsidR="0050725B" w:rsidRDefault="0050725B" w:rsidP="00CA31F6"/>
    <w:p w14:paraId="47E91A62" w14:textId="77777777" w:rsidR="0050725B" w:rsidRDefault="0050725B" w:rsidP="00CA31F6"/>
    <w:p w14:paraId="54A5F5F8" w14:textId="77777777" w:rsidR="0050725B" w:rsidRDefault="0050725B" w:rsidP="00CA31F6"/>
    <w:p w14:paraId="7DDA1929" w14:textId="77777777" w:rsidR="0050725B" w:rsidRDefault="0050725B" w:rsidP="00CA31F6"/>
    <w:p w14:paraId="33043394" w14:textId="77777777" w:rsidR="0050725B" w:rsidRDefault="0050725B" w:rsidP="00CA31F6"/>
    <w:p w14:paraId="433B8E01" w14:textId="77777777" w:rsidR="0050725B" w:rsidRDefault="0050725B" w:rsidP="00CA31F6"/>
    <w:p w14:paraId="5EC3A303" w14:textId="77777777" w:rsidR="0050725B" w:rsidRDefault="0050725B" w:rsidP="00CA31F6"/>
    <w:p w14:paraId="1251A473" w14:textId="77777777" w:rsidR="0050725B" w:rsidRDefault="0050725B" w:rsidP="00CA31F6"/>
    <w:p w14:paraId="611E9B01" w14:textId="77777777" w:rsidR="0050725B" w:rsidRDefault="0050725B" w:rsidP="00CA31F6"/>
    <w:p w14:paraId="6E2D5D49" w14:textId="77777777" w:rsidR="0050725B" w:rsidRDefault="0050725B" w:rsidP="00CA31F6"/>
    <w:p w14:paraId="5D60B73F" w14:textId="77777777" w:rsidR="0050725B" w:rsidRDefault="0050725B" w:rsidP="00CA31F6"/>
    <w:p w14:paraId="6262E44B" w14:textId="77777777" w:rsidR="0050725B" w:rsidRDefault="0050725B" w:rsidP="00CA31F6"/>
    <w:p w14:paraId="06DD0D7B" w14:textId="77777777" w:rsidR="0050725B" w:rsidRDefault="0050725B" w:rsidP="00CA31F6"/>
    <w:p w14:paraId="695AE14D" w14:textId="77777777" w:rsidR="0050725B" w:rsidRDefault="0050725B" w:rsidP="00CA31F6"/>
    <w:p w14:paraId="5E823AF6" w14:textId="77777777" w:rsidR="0050725B" w:rsidRDefault="0050725B" w:rsidP="00CA31F6"/>
    <w:p w14:paraId="451CD01A" w14:textId="77777777" w:rsidR="0050725B" w:rsidRDefault="0050725B" w:rsidP="00CA31F6"/>
    <w:p w14:paraId="7D683C06" w14:textId="77777777" w:rsidR="0050725B" w:rsidRDefault="0050725B" w:rsidP="00CA31F6"/>
  </w:endnote>
  <w:endnote w:type="continuationSeparator" w:id="0">
    <w:p w14:paraId="2F0A645E" w14:textId="77777777" w:rsidR="0050725B" w:rsidRDefault="0050725B" w:rsidP="00CA31F6">
      <w:r>
        <w:continuationSeparator/>
      </w:r>
    </w:p>
    <w:p w14:paraId="3CB92BC9" w14:textId="77777777" w:rsidR="0050725B" w:rsidRDefault="0050725B" w:rsidP="00CA31F6"/>
    <w:p w14:paraId="26D19C5B" w14:textId="77777777" w:rsidR="0050725B" w:rsidRDefault="0050725B" w:rsidP="00CA31F6"/>
    <w:p w14:paraId="52681CD5" w14:textId="77777777" w:rsidR="0050725B" w:rsidRDefault="0050725B" w:rsidP="00CA31F6"/>
    <w:p w14:paraId="7F27060B" w14:textId="77777777" w:rsidR="0050725B" w:rsidRDefault="0050725B" w:rsidP="00CA31F6"/>
    <w:p w14:paraId="171FDF11" w14:textId="77777777" w:rsidR="0050725B" w:rsidRDefault="0050725B" w:rsidP="00CA31F6"/>
    <w:p w14:paraId="3CBD4773" w14:textId="77777777" w:rsidR="0050725B" w:rsidRDefault="0050725B" w:rsidP="00CA31F6"/>
    <w:p w14:paraId="446ACA10" w14:textId="77777777" w:rsidR="0050725B" w:rsidRDefault="0050725B" w:rsidP="00CA31F6"/>
    <w:p w14:paraId="4FD6A5FF" w14:textId="77777777" w:rsidR="0050725B" w:rsidRDefault="0050725B" w:rsidP="00CA31F6"/>
    <w:p w14:paraId="78AB0DD6" w14:textId="77777777" w:rsidR="0050725B" w:rsidRDefault="0050725B" w:rsidP="00CA31F6"/>
    <w:p w14:paraId="553EC1A7" w14:textId="77777777" w:rsidR="0050725B" w:rsidRDefault="0050725B" w:rsidP="00CA31F6"/>
    <w:p w14:paraId="639807B2" w14:textId="77777777" w:rsidR="0050725B" w:rsidRDefault="0050725B" w:rsidP="00CA31F6"/>
    <w:p w14:paraId="5A6C244F" w14:textId="77777777" w:rsidR="0050725B" w:rsidRDefault="0050725B" w:rsidP="00CA31F6"/>
    <w:p w14:paraId="01B9D314" w14:textId="77777777" w:rsidR="0050725B" w:rsidRDefault="0050725B" w:rsidP="00CA31F6"/>
    <w:p w14:paraId="50E35AB7" w14:textId="77777777" w:rsidR="0050725B" w:rsidRDefault="0050725B" w:rsidP="00CA31F6"/>
    <w:p w14:paraId="3D1BFE04" w14:textId="77777777" w:rsidR="0050725B" w:rsidRDefault="0050725B" w:rsidP="00CA31F6"/>
    <w:p w14:paraId="75ECC0A2" w14:textId="77777777" w:rsidR="0050725B" w:rsidRDefault="0050725B" w:rsidP="00CA31F6"/>
    <w:p w14:paraId="16A6F73F" w14:textId="77777777" w:rsidR="0050725B" w:rsidRDefault="0050725B" w:rsidP="00CA31F6"/>
    <w:p w14:paraId="1E67F10C" w14:textId="77777777" w:rsidR="0050725B" w:rsidRDefault="0050725B" w:rsidP="00CA31F6"/>
    <w:p w14:paraId="149725F0" w14:textId="77777777" w:rsidR="0050725B" w:rsidRDefault="0050725B" w:rsidP="00CA31F6"/>
    <w:p w14:paraId="05973418" w14:textId="77777777" w:rsidR="0050725B" w:rsidRDefault="0050725B" w:rsidP="00CA31F6"/>
    <w:p w14:paraId="14B63046" w14:textId="77777777" w:rsidR="0050725B" w:rsidRDefault="0050725B" w:rsidP="00CA31F6"/>
    <w:p w14:paraId="2C669FB5" w14:textId="77777777" w:rsidR="0050725B" w:rsidRDefault="0050725B" w:rsidP="00CA31F6"/>
    <w:p w14:paraId="7809B805" w14:textId="77777777" w:rsidR="0050725B" w:rsidRDefault="0050725B" w:rsidP="00CA31F6"/>
    <w:p w14:paraId="27E58CC8" w14:textId="77777777" w:rsidR="0050725B" w:rsidRDefault="0050725B" w:rsidP="00CA31F6"/>
    <w:p w14:paraId="2C569CF7" w14:textId="77777777" w:rsidR="0050725B" w:rsidRDefault="0050725B"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87A48D" w14:textId="77777777" w:rsidR="0050725B" w:rsidRDefault="0050725B" w:rsidP="00CA31F6">
      <w:r>
        <w:separator/>
      </w:r>
    </w:p>
    <w:p w14:paraId="42C0A8D6" w14:textId="77777777" w:rsidR="0050725B" w:rsidRDefault="0050725B" w:rsidP="00CA31F6"/>
    <w:p w14:paraId="7419FDFE" w14:textId="77777777" w:rsidR="0050725B" w:rsidRDefault="0050725B" w:rsidP="00CA31F6"/>
    <w:p w14:paraId="2431FAD4" w14:textId="77777777" w:rsidR="0050725B" w:rsidRDefault="0050725B" w:rsidP="00CA31F6"/>
    <w:p w14:paraId="2C704CBE" w14:textId="77777777" w:rsidR="0050725B" w:rsidRDefault="0050725B" w:rsidP="00CA31F6"/>
    <w:p w14:paraId="6B3CD190" w14:textId="77777777" w:rsidR="0050725B" w:rsidRDefault="0050725B" w:rsidP="00CA31F6"/>
    <w:p w14:paraId="17407887" w14:textId="77777777" w:rsidR="0050725B" w:rsidRDefault="0050725B" w:rsidP="00CA31F6"/>
    <w:p w14:paraId="1F5C8639" w14:textId="77777777" w:rsidR="0050725B" w:rsidRDefault="0050725B" w:rsidP="00CA31F6"/>
    <w:p w14:paraId="3B95EE82" w14:textId="77777777" w:rsidR="0050725B" w:rsidRDefault="0050725B" w:rsidP="00CA31F6"/>
    <w:p w14:paraId="01EBB4BE" w14:textId="77777777" w:rsidR="0050725B" w:rsidRDefault="0050725B" w:rsidP="00CA31F6"/>
    <w:p w14:paraId="4A818363" w14:textId="77777777" w:rsidR="0050725B" w:rsidRDefault="0050725B" w:rsidP="00CA31F6"/>
    <w:p w14:paraId="659A46CE" w14:textId="77777777" w:rsidR="0050725B" w:rsidRDefault="0050725B" w:rsidP="00CA31F6"/>
    <w:p w14:paraId="6A9B3582" w14:textId="77777777" w:rsidR="0050725B" w:rsidRDefault="0050725B" w:rsidP="00CA31F6"/>
    <w:p w14:paraId="5F60B2E9" w14:textId="77777777" w:rsidR="0050725B" w:rsidRDefault="0050725B" w:rsidP="00CA31F6"/>
    <w:p w14:paraId="1BBC8A0F" w14:textId="77777777" w:rsidR="0050725B" w:rsidRDefault="0050725B" w:rsidP="00CA31F6"/>
    <w:p w14:paraId="2B092D21" w14:textId="77777777" w:rsidR="0050725B" w:rsidRDefault="0050725B" w:rsidP="00CA31F6"/>
    <w:p w14:paraId="1A151000" w14:textId="77777777" w:rsidR="0050725B" w:rsidRDefault="0050725B" w:rsidP="00CA31F6"/>
  </w:footnote>
  <w:footnote w:type="continuationSeparator" w:id="0">
    <w:p w14:paraId="4A53FDB9" w14:textId="77777777" w:rsidR="0050725B" w:rsidRDefault="0050725B" w:rsidP="00CA31F6">
      <w:r>
        <w:continuationSeparator/>
      </w:r>
    </w:p>
    <w:p w14:paraId="13397B60" w14:textId="77777777" w:rsidR="0050725B" w:rsidRDefault="0050725B" w:rsidP="00CA31F6"/>
    <w:p w14:paraId="1F3ECB33" w14:textId="77777777" w:rsidR="0050725B" w:rsidRDefault="0050725B" w:rsidP="00CA31F6"/>
    <w:p w14:paraId="47061548" w14:textId="77777777" w:rsidR="0050725B" w:rsidRDefault="0050725B" w:rsidP="00CA31F6"/>
    <w:p w14:paraId="4F6B3602" w14:textId="77777777" w:rsidR="0050725B" w:rsidRDefault="0050725B" w:rsidP="00CA31F6"/>
    <w:p w14:paraId="5F03D62C" w14:textId="77777777" w:rsidR="0050725B" w:rsidRDefault="0050725B" w:rsidP="00CA31F6"/>
    <w:p w14:paraId="313C41F5" w14:textId="77777777" w:rsidR="0050725B" w:rsidRDefault="0050725B" w:rsidP="00CA31F6"/>
    <w:p w14:paraId="6FBB2406" w14:textId="77777777" w:rsidR="0050725B" w:rsidRDefault="0050725B" w:rsidP="00CA31F6"/>
    <w:p w14:paraId="7961FA14" w14:textId="77777777" w:rsidR="0050725B" w:rsidRDefault="0050725B" w:rsidP="00CA31F6"/>
    <w:p w14:paraId="3EC3D3DE" w14:textId="77777777" w:rsidR="0050725B" w:rsidRDefault="0050725B" w:rsidP="00CA31F6"/>
    <w:p w14:paraId="79A3B633" w14:textId="77777777" w:rsidR="0050725B" w:rsidRDefault="0050725B" w:rsidP="00CA31F6"/>
    <w:p w14:paraId="1891B878" w14:textId="77777777" w:rsidR="0050725B" w:rsidRDefault="0050725B" w:rsidP="00CA31F6"/>
    <w:p w14:paraId="295E837A" w14:textId="77777777" w:rsidR="0050725B" w:rsidRDefault="0050725B" w:rsidP="00CA31F6"/>
    <w:p w14:paraId="29E6956C" w14:textId="77777777" w:rsidR="0050725B" w:rsidRDefault="0050725B" w:rsidP="00CA31F6"/>
    <w:p w14:paraId="0DFF0942" w14:textId="77777777" w:rsidR="0050725B" w:rsidRDefault="0050725B" w:rsidP="00CA31F6"/>
    <w:p w14:paraId="0C12E539" w14:textId="77777777" w:rsidR="0050725B" w:rsidRDefault="0050725B" w:rsidP="00CA31F6"/>
    <w:p w14:paraId="4BF070AE" w14:textId="77777777" w:rsidR="0050725B" w:rsidRDefault="0050725B" w:rsidP="00CA31F6"/>
    <w:p w14:paraId="621FAD28" w14:textId="77777777" w:rsidR="0050725B" w:rsidRDefault="0050725B" w:rsidP="00CA31F6"/>
    <w:p w14:paraId="7442D196" w14:textId="77777777" w:rsidR="0050725B" w:rsidRDefault="0050725B" w:rsidP="00CA31F6"/>
    <w:p w14:paraId="426F6393" w14:textId="77777777" w:rsidR="0050725B" w:rsidRDefault="0050725B" w:rsidP="00CA31F6"/>
    <w:p w14:paraId="464BD073" w14:textId="77777777" w:rsidR="0050725B" w:rsidRDefault="0050725B" w:rsidP="00CA31F6"/>
    <w:p w14:paraId="6588A1A5" w14:textId="77777777" w:rsidR="0050725B" w:rsidRDefault="0050725B" w:rsidP="00CA31F6"/>
    <w:p w14:paraId="45AE16ED" w14:textId="77777777" w:rsidR="0050725B" w:rsidRDefault="0050725B" w:rsidP="00CA31F6"/>
    <w:p w14:paraId="42B24FB9" w14:textId="77777777" w:rsidR="0050725B" w:rsidRDefault="0050725B" w:rsidP="00CA31F6"/>
    <w:p w14:paraId="4DA94CF0" w14:textId="77777777" w:rsidR="0050725B" w:rsidRDefault="0050725B" w:rsidP="00CA31F6"/>
    <w:p w14:paraId="72F98021" w14:textId="77777777" w:rsidR="0050725B" w:rsidRDefault="0050725B"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F12C71" w14:textId="77777777" w:rsidR="004A7D8A" w:rsidRDefault="004A7D8A" w:rsidP="00CA31F6">
    <w:r>
      <w:fldChar w:fldCharType="begin"/>
    </w:r>
    <w:r>
      <w:instrText xml:space="preserve">PAGE  </w:instrText>
    </w:r>
    <w:r>
      <w:fldChar w:fldCharType="separate"/>
    </w:r>
    <w:r>
      <w:rPr>
        <w:noProof/>
      </w:rPr>
      <w:t>24</w:t>
    </w:r>
    <w:r>
      <w:fldChar w:fldCharType="end"/>
    </w:r>
  </w:p>
  <w:p w14:paraId="3D42A6EB" w14:textId="77777777" w:rsidR="004A7D8A" w:rsidRDefault="004A7D8A" w:rsidP="00CA31F6"/>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B403A0" w14:textId="77777777" w:rsidR="004A7D8A" w:rsidRDefault="004A7D8A"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3E453E" w14:textId="60868BFD" w:rsidR="004A7D8A" w:rsidRDefault="004A7D8A" w:rsidP="00CA31F6">
    <w:r>
      <w:rPr>
        <w:rStyle w:val="Nmerodepgina"/>
      </w:rPr>
      <w:fldChar w:fldCharType="begin"/>
    </w:r>
    <w:r>
      <w:rPr>
        <w:rStyle w:val="Nmerodepgina"/>
      </w:rPr>
      <w:instrText xml:space="preserve"> PAGE </w:instrText>
    </w:r>
    <w:r>
      <w:rPr>
        <w:rStyle w:val="Nmerodepgina"/>
      </w:rPr>
      <w:fldChar w:fldCharType="separate"/>
    </w:r>
    <w:r w:rsidR="00CA31F6">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95BBC" w14:textId="77777777" w:rsidR="004A7D8A" w:rsidRDefault="004A7D8A"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6E51F" w14:textId="77777777" w:rsidR="004A7D8A" w:rsidRDefault="004A7D8A" w:rsidP="00CA31F6"/>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2"/>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tiane Schwanck Schardosim">
    <w15:presenceInfo w15:providerId="AD" w15:userId="S-1-5-21-1694574831-2701815030-435008600-28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pt-BR" w:vendorID="64" w:dllVersion="131078" w:nlCheck="1" w:checkStyle="0"/>
  <w:activeWritingStyle w:appName="MSWord" w:lang="en-US" w:vendorID="64" w:dllVersion="131078" w:nlCheck="1" w:checkStyle="1"/>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1D6D"/>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0725B"/>
    <w:rsid w:val="00510741"/>
    <w:rsid w:val="00511080"/>
    <w:rsid w:val="0051111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D1C54"/>
    <w:rsid w:val="007D34A5"/>
    <w:rsid w:val="007D49DC"/>
    <w:rsid w:val="007D5138"/>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2180"/>
    <w:rsid w:val="00C629BC"/>
    <w:rsid w:val="00C648F5"/>
    <w:rsid w:val="00C65639"/>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CA31F6"/>
    <w:pPr>
      <w:keepNext/>
      <w:tabs>
        <w:tab w:val="left" w:pos="851"/>
      </w:tabs>
      <w:spacing w:line="360" w:lineRule="auto"/>
      <w:jc w:val="both"/>
      <w:pPrChange w:id="0" w:author="Tatiane Schwanck Schardosim" w:date="2020-07-01T21:55:00Z">
        <w:pPr>
          <w:keepNext/>
          <w:tabs>
            <w:tab w:val="left" w:pos="851"/>
          </w:tabs>
          <w:spacing w:line="360" w:lineRule="auto"/>
          <w:jc w:val="both"/>
        </w:pPr>
      </w:pPrChange>
    </w:pPr>
    <w:rPr>
      <w:iCs/>
      <w:color w:val="000000"/>
      <w:sz w:val="24"/>
      <w:szCs w:val="24"/>
      <w:lang w:eastAsia="en-US"/>
      <w:rPrChange w:id="0" w:author="Tatiane Schwanck Schardosim" w:date="2020-07-01T21:55:00Z">
        <w:rPr>
          <w:iCs/>
          <w:color w:val="000000"/>
          <w:sz w:val="24"/>
          <w:szCs w:val="24"/>
          <w:lang w:val="pt-BR" w:eastAsia="en-US" w:bidi="ar-SA"/>
        </w:rPr>
      </w:rPrChange>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Change w:id="1" w:author="Tatiane Schwanck Schardosim" w:date="2020-07-01T20:12:00Z">
        <w:pPr>
          <w:keepNext/>
          <w:spacing w:line="360" w:lineRule="auto"/>
          <w:jc w:val="both"/>
        </w:pPr>
      </w:pPrChange>
    </w:pPr>
    <w:rPr>
      <w:iCs w:val="0"/>
      <w:noProof/>
      <w:rPrChange w:id="1" w:author="Tatiane Schwanck Schardosim" w:date="2020-07-01T20:12:00Z">
        <w:rPr>
          <w:noProof/>
          <w:color w:val="000000"/>
          <w:sz w:val="24"/>
          <w:szCs w:val="24"/>
          <w:lang w:val="pt-BR" w:eastAsia="en-US" w:bidi="ar-SA"/>
        </w:rPr>
      </w:rPrChange>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Change w:id="2" w:author="Tatiane Schwanck Schardosim" w:date="2020-07-01T21:32:00Z">
        <w:pPr>
          <w:keepNext/>
          <w:widowControl w:val="0"/>
          <w:tabs>
            <w:tab w:val="right" w:leader="dot" w:pos="9062"/>
          </w:tabs>
          <w:spacing w:line="360" w:lineRule="auto"/>
          <w:jc w:val="both"/>
        </w:pPr>
      </w:pPrChange>
    </w:pPr>
    <w:rPr>
      <w:noProof/>
      <w:color w:val="auto"/>
      <w:rPrChange w:id="2" w:author="Tatiane Schwanck Schardosim" w:date="2020-07-01T21:32:00Z">
        <w:rPr>
          <w:noProof/>
          <w:sz w:val="24"/>
          <w:szCs w:val="24"/>
          <w:lang w:val="pt-BR" w:eastAsia="en-US" w:bidi="ar-SA"/>
        </w:rPr>
      </w:rPrChange>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UnresolvedMention">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diagramQuickStyle" Target="diagrams/quickStyle1.xml"/><Relationship Id="rId26" Type="http://schemas.microsoft.com/office/2007/relationships/diagramDrawing" Target="diagrams/drawing2.xml"/><Relationship Id="rId39" Type="http://schemas.openxmlformats.org/officeDocument/2006/relationships/diagramData" Target="diagrams/data5.xml"/><Relationship Id="rId21" Type="http://schemas.openxmlformats.org/officeDocument/2006/relationships/chart" Target="charts/chart1.xml"/><Relationship Id="rId34" Type="http://schemas.openxmlformats.org/officeDocument/2006/relationships/diagramLayout" Target="diagrams/layout4.xml"/><Relationship Id="rId42" Type="http://schemas.openxmlformats.org/officeDocument/2006/relationships/diagramColors" Target="diagrams/colors5.xml"/><Relationship Id="rId47" Type="http://schemas.openxmlformats.org/officeDocument/2006/relationships/diagramLayout" Target="diagrams/layout6.xml"/><Relationship Id="rId50" Type="http://schemas.microsoft.com/office/2007/relationships/diagramDrawing" Target="diagrams/drawing6.xm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1.xml"/><Relationship Id="rId29" Type="http://schemas.openxmlformats.org/officeDocument/2006/relationships/diagramQuickStyle" Target="diagrams/quickStyle3.xml"/><Relationship Id="rId11" Type="http://schemas.openxmlformats.org/officeDocument/2006/relationships/header" Target="header2.xml"/><Relationship Id="rId24" Type="http://schemas.openxmlformats.org/officeDocument/2006/relationships/diagramQuickStyle" Target="diagrams/quickStyle2.xml"/><Relationship Id="rId32" Type="http://schemas.openxmlformats.org/officeDocument/2006/relationships/image" Target="media/image5.png"/><Relationship Id="rId37" Type="http://schemas.microsoft.com/office/2007/relationships/diagramDrawing" Target="diagrams/drawing4.xml"/><Relationship Id="rId40" Type="http://schemas.openxmlformats.org/officeDocument/2006/relationships/diagramLayout" Target="diagrams/layout5.xml"/><Relationship Id="rId45" Type="http://schemas.openxmlformats.org/officeDocument/2006/relationships/image" Target="media/image8.png"/><Relationship Id="rId53" Type="http://schemas.openxmlformats.org/officeDocument/2006/relationships/header" Target="header5.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diagramColors" Target="diagrams/colors1.xml"/><Relationship Id="rId31" Type="http://schemas.microsoft.com/office/2007/relationships/diagramDrawing" Target="diagrams/drawing3.xml"/><Relationship Id="rId44" Type="http://schemas.openxmlformats.org/officeDocument/2006/relationships/image" Target="media/image7.png"/><Relationship Id="rId52"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diagramQuickStyle" Target="diagrams/quickStyle4.xml"/><Relationship Id="rId43" Type="http://schemas.microsoft.com/office/2007/relationships/diagramDrawing" Target="diagrams/drawing5.xml"/><Relationship Id="rId48" Type="http://schemas.openxmlformats.org/officeDocument/2006/relationships/diagramQuickStyle" Target="diagrams/quickStyle6.xml"/><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s://dl.acm.org/" TargetMode="External"/><Relationship Id="rId17" Type="http://schemas.openxmlformats.org/officeDocument/2006/relationships/diagramLayout" Target="diagrams/layout1.xml"/><Relationship Id="rId25" Type="http://schemas.openxmlformats.org/officeDocument/2006/relationships/diagramColors" Target="diagrams/colors2.xml"/><Relationship Id="rId33" Type="http://schemas.openxmlformats.org/officeDocument/2006/relationships/diagramData" Target="diagrams/data4.xml"/><Relationship Id="rId38" Type="http://schemas.openxmlformats.org/officeDocument/2006/relationships/image" Target="media/image6.png"/><Relationship Id="rId46" Type="http://schemas.openxmlformats.org/officeDocument/2006/relationships/diagramData" Target="diagrams/data6.xml"/><Relationship Id="rId20" Type="http://schemas.microsoft.com/office/2007/relationships/diagramDrawing" Target="diagrams/drawing1.xml"/><Relationship Id="rId41" Type="http://schemas.openxmlformats.org/officeDocument/2006/relationships/diagramQuickStyle" Target="diagrams/quickStyle5.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openxmlformats.org/officeDocument/2006/relationships/diagramColors" Target="diagrams/colors4.xml"/><Relationship Id="rId49" Type="http://schemas.openxmlformats.org/officeDocument/2006/relationships/diagramColors" Target="diagrams/colors6.xm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t>
        <a:bodyPr/>
        <a:lstStyle/>
        <a:p>
          <a:endParaRPr lang="pt-BR"/>
        </a:p>
      </dgm:t>
    </dgm:pt>
    <dgm:pt modelId="{37CD4FF1-BF26-42DC-B122-63B403FDD148}" type="pres">
      <dgm:prSet presAssocID="{B7A116DB-47DD-4F63-9390-52E83245F06D}" presName="sibTrans" presStyleLbl="sibTrans2D1" presStyleIdx="0" presStyleCnt="2"/>
      <dgm:spPr/>
      <dgm:t>
        <a:bodyPr/>
        <a:lstStyle/>
        <a:p>
          <a:endParaRPr lang="pt-BR"/>
        </a:p>
      </dgm:t>
    </dgm:pt>
    <dgm:pt modelId="{1A4AFBFC-6D42-474A-BC95-E88886F43C87}" type="pres">
      <dgm:prSet presAssocID="{B7A116DB-47DD-4F63-9390-52E83245F06D}" presName="connectorText" presStyleLbl="sibTrans2D1" presStyleIdx="0" presStyleCnt="2"/>
      <dgm:spPr/>
      <dgm:t>
        <a:bodyPr/>
        <a:lstStyle/>
        <a:p>
          <a:endParaRPr lang="pt-BR"/>
        </a:p>
      </dgm:t>
    </dgm:pt>
    <dgm:pt modelId="{EFC4B689-A01A-4FD9-8F5F-2014C816AF35}" type="pres">
      <dgm:prSet presAssocID="{450061DF-C028-4A2C-81AE-7D39DC43EE95}" presName="node" presStyleLbl="node1" presStyleIdx="1" presStyleCnt="3">
        <dgm:presLayoutVars>
          <dgm:bulletEnabled val="1"/>
        </dgm:presLayoutVars>
      </dgm:prSet>
      <dgm:spPr/>
      <dgm:t>
        <a:bodyPr/>
        <a:lstStyle/>
        <a:p>
          <a:endParaRPr lang="pt-BR"/>
        </a:p>
      </dgm:t>
    </dgm:pt>
    <dgm:pt modelId="{27BAAA32-C0C7-49D3-960D-B30E89E1681F}" type="pres">
      <dgm:prSet presAssocID="{A64696A0-F885-4777-B8E9-6A086BF416ED}" presName="sibTrans" presStyleLbl="sibTrans2D1" presStyleIdx="1" presStyleCnt="2"/>
      <dgm:spPr/>
      <dgm:t>
        <a:bodyPr/>
        <a:lstStyle/>
        <a:p>
          <a:endParaRPr lang="pt-BR"/>
        </a:p>
      </dgm:t>
    </dgm:pt>
    <dgm:pt modelId="{CD0133BA-F38E-40BE-8734-B8BF2825A890}" type="pres">
      <dgm:prSet presAssocID="{A64696A0-F885-4777-B8E9-6A086BF416ED}" presName="connectorText" presStyleLbl="sibTrans2D1" presStyleIdx="1" presStyleCnt="2"/>
      <dgm:spPr/>
      <dgm:t>
        <a:bodyPr/>
        <a:lstStyle/>
        <a:p>
          <a:endParaRPr lang="pt-BR"/>
        </a:p>
      </dgm:t>
    </dgm:pt>
    <dgm:pt modelId="{CC444DB0-B863-4784-89AD-D2020E12F5A4}" type="pres">
      <dgm:prSet presAssocID="{C428C197-DCE2-4E0B-BC60-D6F14E40EB77}" presName="node" presStyleLbl="node1" presStyleIdx="2" presStyleCnt="3">
        <dgm:presLayoutVars>
          <dgm:bulletEnabled val="1"/>
        </dgm:presLayoutVars>
      </dgm:prSet>
      <dgm:spPr/>
      <dgm:t>
        <a:bodyPr/>
        <a:lstStyle/>
        <a:p>
          <a:endParaRPr lang="pt-BR"/>
        </a:p>
      </dgm:t>
    </dgm:pt>
  </dgm:ptLst>
  <dgm:cxnLst>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92261F07-102A-46C9-BA9E-19C630689A1D}" type="presOf" srcId="{B7A116DB-47DD-4F63-9390-52E83245F06D}" destId="{1A4AFBFC-6D42-474A-BC95-E88886F43C87}" srcOrd="1"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9CD6FA53-ACC2-4D51-9F90-A2802844A984}" type="presOf" srcId="{B7A116DB-47DD-4F63-9390-52E83245F06D}" destId="{37CD4FF1-BF26-42DC-B122-63B403FDD148}" srcOrd="0"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3E4FBABB-58E8-4BD3-BD59-86772FA4934C}" type="presOf" srcId="{450061DF-C028-4A2C-81AE-7D39DC43EE95}" destId="{EFC4B689-A01A-4FD9-8F5F-2014C816AF35}" srcOrd="0"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814A9351-0F36-4571-9117-88A5F4AAB54F}" srcId="{3C1FBCC1-9436-4DC8-A175-C62964887C97}" destId="{2B580072-7CCD-4DA8-80C8-8DDD59AEFDCB}" srcOrd="0" destOrd="0" parTransId="{26DE2A37-A101-4590-B454-F0FAB13F2BC8}" sibTransId="{B7A116DB-47DD-4F63-9390-52E83245F06D}"/>
    <dgm:cxn modelId="{9A2C4677-3069-4156-81D2-061FD928BD67}" type="presOf" srcId="{A64696A0-F885-4777-B8E9-6A086BF416ED}" destId="{27BAAA32-C0C7-49D3-960D-B30E89E1681F}"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t>
        <a:bodyPr/>
        <a:lstStyle/>
        <a:p>
          <a:endParaRPr lang="pt-BR"/>
        </a:p>
      </dgm:t>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t>
        <a:bodyPr/>
        <a:lstStyle/>
        <a:p>
          <a:endParaRPr lang="pt-BR"/>
        </a:p>
      </dgm:t>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t>
        <a:bodyPr/>
        <a:lstStyle/>
        <a:p>
          <a:endParaRPr lang="pt-BR"/>
        </a:p>
      </dgm:t>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t>
        <a:bodyPr/>
        <a:lstStyle/>
        <a:p>
          <a:endParaRPr lang="pt-BR"/>
        </a:p>
      </dgm:t>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t>
        <a:bodyPr/>
        <a:lstStyle/>
        <a:p>
          <a:endParaRPr lang="pt-BR"/>
        </a:p>
      </dgm:t>
    </dgm:pt>
  </dgm:ptLst>
  <dgm:cxnLst>
    <dgm:cxn modelId="{02D07F81-A0A2-4890-85FD-4328493BC4BE}" type="presOf" srcId="{724BEBC9-CE2D-474C-8270-B5E1737741C7}" destId="{F8BB01DA-B041-45E3-8A55-A2583FE15253}"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58F5710B-6EE6-43C0-A4FA-80106FDF8CDB}" srcId="{0FD7722B-AC18-4BCD-B1AE-00CE24C4D72C}" destId="{343C01F9-F0BA-4E66-8A8A-F33F4E3C845D}" srcOrd="0" destOrd="0" parTransId="{A02C7DBD-E242-4E36-A075-E2F7919B630F}" sibTransId="{48EAEC64-1AE2-4D4D-9308-A66C8A17AB50}"/>
    <dgm:cxn modelId="{FC4A4117-4B25-4944-B5EF-B8D10A8962E3}" srcId="{0FD7722B-AC18-4BCD-B1AE-00CE24C4D72C}" destId="{CE2DDC49-66EF-459D-81AE-810F06C9D906}" srcOrd="2" destOrd="0" parTransId="{4D431A76-1C17-4C34-815D-093B73AF037F}" sibTransId="{7910C13A-7FCF-4B50-B94B-6A9EDA0A806B}"/>
    <dgm:cxn modelId="{36C79FBF-9705-4F4C-85A2-DDA8FBC6D9B3}" srcId="{0FD7722B-AC18-4BCD-B1AE-00CE24C4D72C}" destId="{62174A4A-4798-4B40-9B2B-02161CC5FBA1}" srcOrd="1" destOrd="0" parTransId="{17EEB346-7B2A-41B3-B725-FBB77FD2A6B5}" sibTransId="{0206D096-AE36-4523-B26C-362930AF0F79}"/>
    <dgm:cxn modelId="{E267D785-F1FD-48F2-8784-C3667908E724}" srcId="{0FD7722B-AC18-4BCD-B1AE-00CE24C4D72C}" destId="{724BEBC9-CE2D-474C-8270-B5E1737741C7}" srcOrd="3" destOrd="0" parTransId="{A2EAA10D-FE63-491B-BBA1-C360888EC4E7}" sibTransId="{F23B7CA2-85DD-409D-83F0-14D9C12C33AF}"/>
    <dgm:cxn modelId="{51632CF1-9B0B-4DED-8180-1698DC5A8449}" type="presOf" srcId="{0FD7722B-AC18-4BCD-B1AE-00CE24C4D72C}" destId="{D4533D7F-D513-4EE2-9224-1506641B3E87}" srcOrd="0" destOrd="0" presId="urn:microsoft.com/office/officeart/2005/8/layout/StepDownProcess"/>
    <dgm:cxn modelId="{79AE7415-663A-421D-AA85-AF65F076B5AE}" type="presOf" srcId="{CE2DDC49-66EF-459D-81AE-810F06C9D906}" destId="{76B2B75C-D675-41E7-847C-FFDB58BE338F}" srcOrd="0" destOrd="0" presId="urn:microsoft.com/office/officeart/2005/8/layout/StepDownProcess"/>
    <dgm:cxn modelId="{6522762A-9F67-4A9E-805D-E97A213624FB}" type="presOf" srcId="{343C01F9-F0BA-4E66-8A8A-F33F4E3C845D}" destId="{F5B9D7B0-B2A3-46BA-BE50-015E01CD5588}"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t>
        <a:bodyPr/>
        <a:lstStyle/>
        <a:p>
          <a:endParaRPr lang="pt-BR"/>
        </a:p>
      </dgm:t>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xmlns=""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t>
        <a:bodyPr/>
        <a:lstStyle/>
        <a:p>
          <a:endParaRPr lang="pt-BR"/>
        </a:p>
      </dgm:t>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t>
        <a:bodyPr/>
        <a:lstStyle/>
        <a:p>
          <a:endParaRPr lang="pt-BR"/>
        </a:p>
      </dgm:t>
    </dgm:pt>
    <dgm:pt modelId="{3C3919C8-79EF-4014-8238-314F426332D2}" type="pres">
      <dgm:prSet presAssocID="{EEC24137-1452-4749-AD80-5F28F568A3CD}" presName="childNode" presStyleLbl="revTx" presStyleIdx="0" presStyleCnt="3">
        <dgm:presLayoutVars>
          <dgm:bulletEnabled val="1"/>
        </dgm:presLayoutVars>
      </dgm:prSet>
      <dgm:spPr/>
      <dgm:t>
        <a:bodyPr/>
        <a:lstStyle/>
        <a:p>
          <a:endParaRPr lang="pt-BR"/>
        </a:p>
      </dgm:t>
    </dgm:pt>
    <dgm:pt modelId="{69BFB256-374C-4470-BBB5-65380AFD9CBA}" type="pres">
      <dgm:prSet presAssocID="{7CD143ED-119A-454A-BD87-0ED108B7AE03}" presName="Name25" presStyleLbl="parChTrans1D1" presStyleIdx="1" presStyleCnt="3"/>
      <dgm:spPr/>
      <dgm:t>
        <a:bodyPr/>
        <a:lstStyle/>
        <a:p>
          <a:endParaRPr lang="pt-BR"/>
        </a:p>
      </dgm:t>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t>
        <a:bodyPr/>
        <a:lstStyle/>
        <a:p>
          <a:endParaRPr lang="pt-BR"/>
        </a:p>
      </dgm:t>
    </dgm:pt>
    <dgm:pt modelId="{8F91021E-35A7-4877-BB35-6E7828FBE4EC}" type="pres">
      <dgm:prSet presAssocID="{94923575-1DD8-422A-8ECE-C909A0A7C922}" presName="childNode" presStyleLbl="revTx" presStyleIdx="1" presStyleCnt="3">
        <dgm:presLayoutVars>
          <dgm:bulletEnabled val="1"/>
        </dgm:presLayoutVars>
      </dgm:prSet>
      <dgm:spPr/>
      <dgm:t>
        <a:bodyPr/>
        <a:lstStyle/>
        <a:p>
          <a:endParaRPr lang="pt-BR"/>
        </a:p>
      </dgm:t>
    </dgm:pt>
    <dgm:pt modelId="{E14D2DF4-E6B8-4D0E-8D2D-A72500665524}" type="pres">
      <dgm:prSet presAssocID="{E50416CE-1D87-454D-AC94-84B104E7D84D}" presName="Name25" presStyleLbl="parChTrans1D1" presStyleIdx="2" presStyleCnt="3"/>
      <dgm:spPr/>
      <dgm:t>
        <a:bodyPr/>
        <a:lstStyle/>
        <a:p>
          <a:endParaRPr lang="pt-BR"/>
        </a:p>
      </dgm:t>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t>
        <a:bodyPr/>
        <a:lstStyle/>
        <a:p>
          <a:endParaRPr lang="pt-BR"/>
        </a:p>
      </dgm:t>
    </dgm:pt>
    <dgm:pt modelId="{4A2E30CE-3FDA-45F9-9215-23C56E0AA8AC}" type="pres">
      <dgm:prSet presAssocID="{1B37964C-8388-4154-9CC5-28126CDCB2FF}" presName="childNode" presStyleLbl="revTx" presStyleIdx="2" presStyleCnt="3">
        <dgm:presLayoutVars>
          <dgm:bulletEnabled val="1"/>
        </dgm:presLayoutVars>
      </dgm:prSet>
      <dgm:spPr/>
      <dgm:t>
        <a:bodyPr/>
        <a:lstStyle/>
        <a:p>
          <a:endParaRPr lang="pt-BR"/>
        </a:p>
      </dgm:t>
    </dgm:pt>
  </dgm:ptLst>
  <dgm:cxnLst>
    <dgm:cxn modelId="{D2690A53-70EE-45C1-BD82-B96CEA4544AE}" srcId="{EEC24137-1452-4749-AD80-5F28F568A3CD}" destId="{816DE098-48AF-48AA-B351-855C9ED4A7B3}" srcOrd="0" destOrd="0" parTransId="{16AF1EBD-01F2-4823-8E7F-6E538EFCCF0C}" sibTransId="{A3201A42-5224-468F-BEAC-FBDB7BE5FB3C}"/>
    <dgm:cxn modelId="{21C9FD7C-8A87-44A5-8F70-F5D88760F987}" type="presOf" srcId="{2C21D3CC-F4A0-46B2-B749-B05B3E49BB03}" destId="{8F91021E-35A7-4877-BB35-6E7828FBE4EC}"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0ABB9F0C-A45A-4AEB-967D-20E3A98E0BC4}" srcId="{94923575-1DD8-422A-8ECE-C909A0A7C922}" destId="{024EBCE1-E1F2-4F61-B37A-79D8DD1F8901}" srcOrd="4" destOrd="0" parTransId="{A636705B-C2D6-45AC-A688-AC013A4D3890}" sibTransId="{9E629B4B-1DEE-44E8-9948-E05631C48CC1}"/>
    <dgm:cxn modelId="{77D33B44-F185-4854-8F14-D7CF264A0B77}" type="presOf" srcId="{4BB4D1F0-D2C8-4C49-9304-3034B007D5D0}" destId="{4A2E30CE-3FDA-45F9-9215-23C56E0AA8AC}" srcOrd="0" destOrd="2" presId="urn:microsoft.com/office/officeart/2005/8/layout/radial2"/>
    <dgm:cxn modelId="{C2948F93-09A9-4349-B1A0-DFF98B2566A0}" type="presOf" srcId="{94923575-1DD8-422A-8ECE-C909A0A7C922}" destId="{CEE681B7-4541-4652-9450-7AF2F7810BD2}" srcOrd="0" destOrd="0" presId="urn:microsoft.com/office/officeart/2005/8/layout/radial2"/>
    <dgm:cxn modelId="{C433DFB2-6C38-4309-BB2F-DA7636123498}" type="presOf" srcId="{51EEE84D-A24E-4844-8E11-37C300CE2969}" destId="{4A2E30CE-3FDA-45F9-9215-23C56E0AA8AC}" srcOrd="0" destOrd="0" presId="urn:microsoft.com/office/officeart/2005/8/layout/radial2"/>
    <dgm:cxn modelId="{3B73D54B-94D5-4EBB-B5C3-1CE393B44632}" type="presOf" srcId="{D2F421B2-FC6B-48A8-9C38-46361785C834}" destId="{8F91021E-35A7-4877-BB35-6E7828FBE4EC}" srcOrd="0" destOrd="3" presId="urn:microsoft.com/office/officeart/2005/8/layout/radial2"/>
    <dgm:cxn modelId="{461C0B05-BB0E-4BF6-956E-9132D5B518D6}" srcId="{94923575-1DD8-422A-8ECE-C909A0A7C922}" destId="{AAEDBB09-6860-4F93-A2D6-C769F4650A60}" srcOrd="1" destOrd="0" parTransId="{84490D4E-10B7-4B75-96C5-449E2E1C26EA}" sibTransId="{2C4D0A39-4A9E-4C58-A665-48C41581C955}"/>
    <dgm:cxn modelId="{1CAFA0F6-F143-4B80-9416-BD14CAB8667B}" srcId="{EEC24137-1452-4749-AD80-5F28F568A3CD}" destId="{A9819469-1BBD-4541-ACEF-555B7FA3D929}" srcOrd="1" destOrd="0" parTransId="{52CF4568-4594-4706-B7EC-DF0B25CB850B}" sibTransId="{A358585B-83C3-4BED-8D4D-D03B2C82C44B}"/>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8AF1A8F9-2B02-4E85-AD02-DFFB438383C0}" type="presOf" srcId="{1B37964C-8388-4154-9CC5-28126CDCB2FF}" destId="{F5A89EB7-C3D1-404C-AF13-273F5792FD47}" srcOrd="0" destOrd="0" presId="urn:microsoft.com/office/officeart/2005/8/layout/radial2"/>
    <dgm:cxn modelId="{35EFABC7-D422-41C0-84D1-434EDEB84CD5}" srcId="{1B37964C-8388-4154-9CC5-28126CDCB2FF}" destId="{51EEE84D-A24E-4844-8E11-37C300CE2969}" srcOrd="0" destOrd="0" parTransId="{D8FFB892-347E-4C9F-8E9F-1CE8604EB808}" sibTransId="{EAC381B0-CE7E-4A21-92C6-BC13C2142EC2}"/>
    <dgm:cxn modelId="{B28B9F7C-3349-49E2-BAD0-36A04DE31310}" type="presOf" srcId="{2DCAE379-5AB6-4AFF-B6BC-B4E613492E70}" destId="{3C3919C8-79EF-4014-8238-314F426332D2}" srcOrd="0" destOrd="3"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BC8425D8-9503-4280-A966-B985CA36DC37}" type="presOf" srcId="{6192B41C-EBBC-40C9-A586-20B407DB8262}" destId="{3C3919C8-79EF-4014-8238-314F426332D2}" srcOrd="0" destOrd="2" presId="urn:microsoft.com/office/officeart/2005/8/layout/radial2"/>
    <dgm:cxn modelId="{D5B682B7-77E4-4847-B461-935612C0E28D}" type="presOf" srcId="{881D45DF-662C-4178-BE5F-2597923EB0A3}" destId="{4A2E30CE-3FDA-45F9-9215-23C56E0AA8AC}"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533ABE28-38B2-47F0-8E64-4397C5D6FBA8}" type="presOf" srcId="{BFC72674-0D42-4436-A1EC-9120279C4A57}" destId="{2EC4B503-C010-4E73-8429-A6FFB01C520E}" srcOrd="0" destOrd="0" presId="urn:microsoft.com/office/officeart/2005/8/layout/radial2"/>
    <dgm:cxn modelId="{81695BD6-E53D-4478-A765-91E880F99FF1}" type="presOf" srcId="{EEC24137-1452-4749-AD80-5F28F568A3CD}" destId="{67925974-A74B-44DC-BAB7-263588143A01}" srcOrd="0" destOrd="0"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F79947A7-F35C-48FA-B7B2-74804F6D22D8}" type="presOf" srcId="{C1AA9F46-D592-4DB6-9B4E-B7C067FCE73D}" destId="{8F91021E-35A7-4877-BB35-6E7828FBE4EC}" srcOrd="0" destOrd="5" presId="urn:microsoft.com/office/officeart/2005/8/layout/radial2"/>
    <dgm:cxn modelId="{A42D02C8-40AA-49C0-B053-3848006926A8}" type="presOf" srcId="{816DE098-48AF-48AA-B351-855C9ED4A7B3}" destId="{3C3919C8-79EF-4014-8238-314F426332D2}" srcOrd="0" destOrd="0"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2EEE31BE-AB3C-4349-9EAA-420EB0DB226D}" srcId="{94923575-1DD8-422A-8ECE-C909A0A7C922}" destId="{C1AA9F46-D592-4DB6-9B4E-B7C067FCE73D}" srcOrd="5" destOrd="0" parTransId="{3E110D04-0178-415F-8B8F-7E369B3ED43D}" sibTransId="{46CEC1BE-6DD9-44B7-B834-388BB597ACA5}"/>
    <dgm:cxn modelId="{523478D2-FDA7-4495-B6B0-8DC4C1CAD683}" type="presOf" srcId="{FDB91A31-D9BA-4AFB-9A3D-4EB9AA668DB0}" destId="{4A2E30CE-3FDA-45F9-9215-23C56E0AA8AC}" srcOrd="0" destOrd="3" presId="urn:microsoft.com/office/officeart/2005/8/layout/radial2"/>
    <dgm:cxn modelId="{ACC847FC-3DC8-4440-9632-3FDEC6548121}" type="presOf" srcId="{8306F47C-6A69-4923-A142-0AFD3C56CD99}" destId="{6AE8AACC-F8D6-4683-881B-10BB89D9A2FC}" srcOrd="0" destOrd="0"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56B922C3-F21E-4E65-96FD-DBFAAF0922E6}" type="presOf" srcId="{024EBCE1-E1F2-4F61-B37A-79D8DD1F8901}" destId="{8F91021E-35A7-4877-BB35-6E7828FBE4EC}" srcOrd="0" destOrd="4" presId="urn:microsoft.com/office/officeart/2005/8/layout/radial2"/>
    <dgm:cxn modelId="{D0F9560D-36B4-40C3-92C2-BD96C1046921}" type="presOf" srcId="{3C9889BC-681A-435E-84B6-3FE9EC4B134E}" destId="{4A2E30CE-3FDA-45F9-9215-23C56E0AA8AC}" srcOrd="0" destOrd="4" presId="urn:microsoft.com/office/officeart/2005/8/layout/radial2"/>
    <dgm:cxn modelId="{8F08BF84-D3A5-439F-934C-9B599AB7EDEA}" type="presOf" srcId="{AAEDBB09-6860-4F93-A2D6-C769F4650A60}" destId="{8F91021E-35A7-4877-BB35-6E7828FBE4EC}" srcOrd="0" destOrd="1"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CA8229DC-247E-4B26-95F5-D08DCB5E416D}" type="presOf" srcId="{1CD95009-2DCB-468F-86DC-23B415204C76}" destId="{8F91021E-35A7-4877-BB35-6E7828FBE4EC}" srcOrd="0" destOrd="2" presId="urn:microsoft.com/office/officeart/2005/8/layout/radial2"/>
    <dgm:cxn modelId="{141F3290-756D-4251-87D6-BC24419CDA09}" type="presOf" srcId="{E50416CE-1D87-454D-AC94-84B104E7D84D}" destId="{E14D2DF4-E6B8-4D0E-8D2D-A72500665524}" srcOrd="0" destOrd="0"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BE310FA9-B08C-4A0D-AD4E-A0A81A3587F3}" type="presOf" srcId="{A9819469-1BBD-4541-ACEF-555B7FA3D929}" destId="{3C3919C8-79EF-4014-8238-314F426332D2}" srcOrd="0" destOrd="1" presId="urn:microsoft.com/office/officeart/2005/8/layout/radial2"/>
    <dgm:cxn modelId="{67270405-1D78-4CD2-B17D-9DA0EA7BDB0C}" srcId="{8306F47C-6A69-4923-A142-0AFD3C56CD99}" destId="{94923575-1DD8-422A-8ECE-C909A0A7C922}" srcOrd="1" destOrd="0" parTransId="{7CD143ED-119A-454A-BD87-0ED108B7AE03}" sibTransId="{0715473C-843E-4EA5-878A-2654920CCEAB}"/>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t>
        <a:bodyPr/>
        <a:lstStyle/>
        <a:p>
          <a:endParaRPr lang="pt-BR"/>
        </a:p>
      </dgm:t>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t>
        <a:bodyPr/>
        <a:lstStyle/>
        <a:p>
          <a:endParaRPr lang="pt-BR"/>
        </a:p>
      </dgm:t>
    </dgm:pt>
    <dgm:pt modelId="{F3F74AD6-F70B-41F1-895A-D62C591C2FC0}" type="pres">
      <dgm:prSet presAssocID="{1BBD78C4-B154-402F-9D97-F910E2563CD3}" presName="Name56" presStyleLbl="parChTrans1D2" presStyleIdx="0" presStyleCnt="6"/>
      <dgm:spPr/>
      <dgm:t>
        <a:bodyPr/>
        <a:lstStyle/>
        <a:p>
          <a:endParaRPr lang="pt-BR"/>
        </a:p>
      </dgm:t>
    </dgm:pt>
    <dgm:pt modelId="{8DBAD458-3CFD-4E9D-8425-873DDDF97BD3}" type="pres">
      <dgm:prSet presAssocID="{831B2A8C-3289-4258-BF85-68F409C8C712}" presName="text0" presStyleLbl="node1" presStyleIdx="1" presStyleCnt="7">
        <dgm:presLayoutVars>
          <dgm:bulletEnabled val="1"/>
        </dgm:presLayoutVars>
      </dgm:prSet>
      <dgm:spPr/>
      <dgm:t>
        <a:bodyPr/>
        <a:lstStyle/>
        <a:p>
          <a:endParaRPr lang="pt-BR"/>
        </a:p>
      </dgm:t>
    </dgm:pt>
    <dgm:pt modelId="{A0577CB7-DADE-4BF9-B91D-436DB3211EA2}" type="pres">
      <dgm:prSet presAssocID="{27EC8F21-DF9E-4FEE-A339-C509284AB947}" presName="Name56" presStyleLbl="parChTrans1D2" presStyleIdx="1" presStyleCnt="6"/>
      <dgm:spPr/>
      <dgm:t>
        <a:bodyPr/>
        <a:lstStyle/>
        <a:p>
          <a:endParaRPr lang="pt-BR"/>
        </a:p>
      </dgm:t>
    </dgm:pt>
    <dgm:pt modelId="{C5C347AC-8BF0-4E1D-88D1-194B9AAEBD76}" type="pres">
      <dgm:prSet presAssocID="{A27A7B4C-6D3C-4131-9099-73D2BC513B36}" presName="text0" presStyleLbl="node1" presStyleIdx="2" presStyleCnt="7">
        <dgm:presLayoutVars>
          <dgm:bulletEnabled val="1"/>
        </dgm:presLayoutVars>
      </dgm:prSet>
      <dgm:spPr/>
      <dgm:t>
        <a:bodyPr/>
        <a:lstStyle/>
        <a:p>
          <a:endParaRPr lang="pt-BR"/>
        </a:p>
      </dgm:t>
    </dgm:pt>
    <dgm:pt modelId="{DCB4966D-E052-432F-B63D-6B268A6F10D5}" type="pres">
      <dgm:prSet presAssocID="{7920377C-B97A-44EC-A98F-6D88CD261F9E}" presName="Name56" presStyleLbl="parChTrans1D2" presStyleIdx="2" presStyleCnt="6"/>
      <dgm:spPr/>
      <dgm:t>
        <a:bodyPr/>
        <a:lstStyle/>
        <a:p>
          <a:endParaRPr lang="pt-BR"/>
        </a:p>
      </dgm:t>
    </dgm:pt>
    <dgm:pt modelId="{3A45D608-AD6C-49FF-81EE-4A41D2593DE7}" type="pres">
      <dgm:prSet presAssocID="{CD2B86C3-B0EB-456A-89C9-CDD2674B23A5}" presName="text0" presStyleLbl="node1" presStyleIdx="3" presStyleCnt="7">
        <dgm:presLayoutVars>
          <dgm:bulletEnabled val="1"/>
        </dgm:presLayoutVars>
      </dgm:prSet>
      <dgm:spPr/>
      <dgm:t>
        <a:bodyPr/>
        <a:lstStyle/>
        <a:p>
          <a:endParaRPr lang="pt-BR"/>
        </a:p>
      </dgm:t>
    </dgm:pt>
    <dgm:pt modelId="{5568C78E-E88D-4A9D-B7CA-0B7C091DDB1A}" type="pres">
      <dgm:prSet presAssocID="{68FC0717-1573-4E9B-BF2E-7B13DAEAC983}" presName="Name56" presStyleLbl="parChTrans1D2" presStyleIdx="3" presStyleCnt="6"/>
      <dgm:spPr/>
      <dgm:t>
        <a:bodyPr/>
        <a:lstStyle/>
        <a:p>
          <a:endParaRPr lang="pt-BR"/>
        </a:p>
      </dgm:t>
    </dgm:pt>
    <dgm:pt modelId="{3DBE5F42-7ED7-4833-8DE5-4E3A810D5309}" type="pres">
      <dgm:prSet presAssocID="{3016304B-D290-417F-91D9-B383A6A511A7}" presName="text0" presStyleLbl="node1" presStyleIdx="4" presStyleCnt="7">
        <dgm:presLayoutVars>
          <dgm:bulletEnabled val="1"/>
        </dgm:presLayoutVars>
      </dgm:prSet>
      <dgm:spPr/>
      <dgm:t>
        <a:bodyPr/>
        <a:lstStyle/>
        <a:p>
          <a:endParaRPr lang="pt-BR"/>
        </a:p>
      </dgm:t>
    </dgm:pt>
    <dgm:pt modelId="{BC1A64C2-EACF-4D30-9FE4-4733FED4876B}" type="pres">
      <dgm:prSet presAssocID="{2C6F5F41-21D7-439A-A5A1-192C673355EF}" presName="Name56" presStyleLbl="parChTrans1D2" presStyleIdx="4" presStyleCnt="6"/>
      <dgm:spPr/>
      <dgm:t>
        <a:bodyPr/>
        <a:lstStyle/>
        <a:p>
          <a:endParaRPr lang="pt-BR"/>
        </a:p>
      </dgm:t>
    </dgm:pt>
    <dgm:pt modelId="{68DBD055-AD68-45C7-A1E5-223795A06CA0}" type="pres">
      <dgm:prSet presAssocID="{C6CC396E-1FCD-49F3-9624-3C50762CBFBF}" presName="text0" presStyleLbl="node1" presStyleIdx="5" presStyleCnt="7">
        <dgm:presLayoutVars>
          <dgm:bulletEnabled val="1"/>
        </dgm:presLayoutVars>
      </dgm:prSet>
      <dgm:spPr/>
      <dgm:t>
        <a:bodyPr/>
        <a:lstStyle/>
        <a:p>
          <a:endParaRPr lang="pt-BR"/>
        </a:p>
      </dgm:t>
    </dgm:pt>
    <dgm:pt modelId="{CBEE3364-82F4-4E6D-88D3-44E168622B42}" type="pres">
      <dgm:prSet presAssocID="{8DF4E3FB-D229-4B07-8F51-EB5DB8EFA07B}" presName="Name56" presStyleLbl="parChTrans1D2" presStyleIdx="5" presStyleCnt="6"/>
      <dgm:spPr/>
      <dgm:t>
        <a:bodyPr/>
        <a:lstStyle/>
        <a:p>
          <a:endParaRPr lang="pt-BR"/>
        </a:p>
      </dgm:t>
    </dgm:pt>
    <dgm:pt modelId="{D8F2765E-134E-4517-9A77-F1C45F330FF8}" type="pres">
      <dgm:prSet presAssocID="{FC720277-0E5A-4448-BB5F-EF41A537ED61}" presName="text0" presStyleLbl="node1" presStyleIdx="6" presStyleCnt="7">
        <dgm:presLayoutVars>
          <dgm:bulletEnabled val="1"/>
        </dgm:presLayoutVars>
      </dgm:prSet>
      <dgm:spPr/>
      <dgm:t>
        <a:bodyPr/>
        <a:lstStyle/>
        <a:p>
          <a:endParaRPr lang="pt-BR"/>
        </a:p>
      </dgm:t>
    </dgm:pt>
  </dgm:ptLst>
  <dgm:cxnLst>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63EB6C48-6314-4A25-8711-BAC3E8A98546}" srcId="{1A010831-374E-4198-8E5A-453502A2739E}" destId="{3016304B-D290-417F-91D9-B383A6A511A7}" srcOrd="3" destOrd="0" parTransId="{68FC0717-1573-4E9B-BF2E-7B13DAEAC983}" sibTransId="{E96493F1-565B-4C43-8BC3-D88E06AE7D1D}"/>
    <dgm:cxn modelId="{B286E467-C9C3-4AC7-95EA-EA7259399415}" srcId="{1A010831-374E-4198-8E5A-453502A2739E}" destId="{A27A7B4C-6D3C-4131-9099-73D2BC513B36}" srcOrd="1" destOrd="0" parTransId="{27EC8F21-DF9E-4FEE-A339-C509284AB947}" sibTransId="{6107E775-AC9D-4B50-A7DE-C7D645CE5586}"/>
    <dgm:cxn modelId="{7B0EB93A-27C9-41E7-9881-F42DDBEF7DBC}" type="presOf" srcId="{68FC0717-1573-4E9B-BF2E-7B13DAEAC983}" destId="{5568C78E-E88D-4A9D-B7CA-0B7C091DDB1A}"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647BD137-1C97-4A84-AA1B-09D362CC97A3}" srcId="{1A010831-374E-4198-8E5A-453502A2739E}" destId="{CD2B86C3-B0EB-456A-89C9-CDD2674B23A5}" srcOrd="2" destOrd="0" parTransId="{7920377C-B97A-44EC-A98F-6D88CD261F9E}" sibTransId="{160746D1-FB21-4561-87FF-ABEB1AA8FF92}"/>
    <dgm:cxn modelId="{4E4D691D-4595-4BE8-8C2F-B092EAF2D271}" type="presOf" srcId="{7920377C-B97A-44EC-A98F-6D88CD261F9E}" destId="{DCB4966D-E052-432F-B63D-6B268A6F10D5}"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0089F587-AA9F-463F-82F2-911AA3451012}" type="presOf" srcId="{3016304B-D290-417F-91D9-B383A6A511A7}" destId="{3DBE5F42-7ED7-4833-8DE5-4E3A810D5309}"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9FEE9809-6846-45B4-8D17-037CA8E9EACB}" type="presOf" srcId="{C6CC396E-1FCD-49F3-9624-3C50762CBFBF}" destId="{68DBD055-AD68-45C7-A1E5-223795A06CA0}"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899BC14E-C7D6-4DF9-93A5-43BE333C8E6E}" srcId="{1A010831-374E-4198-8E5A-453502A2739E}" destId="{831B2A8C-3289-4258-BF85-68F409C8C712}" srcOrd="0" destOrd="0" parTransId="{1BBD78C4-B154-402F-9D97-F910E2563CD3}" sibTransId="{76B5C156-F66A-4B1A-A2CC-E159697A8AED}"/>
    <dgm:cxn modelId="{2D41C02E-0D1A-4D89-B47E-FA5A9EFFFE17}" srcId="{1A010831-374E-4198-8E5A-453502A2739E}" destId="{FC720277-0E5A-4448-BB5F-EF41A537ED61}" srcOrd="5" destOrd="0" parTransId="{8DF4E3FB-D229-4B07-8F51-EB5DB8EFA07B}" sibTransId="{64CDEA79-4FD3-4D15-B157-C1A3F6561C2E}"/>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t>
        <a:bodyPr/>
        <a:lstStyle/>
        <a:p>
          <a:endParaRPr lang="pt-BR"/>
        </a:p>
      </dgm:t>
    </dgm:pt>
    <dgm:pt modelId="{5235EA07-B0F8-4316-B500-01DEB660B11B}" type="sibTrans" cxnId="{1AA32520-5C32-49CC-ABD3-3FB379085F41}">
      <dgm:prSet/>
      <dgm:spPr/>
      <dgm:t>
        <a:bodyPr/>
        <a:lstStyle/>
        <a:p>
          <a:endParaRPr lang="pt-BR"/>
        </a:p>
      </dgm:t>
    </dgm:pt>
    <dgm:pt modelId="{6DCACD45-C4E2-45E6-BB88-CFD5BC9F79FF}">
      <dgm:prSet/>
      <dgm:spPr/>
      <dgm:t>
        <a:bodyPr/>
        <a:lstStyle/>
        <a:p>
          <a:r>
            <a:rPr lang="pt-BR"/>
            <a:t>Integração do sistema com a aplicação</a:t>
          </a:r>
        </a:p>
      </dgm:t>
    </dgm:pt>
    <dgm:pt modelId="{10B35401-305B-4BC6-9C01-8849F319AE9F}" type="parTrans" cxnId="{A1180E77-A14D-4F67-AC5F-F1656F7F5054}">
      <dgm:prSet/>
      <dgm:spPr/>
      <dgm:t>
        <a:bodyPr/>
        <a:lstStyle/>
        <a:p>
          <a:endParaRPr lang="pt-BR"/>
        </a:p>
      </dgm:t>
    </dgm:pt>
    <dgm:pt modelId="{CB34FFD1-49C8-4EA0-85E3-7AFD42A2A624}" type="sibTrans" cxnId="{A1180E77-A14D-4F67-AC5F-F1656F7F5054}">
      <dgm:prSet/>
      <dgm:spPr/>
      <dgm:t>
        <a:bodyPr/>
        <a:lstStyle/>
        <a:p>
          <a:endParaRPr lang="pt-BR"/>
        </a:p>
      </dgm:t>
    </dgm:pt>
    <dgm:pt modelId="{EF2740CF-B4BB-4BCC-9C37-69912D3EB63C}">
      <dgm:prSet/>
      <dgm:spPr/>
      <dgm:t>
        <a:bodyPr/>
        <a:lstStyle/>
        <a:p>
          <a:r>
            <a:rPr lang="pt-BR"/>
            <a:t>Analise dos resultados</a:t>
          </a:r>
        </a:p>
      </dgm:t>
    </dgm:pt>
    <dgm:pt modelId="{BCC07FA8-1DBD-4743-B264-DB70091704DB}" type="parTrans" cxnId="{505CCF84-9689-449B-A7C4-0B8A1E8217E7}">
      <dgm:prSet/>
      <dgm:spPr/>
      <dgm:t>
        <a:bodyPr/>
        <a:lstStyle/>
        <a:p>
          <a:endParaRPr lang="pt-BR"/>
        </a:p>
      </dgm:t>
    </dgm:pt>
    <dgm:pt modelId="{6989D012-32A4-44A4-932D-96A7EADEDF8C}" type="sibTrans" cxnId="{505CCF84-9689-449B-A7C4-0B8A1E8217E7}">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t>
        <a:bodyPr/>
        <a:lstStyle/>
        <a:p>
          <a:endParaRPr lang="pt-BR"/>
        </a:p>
      </dgm:t>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t>
        <a:bodyPr/>
        <a:lstStyle/>
        <a:p>
          <a:endParaRPr lang="pt-BR"/>
        </a:p>
      </dgm:t>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t>
        <a:bodyPr/>
        <a:lstStyle/>
        <a:p>
          <a:endParaRPr lang="pt-BR"/>
        </a:p>
      </dgm:t>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t>
        <a:bodyPr/>
        <a:lstStyle/>
        <a:p>
          <a:endParaRPr lang="pt-BR"/>
        </a:p>
      </dgm:t>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t>
        <a:bodyPr/>
        <a:lstStyle/>
        <a:p>
          <a:endParaRPr lang="pt-BR"/>
        </a:p>
      </dgm:t>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t>
        <a:bodyPr/>
        <a:lstStyle/>
        <a:p>
          <a:endParaRPr lang="pt-BR"/>
        </a:p>
      </dgm:t>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t>
        <a:bodyPr/>
        <a:lstStyle/>
        <a:p>
          <a:endParaRPr lang="pt-BR"/>
        </a:p>
      </dgm:t>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t>
        <a:bodyPr/>
        <a:lstStyle/>
        <a:p>
          <a:endParaRPr lang="pt-BR"/>
        </a:p>
      </dgm:t>
    </dgm:pt>
  </dgm:ptLst>
  <dgm:cxnLst>
    <dgm:cxn modelId="{8EC3C9F2-B311-48D0-8ED5-00582FC2F8AD}" srcId="{095AF1AF-7463-48B5-B691-5C37E5AB4B6B}" destId="{B6C3A918-182D-4926-ADD6-47C72A4F1863}" srcOrd="4" destOrd="0" parTransId="{E46429C5-7115-492E-B0CF-2EAD74826DAE}" sibTransId="{1FF91B5B-7668-41C6-BE57-48D9AF4E489F}"/>
    <dgm:cxn modelId="{4904D507-7D3B-4319-AB8D-1141F2FF111B}" srcId="{095AF1AF-7463-48B5-B691-5C37E5AB4B6B}" destId="{0470335A-5DA0-4243-84CB-478D4D39BB1F}" srcOrd="3" destOrd="0" parTransId="{8F95CF1F-93BC-4621-9003-A4B935751CF1}" sibTransId="{A2AECC58-2F04-45D6-8DDB-694DAE3EB697}"/>
    <dgm:cxn modelId="{3FD303BA-571C-4C52-A451-BC2418D0C761}" type="presOf" srcId="{0470335A-5DA0-4243-84CB-478D4D39BB1F}" destId="{A86B10A2-BFBC-4DD3-829D-493BE6B60964}" srcOrd="0" destOrd="0" presId="urn:microsoft.com/office/officeart/2005/8/layout/chevron1"/>
    <dgm:cxn modelId="{505CCF84-9689-449B-A7C4-0B8A1E8217E7}" srcId="{095AF1AF-7463-48B5-B691-5C37E5AB4B6B}" destId="{EF2740CF-B4BB-4BCC-9C37-69912D3EB63C}" srcOrd="7" destOrd="0" parTransId="{BCC07FA8-1DBD-4743-B264-DB70091704DB}" sibTransId="{6989D012-32A4-44A4-932D-96A7EADEDF8C}"/>
    <dgm:cxn modelId="{FFFB8EA5-24A2-421B-9CEB-338FFE00B24B}" srcId="{095AF1AF-7463-48B5-B691-5C37E5AB4B6B}" destId="{D5DC1E2A-8024-4552-B5FF-E67572DD754C}" srcOrd="2" destOrd="0" parTransId="{705C0524-E193-4561-9F57-D4C7666C28F1}" sibTransId="{A3D5D729-4330-4CEB-A62C-2297777C1499}"/>
    <dgm:cxn modelId="{A7F3C3C9-EA84-4C35-B0AE-16962631D941}" srcId="{095AF1AF-7463-48B5-B691-5C37E5AB4B6B}" destId="{CE0C2BEF-22F1-4E3D-9BA0-10C1E7B872E6}" srcOrd="1" destOrd="0" parTransId="{BE7561AF-88CF-4D49-A4C7-530557971DDD}" sibTransId="{08F5370E-27A9-480F-8A05-C221C1826509}"/>
    <dgm:cxn modelId="{1B625E68-4D95-494F-A427-0A0F28EE5D9F}" type="presOf" srcId="{D5DC1E2A-8024-4552-B5FF-E67572DD754C}" destId="{271594A2-71AE-449F-A4F2-2E65E1FC54E7}"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A1180E77-A14D-4F67-AC5F-F1656F7F5054}" srcId="{095AF1AF-7463-48B5-B691-5C37E5AB4B6B}" destId="{6DCACD45-C4E2-45E6-BB88-CFD5BC9F79FF}" srcOrd="6" destOrd="0" parTransId="{10B35401-305B-4BC6-9C01-8849F319AE9F}" sibTransId="{CB34FFD1-49C8-4EA0-85E3-7AFD42A2A624}"/>
    <dgm:cxn modelId="{E678FBFF-2917-4CD7-9A8F-CF38ADDE0BD1}" type="presOf" srcId="{EF2740CF-B4BB-4BCC-9C37-69912D3EB63C}" destId="{98E0C41C-843B-47E7-952C-CF197CD8A3C8}"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1145B0F5-8344-494B-B320-CC3E46173217}" type="presOf" srcId="{B6C3A918-182D-4926-ADD6-47C72A4F1863}" destId="{12C11F26-687A-4192-B377-11C6C27E06CC}"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97133016-D070-49DA-8867-780BBEC9369C}" type="presOf" srcId="{6DCACD45-C4E2-45E6-BB88-CFD5BC9F79FF}" destId="{1F19AAD7-C474-477C-8778-F8B2F96BF27A}"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t>
        <a:bodyPr/>
        <a:lstStyle/>
        <a:p>
          <a:endParaRPr lang="pt-BR"/>
        </a:p>
      </dgm:t>
    </dgm:pt>
    <dgm:pt modelId="{B458DDEF-242E-4E58-AAEE-1AB6B43B4F63}" type="pres">
      <dgm:prSet presAssocID="{426DDEAF-DC5E-4EE1-83BD-EC37E6088684}" presName="sibTrans" presStyleLbl="sibTrans2D1" presStyleIdx="0" presStyleCnt="2"/>
      <dgm:spPr/>
      <dgm:t>
        <a:bodyPr/>
        <a:lstStyle/>
        <a:p>
          <a:endParaRPr lang="pt-BR"/>
        </a:p>
      </dgm:t>
    </dgm:pt>
    <dgm:pt modelId="{C072591B-869A-48E1-AE13-12E1AF1B3A3C}" type="pres">
      <dgm:prSet presAssocID="{426DDEAF-DC5E-4EE1-83BD-EC37E6088684}" presName="connectorText" presStyleLbl="sibTrans2D1" presStyleIdx="0" presStyleCnt="2"/>
      <dgm:spPr/>
      <dgm:t>
        <a:bodyPr/>
        <a:lstStyle/>
        <a:p>
          <a:endParaRPr lang="pt-BR"/>
        </a:p>
      </dgm:t>
    </dgm:pt>
    <dgm:pt modelId="{5B799C4D-8166-48B4-B0CC-2AF53FE7C2C9}" type="pres">
      <dgm:prSet presAssocID="{08F2E1C4-1199-435F-87BF-CEB6114A1203}" presName="node" presStyleLbl="node1" presStyleIdx="1" presStyleCnt="3">
        <dgm:presLayoutVars>
          <dgm:bulletEnabled val="1"/>
        </dgm:presLayoutVars>
      </dgm:prSet>
      <dgm:spPr/>
      <dgm:t>
        <a:bodyPr/>
        <a:lstStyle/>
        <a:p>
          <a:endParaRPr lang="pt-BR"/>
        </a:p>
      </dgm:t>
    </dgm:pt>
    <dgm:pt modelId="{EEA7F268-E89A-4596-AFFE-E4EAA58890E3}" type="pres">
      <dgm:prSet presAssocID="{3FC3C5EC-84A3-4C7E-8533-2441579AD7EC}" presName="sibTrans" presStyleLbl="sibTrans2D1" presStyleIdx="1" presStyleCnt="2"/>
      <dgm:spPr/>
      <dgm:t>
        <a:bodyPr/>
        <a:lstStyle/>
        <a:p>
          <a:endParaRPr lang="pt-BR"/>
        </a:p>
      </dgm:t>
    </dgm:pt>
    <dgm:pt modelId="{FBEC8061-C8B6-4697-BB96-9D6360DA2114}" type="pres">
      <dgm:prSet presAssocID="{3FC3C5EC-84A3-4C7E-8533-2441579AD7EC}" presName="connectorText" presStyleLbl="sibTrans2D1" presStyleIdx="1" presStyleCnt="2"/>
      <dgm:spPr/>
      <dgm:t>
        <a:bodyPr/>
        <a:lstStyle/>
        <a:p>
          <a:endParaRPr lang="pt-BR"/>
        </a:p>
      </dgm:t>
    </dgm:pt>
    <dgm:pt modelId="{43BB2A8F-0B9C-4F48-9F99-B065F386EFEF}" type="pres">
      <dgm:prSet presAssocID="{288D12DA-4F5D-496B-A71E-EDA30ED02422}" presName="node" presStyleLbl="node1" presStyleIdx="2" presStyleCnt="3">
        <dgm:presLayoutVars>
          <dgm:bulletEnabled val="1"/>
        </dgm:presLayoutVars>
      </dgm:prSet>
      <dgm:spPr/>
      <dgm:t>
        <a:bodyPr/>
        <a:lstStyle/>
        <a:p>
          <a:endParaRPr lang="pt-BR"/>
        </a:p>
      </dgm:t>
    </dgm:pt>
  </dgm:ptLst>
  <dgm:cxnLst>
    <dgm:cxn modelId="{4D4FC861-4A37-4F31-BBF3-95B4A927FC09}" srcId="{E39C9C71-C3D1-492F-852B-99E6A395011D}" destId="{288D12DA-4F5D-496B-A71E-EDA30ED02422}" srcOrd="2" destOrd="0" parTransId="{DB8CF7A1-C501-4667-8416-4E7F8CE029D0}" sibTransId="{FC1AEE8D-3087-45EE-B0A0-E485A0B4E26D}"/>
    <dgm:cxn modelId="{6145209C-5F7B-4E15-B820-93B10D35F0DD}" srcId="{E39C9C71-C3D1-492F-852B-99E6A395011D}" destId="{08F2E1C4-1199-435F-87BF-CEB6114A1203}" srcOrd="1" destOrd="0" parTransId="{CBC0660A-FE21-4BB7-8F28-BB00AD3169BD}" sibTransId="{3FC3C5EC-84A3-4C7E-8533-2441579AD7EC}"/>
    <dgm:cxn modelId="{2F2A2F15-0078-4E6A-9C5B-DD88D09E05A9}" type="presOf" srcId="{E39C9C71-C3D1-492F-852B-99E6A395011D}" destId="{E1B118BA-CEAD-4287-99DF-21EB9F3EB687}" srcOrd="0"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9A799AB9-F8E0-4A36-A13D-919BE97ED4B6}" type="presOf" srcId="{288D12DA-4F5D-496B-A71E-EDA30ED02422}" destId="{43BB2A8F-0B9C-4F48-9F99-B065F386EFEF}" srcOrd="0" destOrd="0" presId="urn:microsoft.com/office/officeart/2005/8/layout/process1"/>
    <dgm:cxn modelId="{D2C0C868-6663-4AEF-BA51-147C86B07408}" type="presOf" srcId="{08F2E1C4-1199-435F-87BF-CEB6114A1203}" destId="{5B799C4D-8166-48B4-B0CC-2AF53FE7C2C9}" srcOrd="0" destOrd="0" presId="urn:microsoft.com/office/officeart/2005/8/layout/process1"/>
    <dgm:cxn modelId="{EB1AB2E1-8420-46D0-8E9C-97B67FF8FB9C}" type="presOf" srcId="{426DDEAF-DC5E-4EE1-83BD-EC37E6088684}" destId="{B458DDEF-242E-4E58-AAEE-1AB6B43B4F63}" srcOrd="0"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DF65451-E9AD-4EB1-91B5-238D9B974025}" type="presOf" srcId="{426DDEAF-DC5E-4EE1-83BD-EC37E6088684}" destId="{C072591B-869A-48E1-AE13-12E1AF1B3A3C}" srcOrd="1"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66750">
            <a:lnSpc>
              <a:spcPct val="90000"/>
            </a:lnSpc>
            <a:spcBef>
              <a:spcPct val="0"/>
            </a:spcBef>
            <a:spcAft>
              <a:spcPct val="35000"/>
            </a:spcAft>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xmlns=""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pt-BR" sz="11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Symbol" panose="05050102010706020507" pitchFamily="18" charset="2"/>
            <a:buChar char=""/>
          </a:pPr>
          <a:r>
            <a:rPr lang="pt-BR" sz="11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buFont typeface="Symbol" panose="05050102010706020507" pitchFamily="18" charset="2"/>
            <a:buChar char=""/>
          </a:pPr>
          <a:r>
            <a:rPr lang="pt-BR" sz="11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311150">
            <a:lnSpc>
              <a:spcPct val="90000"/>
            </a:lnSpc>
            <a:spcBef>
              <a:spcPct val="0"/>
            </a:spcBef>
            <a:spcAft>
              <a:spcPct val="35000"/>
            </a:spcAft>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lvl="0" algn="ctr" defTabSz="311150">
            <a:lnSpc>
              <a:spcPct val="90000"/>
            </a:lnSpc>
            <a:spcBef>
              <a:spcPct val="0"/>
            </a:spcBef>
            <a:spcAft>
              <a:spcPct val="35000"/>
            </a:spcAft>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lvl="0" algn="ctr" defTabSz="488950">
            <a:lnSpc>
              <a:spcPct val="90000"/>
            </a:lnSpc>
            <a:spcBef>
              <a:spcPct val="0"/>
            </a:spcBef>
            <a:spcAft>
              <a:spcPct val="35000"/>
            </a:spcAft>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lvl="0" algn="ctr" defTabSz="577850">
            <a:lnSpc>
              <a:spcPct val="90000"/>
            </a:lnSpc>
            <a:spcBef>
              <a:spcPct val="0"/>
            </a:spcBef>
            <a:spcAft>
              <a:spcPct val="35000"/>
            </a:spcAft>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lvl="0" algn="ctr" defTabSz="444500">
            <a:lnSpc>
              <a:spcPct val="90000"/>
            </a:lnSpc>
            <a:spcBef>
              <a:spcPct val="0"/>
            </a:spcBef>
            <a:spcAft>
              <a:spcPct val="35000"/>
            </a:spcAft>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lvl="0" algn="ctr" defTabSz="355600">
            <a:lnSpc>
              <a:spcPct val="90000"/>
            </a:lnSpc>
            <a:spcBef>
              <a:spcPct val="0"/>
            </a:spcBef>
            <a:spcAft>
              <a:spcPct val="35000"/>
            </a:spcAft>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lvl="0" algn="ctr" defTabSz="222250">
            <a:lnSpc>
              <a:spcPct val="90000"/>
            </a:lnSpc>
            <a:spcBef>
              <a:spcPct val="0"/>
            </a:spcBef>
            <a:spcAft>
              <a:spcPct val="35000"/>
            </a:spcAft>
          </a:pPr>
          <a:r>
            <a:rPr lang="pt-BR" sz="5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Pages>
  <Words>14319</Words>
  <Characters>77325</Characters>
  <Application>Microsoft Office Word</Application>
  <DocSecurity>0</DocSecurity>
  <Lines>644</Lines>
  <Paragraphs>18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9146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Tatiane Schwanck Schardosim</cp:lastModifiedBy>
  <cp:revision>11</cp:revision>
  <cp:lastPrinted>2003-10-22T01:33:00Z</cp:lastPrinted>
  <dcterms:created xsi:type="dcterms:W3CDTF">2020-07-01T22:52:00Z</dcterms:created>
  <dcterms:modified xsi:type="dcterms:W3CDTF">2020-07-02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